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Pr="00072112" w:rsidRDefault="00063D5E" w:rsidP="00063D5E">
      <w:pPr>
        <w:jc w:val="center"/>
        <w:rPr>
          <w:b/>
          <w:bCs/>
          <w:sz w:val="32"/>
          <w:szCs w:val="32"/>
        </w:rPr>
      </w:pPr>
      <w:r w:rsidRPr="00072112">
        <w:rPr>
          <w:b/>
          <w:bCs/>
          <w:sz w:val="32"/>
          <w:szCs w:val="32"/>
        </w:rPr>
        <w:t>Department of Electrical and Computer Engineering</w:t>
      </w:r>
    </w:p>
    <w:p w:rsidR="00063D5E" w:rsidRPr="00072112" w:rsidRDefault="00063D5E" w:rsidP="00063D5E">
      <w:pPr>
        <w:jc w:val="center"/>
        <w:rPr>
          <w:b/>
          <w:bCs/>
          <w:sz w:val="32"/>
          <w:szCs w:val="32"/>
        </w:rPr>
      </w:pPr>
      <w:r w:rsidRPr="00072112">
        <w:rPr>
          <w:b/>
          <w:bCs/>
          <w:noProof/>
          <w:sz w:val="32"/>
          <w:szCs w:val="32"/>
          <w:lang w:bidi="bn-BD"/>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426085</wp:posOffset>
                </wp:positionV>
                <wp:extent cx="54864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3D6D346" id="Straight Connecto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3.55pt" to="6in,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" strokecolor="black [3200]" strokeweight=".5pt">
                <v:stroke joinstyle="miter"/>
                <w10:wrap anchorx="margin"/>
              </v:line>
            </w:pict>
          </mc:Fallback>
        </mc:AlternateContent>
      </w:r>
      <w:r w:rsidRPr="00072112">
        <w:rPr>
          <w:b/>
          <w:bCs/>
          <w:sz w:val="32"/>
          <w:szCs w:val="32"/>
        </w:rPr>
        <w:t>North South University</w:t>
      </w:r>
    </w:p>
    <w:p w:rsidR="00063D5E" w:rsidRDefault="00063D5E" w:rsidP="00063D5E">
      <w:pPr>
        <w:jc w:val="center"/>
        <w:rPr>
          <w:b/>
          <w:bCs/>
          <w:sz w:val="28"/>
          <w:szCs w:val="28"/>
        </w:rPr>
      </w:pPr>
    </w:p>
    <w:p w:rsidR="00063D5E" w:rsidRDefault="00063D5E" w:rsidP="00063D5E">
      <w:pPr>
        <w:jc w:val="center"/>
        <w:rPr>
          <w:b/>
          <w:bCs/>
          <w:sz w:val="28"/>
          <w:szCs w:val="28"/>
        </w:rPr>
      </w:pPr>
      <w:r>
        <w:rPr>
          <w:b/>
          <w:bCs/>
          <w:noProof/>
          <w:sz w:val="28"/>
          <w:szCs w:val="28"/>
          <w:lang w:bidi="bn-BD"/>
        </w:rPr>
        <w:drawing>
          <wp:inline distT="0" distB="0" distL="0" distR="0">
            <wp:extent cx="1390650" cy="168905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th-south-university-logo-0CA3A4611D-seeklogo.com.png"/>
                    <pic:cNvPicPr/>
                  </pic:nvPicPr>
                  <pic:blipFill>
                    <a:blip r:embed="rId6">
                      <a:extLst>
                        <a:ext uri="{28A0092B-C50C-407E-A947-70E740481C1C}">
                          <a14:useLocalDpi xmlns:a14="http://schemas.microsoft.com/office/drawing/2010/main" val="0"/>
                        </a:ext>
                      </a:extLst>
                    </a:blip>
                    <a:stretch>
                      <a:fillRect/>
                    </a:stretch>
                  </pic:blipFill>
                  <pic:spPr>
                    <a:xfrm>
                      <a:off x="0" y="0"/>
                      <a:ext cx="1415767" cy="1719557"/>
                    </a:xfrm>
                    <a:prstGeom prst="rect">
                      <a:avLst/>
                    </a:prstGeom>
                  </pic:spPr>
                </pic:pic>
              </a:graphicData>
            </a:graphic>
          </wp:inline>
        </w:drawing>
      </w:r>
    </w:p>
    <w:p w:rsidR="00072112" w:rsidRDefault="00072112" w:rsidP="005534CA">
      <w:pPr>
        <w:jc w:val="center"/>
        <w:rPr>
          <w:rFonts w:cs="Times New Roman"/>
          <w:b/>
          <w:bCs/>
          <w:sz w:val="40"/>
          <w:szCs w:val="40"/>
        </w:rPr>
      </w:pPr>
      <w:r w:rsidRPr="00072112">
        <w:rPr>
          <w:rFonts w:cs="Times New Roman"/>
          <w:b/>
          <w:bCs/>
          <w:sz w:val="40"/>
          <w:szCs w:val="40"/>
        </w:rPr>
        <w:t>Senior Design Project</w:t>
      </w:r>
    </w:p>
    <w:p w:rsidR="005534CA" w:rsidRDefault="00072112" w:rsidP="005534CA">
      <w:pPr>
        <w:jc w:val="center"/>
        <w:rPr>
          <w:rFonts w:cs="Times New Roman"/>
          <w:b/>
          <w:bCs/>
          <w:sz w:val="40"/>
          <w:szCs w:val="40"/>
        </w:rPr>
      </w:pPr>
      <w:r w:rsidRPr="00072112">
        <w:rPr>
          <w:rFonts w:cs="Times New Roman"/>
          <w:b/>
          <w:bCs/>
          <w:sz w:val="40"/>
          <w:szCs w:val="40"/>
        </w:rPr>
        <w:t>Unsupervised Graph Network Discrimination</w:t>
      </w:r>
    </w:p>
    <w:p w:rsidR="005534CA" w:rsidRDefault="005534CA" w:rsidP="005534CA">
      <w:pPr>
        <w:jc w:val="center"/>
        <w:rPr>
          <w:rFonts w:cs="Times New Roman"/>
          <w:b/>
          <w:bCs/>
          <w:sz w:val="40"/>
          <w:szCs w:val="40"/>
        </w:rPr>
      </w:pPr>
    </w:p>
    <w:p w:rsidR="00072112" w:rsidRPr="005534CA" w:rsidRDefault="00072112" w:rsidP="00B633A1">
      <w:pPr>
        <w:jc w:val="center"/>
        <w:rPr>
          <w:rFonts w:cs="Times New Roman"/>
          <w:b/>
          <w:bCs/>
          <w:sz w:val="28"/>
          <w:szCs w:val="28"/>
        </w:rPr>
      </w:pPr>
      <w:r w:rsidRPr="005534CA">
        <w:rPr>
          <w:rFonts w:cs="Times New Roman"/>
          <w:b/>
          <w:bCs/>
          <w:sz w:val="28"/>
          <w:szCs w:val="28"/>
        </w:rPr>
        <w:t xml:space="preserve">Name: </w:t>
      </w:r>
      <w:proofErr w:type="spellStart"/>
      <w:r w:rsidRPr="005534CA">
        <w:rPr>
          <w:rFonts w:cs="Times New Roman"/>
          <w:b/>
          <w:bCs/>
          <w:sz w:val="28"/>
          <w:szCs w:val="28"/>
        </w:rPr>
        <w:t>Zahin</w:t>
      </w:r>
      <w:proofErr w:type="spellEnd"/>
      <w:r w:rsidRPr="005534CA">
        <w:rPr>
          <w:rFonts w:cs="Times New Roman"/>
          <w:b/>
          <w:bCs/>
          <w:sz w:val="28"/>
          <w:szCs w:val="28"/>
        </w:rPr>
        <w:t xml:space="preserve"> Ahmed</w:t>
      </w:r>
      <w:r w:rsidRPr="005534CA">
        <w:rPr>
          <w:rFonts w:cs="Times New Roman"/>
          <w:b/>
          <w:bCs/>
          <w:sz w:val="28"/>
          <w:szCs w:val="28"/>
        </w:rPr>
        <w:tab/>
      </w:r>
      <w:r w:rsidRPr="005534CA">
        <w:rPr>
          <w:rFonts w:cs="Times New Roman"/>
          <w:b/>
          <w:bCs/>
          <w:sz w:val="28"/>
          <w:szCs w:val="28"/>
        </w:rPr>
        <w:tab/>
      </w:r>
      <w:r w:rsidRPr="005534CA">
        <w:rPr>
          <w:rFonts w:cs="Times New Roman"/>
          <w:b/>
          <w:bCs/>
          <w:sz w:val="28"/>
          <w:szCs w:val="28"/>
        </w:rPr>
        <w:tab/>
        <w:t>ID # 1711020042</w:t>
      </w:r>
    </w:p>
    <w:p w:rsidR="00072112" w:rsidRPr="005534CA" w:rsidRDefault="00072112" w:rsidP="00B633A1">
      <w:pPr>
        <w:jc w:val="center"/>
        <w:rPr>
          <w:rFonts w:cs="Times New Roman"/>
          <w:b/>
          <w:bCs/>
          <w:sz w:val="28"/>
          <w:szCs w:val="28"/>
        </w:rPr>
      </w:pPr>
      <w:r w:rsidRPr="005534CA">
        <w:rPr>
          <w:rFonts w:cs="Times New Roman"/>
          <w:b/>
          <w:bCs/>
          <w:sz w:val="28"/>
          <w:szCs w:val="28"/>
        </w:rPr>
        <w:t xml:space="preserve">Name: Mahmud </w:t>
      </w:r>
      <w:proofErr w:type="spellStart"/>
      <w:r w:rsidRPr="005534CA">
        <w:rPr>
          <w:rFonts w:cs="Times New Roman"/>
          <w:b/>
          <w:bCs/>
          <w:sz w:val="28"/>
          <w:szCs w:val="28"/>
        </w:rPr>
        <w:t>Elahi</w:t>
      </w:r>
      <w:proofErr w:type="spellEnd"/>
      <w:r w:rsidRPr="005534CA">
        <w:rPr>
          <w:rFonts w:cs="Times New Roman"/>
          <w:b/>
          <w:bCs/>
          <w:sz w:val="28"/>
          <w:szCs w:val="28"/>
        </w:rPr>
        <w:t xml:space="preserve"> Akhter</w:t>
      </w:r>
      <w:r w:rsidRPr="005534CA">
        <w:rPr>
          <w:rFonts w:cs="Times New Roman"/>
          <w:b/>
          <w:bCs/>
          <w:sz w:val="28"/>
          <w:szCs w:val="28"/>
        </w:rPr>
        <w:tab/>
        <w:t>ID # 1721498042</w:t>
      </w:r>
    </w:p>
    <w:p w:rsidR="00072112" w:rsidRDefault="00072112" w:rsidP="00072112">
      <w:pPr>
        <w:jc w:val="center"/>
        <w:rPr>
          <w:rFonts w:cs="Times New Roman"/>
          <w:b/>
          <w:bCs/>
          <w:sz w:val="40"/>
          <w:szCs w:val="40"/>
        </w:rPr>
      </w:pPr>
    </w:p>
    <w:p w:rsidR="00072112" w:rsidRDefault="00072112" w:rsidP="00072112">
      <w:pPr>
        <w:jc w:val="center"/>
        <w:rPr>
          <w:rFonts w:cs="Times New Roman"/>
          <w:b/>
          <w:bCs/>
          <w:sz w:val="32"/>
          <w:szCs w:val="32"/>
        </w:rPr>
      </w:pPr>
      <w:r>
        <w:rPr>
          <w:rFonts w:cs="Times New Roman"/>
          <w:b/>
          <w:bCs/>
          <w:sz w:val="32"/>
          <w:szCs w:val="32"/>
        </w:rPr>
        <w:t>Faculty Advisor:</w:t>
      </w:r>
    </w:p>
    <w:p w:rsidR="00072112" w:rsidRDefault="00072112" w:rsidP="00072112">
      <w:pPr>
        <w:jc w:val="center"/>
        <w:rPr>
          <w:rFonts w:cs="Times New Roman"/>
          <w:b/>
          <w:bCs/>
          <w:sz w:val="32"/>
          <w:szCs w:val="32"/>
        </w:rPr>
      </w:pPr>
      <w:r>
        <w:rPr>
          <w:rFonts w:cs="Times New Roman"/>
          <w:b/>
          <w:bCs/>
          <w:sz w:val="32"/>
          <w:szCs w:val="32"/>
        </w:rPr>
        <w:t xml:space="preserve">Dr. </w:t>
      </w:r>
      <w:r w:rsidRPr="00072112">
        <w:rPr>
          <w:rFonts w:cs="Times New Roman"/>
          <w:b/>
          <w:bCs/>
          <w:sz w:val="32"/>
          <w:szCs w:val="32"/>
        </w:rPr>
        <w:t xml:space="preserve">Mohammad </w:t>
      </w:r>
      <w:proofErr w:type="spellStart"/>
      <w:r w:rsidRPr="00072112">
        <w:rPr>
          <w:rFonts w:cs="Times New Roman"/>
          <w:b/>
          <w:bCs/>
          <w:sz w:val="32"/>
          <w:szCs w:val="32"/>
        </w:rPr>
        <w:t>Ashrafuzzaman</w:t>
      </w:r>
      <w:proofErr w:type="spellEnd"/>
      <w:r w:rsidRPr="00072112">
        <w:rPr>
          <w:rFonts w:cs="Times New Roman"/>
          <w:b/>
          <w:bCs/>
          <w:sz w:val="32"/>
          <w:szCs w:val="32"/>
        </w:rPr>
        <w:t xml:space="preserve"> Khan</w:t>
      </w:r>
    </w:p>
    <w:p w:rsidR="00072112" w:rsidRDefault="00072112" w:rsidP="00072112">
      <w:pPr>
        <w:jc w:val="center"/>
        <w:rPr>
          <w:rFonts w:cs="Times New Roman"/>
          <w:b/>
          <w:bCs/>
          <w:sz w:val="32"/>
          <w:szCs w:val="32"/>
        </w:rPr>
      </w:pPr>
      <w:r>
        <w:rPr>
          <w:rFonts w:cs="Times New Roman"/>
          <w:b/>
          <w:bCs/>
          <w:sz w:val="32"/>
          <w:szCs w:val="32"/>
        </w:rPr>
        <w:t>Assistant Professor</w:t>
      </w:r>
    </w:p>
    <w:p w:rsidR="00072112" w:rsidRDefault="00072112" w:rsidP="00072112">
      <w:pPr>
        <w:jc w:val="center"/>
        <w:rPr>
          <w:rFonts w:cs="Times New Roman"/>
          <w:b/>
          <w:bCs/>
          <w:sz w:val="32"/>
          <w:szCs w:val="32"/>
        </w:rPr>
      </w:pPr>
      <w:r>
        <w:rPr>
          <w:rFonts w:cs="Times New Roman"/>
          <w:b/>
          <w:bCs/>
          <w:sz w:val="32"/>
          <w:szCs w:val="32"/>
        </w:rPr>
        <w:t>Department of ECE</w:t>
      </w:r>
    </w:p>
    <w:p w:rsidR="00072112" w:rsidRDefault="00770CC6" w:rsidP="00072112">
      <w:pPr>
        <w:jc w:val="center"/>
        <w:rPr>
          <w:rFonts w:cs="Times New Roman"/>
          <w:b/>
          <w:bCs/>
          <w:sz w:val="32"/>
          <w:szCs w:val="32"/>
        </w:rPr>
      </w:pPr>
      <w:r>
        <w:rPr>
          <w:rFonts w:cs="Times New Roman"/>
          <w:b/>
          <w:bCs/>
          <w:sz w:val="32"/>
          <w:szCs w:val="32"/>
        </w:rPr>
        <w:t>Fall</w:t>
      </w:r>
      <w:r w:rsidR="00072112">
        <w:rPr>
          <w:rFonts w:cs="Times New Roman"/>
          <w:b/>
          <w:bCs/>
          <w:sz w:val="32"/>
          <w:szCs w:val="32"/>
        </w:rPr>
        <w:t xml:space="preserve"> 2020</w:t>
      </w:r>
    </w:p>
    <w:p w:rsidR="00072112" w:rsidRPr="00072112" w:rsidRDefault="00072112" w:rsidP="00072112">
      <w:pPr>
        <w:jc w:val="center"/>
        <w:rPr>
          <w:rFonts w:cs="Times New Roman"/>
          <w:b/>
          <w:bCs/>
          <w:sz w:val="40"/>
          <w:szCs w:val="40"/>
        </w:rPr>
      </w:pPr>
      <w:r w:rsidRPr="00072112">
        <w:rPr>
          <w:rFonts w:cs="Times New Roman"/>
          <w:b/>
          <w:bCs/>
          <w:sz w:val="40"/>
          <w:szCs w:val="40"/>
        </w:rPr>
        <w:lastRenderedPageBreak/>
        <w:t>LETTER OF TRANSMITTAL</w:t>
      </w:r>
    </w:p>
    <w:p w:rsidR="009D1F92" w:rsidRDefault="009D1F92">
      <w:pPr>
        <w:rPr>
          <w:rFonts w:cs="Times New Roman"/>
          <w:b/>
          <w:bCs/>
          <w:sz w:val="32"/>
          <w:szCs w:val="32"/>
        </w:rPr>
      </w:pPr>
    </w:p>
    <w:p w:rsidR="00E50F0C" w:rsidRDefault="00E50F0C" w:rsidP="00E50F0C">
      <w:r>
        <w:t>January, 2021</w:t>
      </w:r>
    </w:p>
    <w:p w:rsidR="00E50F0C" w:rsidRDefault="00E50F0C" w:rsidP="00E50F0C">
      <w:r>
        <w:t>To</w:t>
      </w:r>
    </w:p>
    <w:p w:rsidR="00E50F0C" w:rsidRDefault="00E50F0C" w:rsidP="00E50F0C">
      <w:r>
        <w:t xml:space="preserve">Dr. </w:t>
      </w:r>
      <w:r w:rsidRPr="00E50F0C">
        <w:t xml:space="preserve">Mohammad </w:t>
      </w:r>
      <w:proofErr w:type="spellStart"/>
      <w:r w:rsidRPr="00E50F0C">
        <w:t>Rezaul</w:t>
      </w:r>
      <w:proofErr w:type="spellEnd"/>
      <w:r w:rsidRPr="00E50F0C">
        <w:t xml:space="preserve"> Bari</w:t>
      </w:r>
    </w:p>
    <w:p w:rsidR="00E50F0C" w:rsidRDefault="00E50F0C" w:rsidP="00E50F0C">
      <w:r>
        <w:t>Associate Professor and Chairman,</w:t>
      </w:r>
    </w:p>
    <w:p w:rsidR="00E50F0C" w:rsidRDefault="00E50F0C" w:rsidP="00E50F0C">
      <w:r>
        <w:t>Department of Electrical and Computer Engineering,</w:t>
      </w:r>
    </w:p>
    <w:p w:rsidR="00E50F0C" w:rsidRDefault="00E50F0C" w:rsidP="00E50F0C">
      <w:r>
        <w:t>North South University, Dhaka.</w:t>
      </w:r>
    </w:p>
    <w:p w:rsidR="00E50F0C" w:rsidRDefault="00E50F0C" w:rsidP="00E50F0C"/>
    <w:p w:rsidR="00E50F0C" w:rsidRDefault="00E50F0C" w:rsidP="00A36FCF">
      <w:r>
        <w:t>Subject: Submission of Capstone Project on “</w:t>
      </w:r>
      <w:r w:rsidR="00A36FCF" w:rsidRPr="00A36FCF">
        <w:t>Unsupervised Graph Network Discrimination</w:t>
      </w:r>
      <w:r>
        <w:t>”.</w:t>
      </w:r>
    </w:p>
    <w:p w:rsidR="00DA2F81" w:rsidRDefault="00DA2F81" w:rsidP="00E50F0C"/>
    <w:p w:rsidR="00E50F0C" w:rsidRDefault="00E50F0C" w:rsidP="00E50F0C">
      <w:r>
        <w:t>Dear Sir,</w:t>
      </w:r>
    </w:p>
    <w:p w:rsidR="00E50F0C" w:rsidRPr="005C04D3" w:rsidRDefault="00E50F0C" w:rsidP="00F47240">
      <w:pPr>
        <w:rPr>
          <w:color w:val="FF0000"/>
        </w:rPr>
      </w:pPr>
      <w:r>
        <w:t>With due respect, we would like to submit our Capstone Project Report on “</w:t>
      </w:r>
      <w:r w:rsidR="00A36FCF" w:rsidRPr="00A36FCF">
        <w:t>Unsupervised Graph Network Discrimination</w:t>
      </w:r>
      <w:r>
        <w:t>” as a part</w:t>
      </w:r>
      <w:r w:rsidR="00A36FCF">
        <w:t xml:space="preserve"> </w:t>
      </w:r>
      <w:r>
        <w:t xml:space="preserve">of our BSc program. </w:t>
      </w:r>
      <w:r w:rsidR="005C04D3" w:rsidRPr="005C04D3">
        <w:rPr>
          <w:color w:val="FF0000"/>
        </w:rPr>
        <w:t xml:space="preserve">// </w:t>
      </w:r>
      <w:r w:rsidR="005C04D3">
        <w:rPr>
          <w:color w:val="FF0000"/>
        </w:rPr>
        <w:t xml:space="preserve">write description of project, what we learned, how </w:t>
      </w:r>
      <w:proofErr w:type="gramStart"/>
      <w:r w:rsidR="005C04D3">
        <w:rPr>
          <w:color w:val="FF0000"/>
        </w:rPr>
        <w:t>its</w:t>
      </w:r>
      <w:proofErr w:type="gramEnd"/>
      <w:r w:rsidR="005C04D3">
        <w:rPr>
          <w:color w:val="FF0000"/>
        </w:rPr>
        <w:t xml:space="preserve"> important in real life, blah </w:t>
      </w:r>
      <w:proofErr w:type="spellStart"/>
      <w:r w:rsidR="005C04D3">
        <w:rPr>
          <w:color w:val="FF0000"/>
        </w:rPr>
        <w:t>blah</w:t>
      </w:r>
      <w:proofErr w:type="spellEnd"/>
    </w:p>
    <w:p w:rsidR="00E50F0C" w:rsidRDefault="00E50F0C" w:rsidP="00E50F0C">
      <w:r>
        <w:t>We will be highly obliged if you are kind enough to receive this report and provide your</w:t>
      </w:r>
      <w:r w:rsidR="005C04D3">
        <w:t xml:space="preserve"> </w:t>
      </w:r>
      <w:r>
        <w:t>valuable judgment. It would be our immense pleasure if you find this report useful and</w:t>
      </w:r>
      <w:r w:rsidR="005C04D3">
        <w:t xml:space="preserve"> </w:t>
      </w:r>
      <w:r>
        <w:t>informative to have an apparent perspective on the issue.</w:t>
      </w:r>
    </w:p>
    <w:p w:rsidR="00E50F0C" w:rsidRDefault="00E50F0C" w:rsidP="00E50F0C">
      <w:r>
        <w:t>Sincerely Yours,</w:t>
      </w:r>
    </w:p>
    <w:p w:rsidR="00E50F0C" w:rsidRDefault="00E50F0C" w:rsidP="00E50F0C">
      <w:r>
        <w:t>.........................................................</w:t>
      </w:r>
    </w:p>
    <w:p w:rsidR="00E50F0C" w:rsidRDefault="005C04D3" w:rsidP="00E50F0C">
      <w:proofErr w:type="spellStart"/>
      <w:r>
        <w:t>Zahin</w:t>
      </w:r>
      <w:proofErr w:type="spellEnd"/>
      <w:r>
        <w:t xml:space="preserve"> Ahmed</w:t>
      </w:r>
    </w:p>
    <w:p w:rsidR="00E50F0C" w:rsidRDefault="00E50F0C" w:rsidP="00E50F0C">
      <w:r>
        <w:t>Department of ECE</w:t>
      </w:r>
    </w:p>
    <w:p w:rsidR="00E50F0C" w:rsidRDefault="00E50F0C" w:rsidP="00E50F0C">
      <w:r>
        <w:t>North South University, Bangladesh</w:t>
      </w:r>
    </w:p>
    <w:p w:rsidR="00E50F0C" w:rsidRDefault="00E50F0C" w:rsidP="00E50F0C">
      <w:r>
        <w:lastRenderedPageBreak/>
        <w:t>........................................................</w:t>
      </w:r>
    </w:p>
    <w:p w:rsidR="00174056" w:rsidRDefault="00174056" w:rsidP="00E50F0C">
      <w:r w:rsidRPr="00174056">
        <w:t xml:space="preserve">Mahmud </w:t>
      </w:r>
      <w:proofErr w:type="spellStart"/>
      <w:r w:rsidRPr="00174056">
        <w:t>Elahi</w:t>
      </w:r>
      <w:proofErr w:type="spellEnd"/>
      <w:r w:rsidRPr="00174056">
        <w:t xml:space="preserve"> Akhter </w:t>
      </w:r>
    </w:p>
    <w:p w:rsidR="00E50F0C" w:rsidRDefault="00E50F0C" w:rsidP="00E50F0C">
      <w:r>
        <w:t>Department of ECE</w:t>
      </w:r>
    </w:p>
    <w:p w:rsidR="00072112" w:rsidRDefault="00E50F0C" w:rsidP="00E50F0C">
      <w:r>
        <w:t>North South University, Bangladesh</w:t>
      </w:r>
      <w:r w:rsidR="00072112">
        <w:br w:type="page"/>
      </w:r>
    </w:p>
    <w:p w:rsidR="00072112" w:rsidRDefault="00072112" w:rsidP="00072112">
      <w:pPr>
        <w:jc w:val="center"/>
        <w:rPr>
          <w:rFonts w:cs="Times New Roman"/>
          <w:b/>
          <w:bCs/>
          <w:sz w:val="32"/>
          <w:szCs w:val="32"/>
        </w:rPr>
      </w:pPr>
    </w:p>
    <w:p w:rsidR="00072112" w:rsidRDefault="00072112">
      <w:pPr>
        <w:rPr>
          <w:rFonts w:cs="Times New Roman"/>
          <w:b/>
          <w:bCs/>
          <w:sz w:val="32"/>
          <w:szCs w:val="32"/>
        </w:rPr>
      </w:pPr>
      <w:r>
        <w:rPr>
          <w:rFonts w:cs="Times New Roman"/>
          <w:b/>
          <w:bCs/>
          <w:sz w:val="32"/>
          <w:szCs w:val="32"/>
        </w:rPr>
        <w:br w:type="page"/>
      </w:r>
    </w:p>
    <w:p w:rsidR="00072112" w:rsidRDefault="00072112" w:rsidP="00072112">
      <w:pPr>
        <w:jc w:val="center"/>
        <w:rPr>
          <w:rFonts w:cs="Times New Roman"/>
          <w:b/>
          <w:bCs/>
          <w:sz w:val="40"/>
          <w:szCs w:val="40"/>
        </w:rPr>
      </w:pPr>
      <w:r w:rsidRPr="00072112">
        <w:rPr>
          <w:rFonts w:cs="Times New Roman"/>
          <w:b/>
          <w:bCs/>
          <w:sz w:val="40"/>
          <w:szCs w:val="40"/>
        </w:rPr>
        <w:lastRenderedPageBreak/>
        <w:t>APPROVAL</w:t>
      </w:r>
    </w:p>
    <w:p w:rsidR="00CC102A" w:rsidRDefault="00174056" w:rsidP="00174056">
      <w:r>
        <w:t>The capstone project entitled “</w:t>
      </w:r>
      <w:r w:rsidR="009B5EDC" w:rsidRPr="009B5EDC">
        <w:t>Unsupervised Graph Network Discrimination</w:t>
      </w:r>
      <w:r>
        <w:t xml:space="preserve">” by </w:t>
      </w:r>
      <w:proofErr w:type="spellStart"/>
      <w:r w:rsidR="009B5EDC">
        <w:t>Zahin</w:t>
      </w:r>
      <w:proofErr w:type="spellEnd"/>
      <w:r w:rsidR="009B5EDC">
        <w:t xml:space="preserve"> Ahmed (ID 1711020042</w:t>
      </w:r>
      <w:r>
        <w:t xml:space="preserve">) and </w:t>
      </w:r>
      <w:r w:rsidR="00BD38CD" w:rsidRPr="00174056">
        <w:t xml:space="preserve">Mahmud </w:t>
      </w:r>
      <w:proofErr w:type="spellStart"/>
      <w:r w:rsidR="00BD38CD" w:rsidRPr="00174056">
        <w:t>Elahi</w:t>
      </w:r>
      <w:proofErr w:type="spellEnd"/>
      <w:r w:rsidR="00BD38CD" w:rsidRPr="00174056">
        <w:t xml:space="preserve"> Akhter</w:t>
      </w:r>
      <w:r>
        <w:t xml:space="preserve"> (ID </w:t>
      </w:r>
      <w:r w:rsidR="00BD38CD" w:rsidRPr="00BD38CD">
        <w:t>1721498042</w:t>
      </w:r>
      <w:r>
        <w:t>), is approved in</w:t>
      </w:r>
      <w:r w:rsidR="00BD38CD">
        <w:t xml:space="preserve"> </w:t>
      </w:r>
      <w:r>
        <w:t>partial fulfillment of the requirement of the Degree of Bachelor of Science in Computer</w:t>
      </w:r>
      <w:r w:rsidR="00BD38CD">
        <w:t xml:space="preserve"> </w:t>
      </w:r>
      <w:r>
        <w:t>Scien</w:t>
      </w:r>
      <w:r w:rsidR="00BD38CD">
        <w:t>ce and Engineering on January</w:t>
      </w:r>
      <w:proofErr w:type="gramStart"/>
      <w:r w:rsidR="00BD38CD">
        <w:t>,2021</w:t>
      </w:r>
      <w:proofErr w:type="gramEnd"/>
      <w:r>
        <w:t xml:space="preserve"> and has been accepted as satisfactory.</w:t>
      </w:r>
    </w:p>
    <w:p w:rsidR="00174056" w:rsidRDefault="00174056" w:rsidP="00174056">
      <w:pPr>
        <w:rPr>
          <w:b/>
          <w:bCs/>
        </w:rPr>
      </w:pPr>
      <w:r w:rsidRPr="00CC102A">
        <w:rPr>
          <w:b/>
          <w:bCs/>
        </w:rPr>
        <w:t>Supervisor:</w:t>
      </w:r>
    </w:p>
    <w:p w:rsidR="00CC102A" w:rsidRDefault="00CC102A" w:rsidP="00174056">
      <w:pPr>
        <w:rPr>
          <w:b/>
          <w:bCs/>
        </w:rPr>
      </w:pPr>
    </w:p>
    <w:p w:rsidR="00CC102A" w:rsidRDefault="00CC102A" w:rsidP="00174056">
      <w:pPr>
        <w:rPr>
          <w:b/>
          <w:bCs/>
        </w:rPr>
      </w:pPr>
    </w:p>
    <w:p w:rsidR="00CC102A" w:rsidRPr="00CC102A" w:rsidRDefault="00CC102A" w:rsidP="00174056">
      <w:pPr>
        <w:rPr>
          <w:b/>
          <w:bCs/>
        </w:rPr>
      </w:pPr>
      <w:r>
        <w:rPr>
          <w:b/>
          <w:bCs/>
          <w:noProof/>
          <w:lang w:bidi="bn-BD"/>
        </w:rPr>
        <mc:AlternateContent>
          <mc:Choice Requires="wps">
            <w:drawing>
              <wp:anchor distT="0" distB="0" distL="114300" distR="114300" simplePos="0" relativeHeight="251673600" behindDoc="0" locked="0" layoutInCell="1" allowOverlap="1">
                <wp:simplePos x="0" y="0"/>
                <wp:positionH relativeFrom="column">
                  <wp:posOffset>-19051</wp:posOffset>
                </wp:positionH>
                <wp:positionV relativeFrom="paragraph">
                  <wp:posOffset>71755</wp:posOffset>
                </wp:positionV>
                <wp:extent cx="2695575" cy="0"/>
                <wp:effectExtent l="0" t="0" r="28575" b="19050"/>
                <wp:wrapNone/>
                <wp:docPr id="160" name="Straight Connector 160"/>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8BC51F" id="Straight Connector 160"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5pt,5.65pt" to="210.7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" strokecolor="black [3200]" strokeweight=".5pt">
                <v:stroke joinstyle="miter"/>
              </v:line>
            </w:pict>
          </mc:Fallback>
        </mc:AlternateContent>
      </w:r>
    </w:p>
    <w:p w:rsidR="00705CA7" w:rsidRPr="00705CA7" w:rsidRDefault="00705CA7" w:rsidP="00705CA7">
      <w:pPr>
        <w:rPr>
          <w:b/>
          <w:bCs/>
        </w:rPr>
      </w:pPr>
      <w:r w:rsidRPr="00705CA7">
        <w:rPr>
          <w:b/>
          <w:bCs/>
        </w:rPr>
        <w:t xml:space="preserve">Dr. Mohammad </w:t>
      </w:r>
      <w:proofErr w:type="spellStart"/>
      <w:r w:rsidRPr="00705CA7">
        <w:rPr>
          <w:b/>
          <w:bCs/>
        </w:rPr>
        <w:t>Ashrafuzzaman</w:t>
      </w:r>
      <w:proofErr w:type="spellEnd"/>
      <w:r w:rsidRPr="00705CA7">
        <w:rPr>
          <w:b/>
          <w:bCs/>
        </w:rPr>
        <w:t xml:space="preserve"> Khan</w:t>
      </w:r>
    </w:p>
    <w:p w:rsidR="00174056" w:rsidRPr="00CC102A" w:rsidRDefault="00705CA7" w:rsidP="00705CA7">
      <w:pPr>
        <w:rPr>
          <w:b/>
          <w:bCs/>
        </w:rPr>
      </w:pPr>
      <w:r w:rsidRPr="00705CA7">
        <w:rPr>
          <w:b/>
          <w:bCs/>
        </w:rPr>
        <w:t>Assistant Professor</w:t>
      </w:r>
    </w:p>
    <w:p w:rsidR="00174056" w:rsidRDefault="00174056" w:rsidP="00174056">
      <w:r>
        <w:t>Department of Electrical and Computer Engineering</w:t>
      </w:r>
    </w:p>
    <w:p w:rsidR="00174056" w:rsidRDefault="00174056" w:rsidP="00174056">
      <w:r>
        <w:t>North South University</w:t>
      </w:r>
    </w:p>
    <w:p w:rsidR="00CC102A" w:rsidRDefault="00174056" w:rsidP="00174056">
      <w:r>
        <w:t>Dhaka, Bangladesh.</w:t>
      </w:r>
    </w:p>
    <w:p w:rsidR="00174056" w:rsidRDefault="00174056" w:rsidP="00174056">
      <w:pPr>
        <w:rPr>
          <w:b/>
          <w:bCs/>
        </w:rPr>
      </w:pPr>
      <w:r w:rsidRPr="00CC102A">
        <w:rPr>
          <w:b/>
          <w:bCs/>
        </w:rPr>
        <w:t>Department Chair:</w:t>
      </w:r>
    </w:p>
    <w:p w:rsidR="00CC102A" w:rsidRDefault="00CC102A" w:rsidP="00174056">
      <w:pPr>
        <w:rPr>
          <w:b/>
          <w:bCs/>
        </w:rPr>
      </w:pPr>
    </w:p>
    <w:p w:rsidR="00CC102A" w:rsidRPr="00CC102A" w:rsidRDefault="00CC102A" w:rsidP="00174056">
      <w:pPr>
        <w:rPr>
          <w:b/>
          <w:bCs/>
        </w:rPr>
      </w:pPr>
      <w:r>
        <w:rPr>
          <w:b/>
          <w:bCs/>
          <w:noProof/>
          <w:lang w:bidi="bn-BD"/>
        </w:rPr>
        <mc:AlternateContent>
          <mc:Choice Requires="wps">
            <w:drawing>
              <wp:anchor distT="0" distB="0" distL="114300" distR="114300" simplePos="0" relativeHeight="251675648" behindDoc="0" locked="0" layoutInCell="1" allowOverlap="1" wp14:anchorId="0FB15036" wp14:editId="205EE00A">
                <wp:simplePos x="0" y="0"/>
                <wp:positionH relativeFrom="column">
                  <wp:posOffset>38100</wp:posOffset>
                </wp:positionH>
                <wp:positionV relativeFrom="paragraph">
                  <wp:posOffset>246380</wp:posOffset>
                </wp:positionV>
                <wp:extent cx="2695575" cy="0"/>
                <wp:effectExtent l="0" t="0" r="28575" b="19050"/>
                <wp:wrapNone/>
                <wp:docPr id="161" name="Straight Connector 161"/>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524DBA" id="Straight Connector 161"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pt,19.4pt" to="215.2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" strokecolor="black [3200]" strokeweight=".5pt">
                <v:stroke joinstyle="miter"/>
              </v:line>
            </w:pict>
          </mc:Fallback>
        </mc:AlternateContent>
      </w:r>
    </w:p>
    <w:p w:rsidR="00CC102A" w:rsidRDefault="00CC102A" w:rsidP="00174056">
      <w:pPr>
        <w:rPr>
          <w:b/>
          <w:bCs/>
        </w:rPr>
      </w:pPr>
    </w:p>
    <w:p w:rsidR="00CC102A" w:rsidRPr="00CC102A" w:rsidRDefault="00CC102A" w:rsidP="00CC102A">
      <w:pPr>
        <w:rPr>
          <w:b/>
          <w:bCs/>
        </w:rPr>
      </w:pPr>
      <w:r w:rsidRPr="00CC102A">
        <w:rPr>
          <w:b/>
          <w:bCs/>
        </w:rPr>
        <w:t xml:space="preserve">Dr. Mohammad </w:t>
      </w:r>
      <w:proofErr w:type="spellStart"/>
      <w:r w:rsidRPr="00CC102A">
        <w:rPr>
          <w:b/>
          <w:bCs/>
        </w:rPr>
        <w:t>Rezaul</w:t>
      </w:r>
      <w:proofErr w:type="spellEnd"/>
      <w:r w:rsidRPr="00CC102A">
        <w:rPr>
          <w:b/>
          <w:bCs/>
        </w:rPr>
        <w:t xml:space="preserve"> Bari</w:t>
      </w:r>
    </w:p>
    <w:p w:rsidR="00174056" w:rsidRPr="00CC102A" w:rsidRDefault="00CC102A" w:rsidP="00CC102A">
      <w:pPr>
        <w:rPr>
          <w:b/>
          <w:bCs/>
        </w:rPr>
      </w:pPr>
      <w:r w:rsidRPr="00CC102A">
        <w:rPr>
          <w:b/>
          <w:bCs/>
        </w:rPr>
        <w:t>Associate Professor and Chairman</w:t>
      </w:r>
    </w:p>
    <w:p w:rsidR="00174056" w:rsidRDefault="00174056" w:rsidP="00174056">
      <w:r>
        <w:t>Department of Electrical and Computer Engineering</w:t>
      </w:r>
    </w:p>
    <w:p w:rsidR="00174056" w:rsidRDefault="00174056" w:rsidP="00174056">
      <w:r>
        <w:t>North South University</w:t>
      </w:r>
    </w:p>
    <w:p w:rsidR="00072112" w:rsidRDefault="00174056" w:rsidP="00174056">
      <w:r>
        <w:t xml:space="preserve">Dhaka, Bangladesh. </w:t>
      </w:r>
      <w:r w:rsidR="00072112">
        <w:br w:type="page"/>
      </w:r>
    </w:p>
    <w:p w:rsidR="00FC5CA7" w:rsidRDefault="00072112" w:rsidP="00072112">
      <w:pPr>
        <w:jc w:val="center"/>
        <w:rPr>
          <w:rFonts w:cs="Times New Roman"/>
          <w:b/>
          <w:bCs/>
          <w:sz w:val="40"/>
          <w:szCs w:val="40"/>
        </w:rPr>
      </w:pPr>
      <w:r>
        <w:rPr>
          <w:rFonts w:cs="Times New Roman"/>
          <w:b/>
          <w:bCs/>
          <w:sz w:val="40"/>
          <w:szCs w:val="40"/>
        </w:rPr>
        <w:lastRenderedPageBreak/>
        <w:t>DECLARATION</w:t>
      </w:r>
    </w:p>
    <w:p w:rsidR="00CC102A" w:rsidRDefault="00CC102A" w:rsidP="00CC102A">
      <w:r>
        <w:t>This is our truthful declaration that the “Capstone Project Report” we have prepared is not</w:t>
      </w:r>
      <w:r w:rsidR="00DB2C07">
        <w:t xml:space="preserve"> </w:t>
      </w:r>
      <w:r>
        <w:t>a copy of any “Capstone Project Report” previously made by any other team. We also</w:t>
      </w:r>
      <w:r w:rsidR="00DB2C07">
        <w:t xml:space="preserve"> </w:t>
      </w:r>
      <w:r>
        <w:t>express our honest confirmation in support of the fact that the said “Capstone Project</w:t>
      </w:r>
      <w:r w:rsidR="00DB2C07">
        <w:t xml:space="preserve"> </w:t>
      </w:r>
      <w:r>
        <w:t>Report” has neither been used before to fulfill any other course related purpose nor it will be</w:t>
      </w:r>
      <w:r w:rsidR="00DB2C07">
        <w:t xml:space="preserve"> </w:t>
      </w:r>
      <w:r>
        <w:t>submitted to any other team or authority in future.</w:t>
      </w:r>
    </w:p>
    <w:p w:rsidR="00DB2C07" w:rsidRDefault="00DB2C07" w:rsidP="00CC102A"/>
    <w:p w:rsidR="00DB2C07" w:rsidRDefault="00DB2C07" w:rsidP="00CC102A"/>
    <w:p w:rsidR="00CC102A" w:rsidRDefault="00CC102A" w:rsidP="00CC102A">
      <w:r>
        <w:t>.........................................................</w:t>
      </w:r>
    </w:p>
    <w:p w:rsidR="00CC102A" w:rsidRDefault="00DB2C07" w:rsidP="00CC102A">
      <w:proofErr w:type="spellStart"/>
      <w:r>
        <w:t>Zahin</w:t>
      </w:r>
      <w:proofErr w:type="spellEnd"/>
      <w:r>
        <w:t xml:space="preserve"> Ahmed</w:t>
      </w:r>
    </w:p>
    <w:p w:rsidR="00CC102A" w:rsidRDefault="00CC102A" w:rsidP="00CC102A">
      <w:r>
        <w:t>Department of ECE</w:t>
      </w:r>
    </w:p>
    <w:p w:rsidR="00CC102A" w:rsidRDefault="00CC102A" w:rsidP="00CC102A">
      <w:r>
        <w:t>North South University, Bangladesh</w:t>
      </w:r>
    </w:p>
    <w:p w:rsidR="00CC102A" w:rsidRDefault="00CC102A" w:rsidP="00CC102A">
      <w:r>
        <w:t>........................................................</w:t>
      </w:r>
    </w:p>
    <w:p w:rsidR="00DB2C07" w:rsidRDefault="00DB2C07" w:rsidP="00CC102A">
      <w:r w:rsidRPr="00DB2C07">
        <w:t xml:space="preserve">Mahmud </w:t>
      </w:r>
      <w:proofErr w:type="spellStart"/>
      <w:r w:rsidRPr="00DB2C07">
        <w:t>Elahi</w:t>
      </w:r>
      <w:proofErr w:type="spellEnd"/>
      <w:r w:rsidRPr="00DB2C07">
        <w:t xml:space="preserve"> Akhter </w:t>
      </w:r>
    </w:p>
    <w:p w:rsidR="00CC102A" w:rsidRDefault="00CC102A" w:rsidP="00CC102A">
      <w:r>
        <w:t>Department of ECE</w:t>
      </w:r>
    </w:p>
    <w:p w:rsidR="00FC5CA7" w:rsidRDefault="00CC102A" w:rsidP="00CC102A">
      <w:r>
        <w:t xml:space="preserve">North South University, Bangladesh </w:t>
      </w:r>
      <w:r w:rsidR="00FC5CA7">
        <w:br w:type="page"/>
      </w:r>
    </w:p>
    <w:p w:rsidR="00FC5CA7" w:rsidRDefault="00FC5CA7" w:rsidP="00FC5CA7">
      <w:pPr>
        <w:jc w:val="center"/>
        <w:rPr>
          <w:rFonts w:cs="Times New Roman"/>
          <w:b/>
          <w:bCs/>
          <w:sz w:val="40"/>
          <w:szCs w:val="40"/>
        </w:rPr>
      </w:pPr>
      <w:r>
        <w:rPr>
          <w:rFonts w:cs="Times New Roman"/>
          <w:b/>
          <w:bCs/>
          <w:sz w:val="40"/>
          <w:szCs w:val="40"/>
        </w:rPr>
        <w:lastRenderedPageBreak/>
        <w:t>ACKNOWLEDGEMENT</w:t>
      </w:r>
    </w:p>
    <w:p w:rsidR="00FF102E" w:rsidRDefault="00FF102E" w:rsidP="00FF102E">
      <w:r>
        <w:t>First of all, we would like thank Almighty for all the fate related to our studies and secondly to</w:t>
      </w:r>
      <w:r>
        <w:t xml:space="preserve"> </w:t>
      </w:r>
      <w:r>
        <w:t>express our profound gratitude to our honorable course instructor, Dr. Mohammad</w:t>
      </w:r>
      <w:r>
        <w:t xml:space="preserve"> </w:t>
      </w:r>
      <w:proofErr w:type="spellStart"/>
      <w:r>
        <w:t>Ashrafuzzaman</w:t>
      </w:r>
      <w:proofErr w:type="spellEnd"/>
      <w:r>
        <w:t xml:space="preserve"> Khan, for his constant and meticulous supervision, valuable suggestions, his</w:t>
      </w:r>
      <w:r>
        <w:t xml:space="preserve"> </w:t>
      </w:r>
      <w:r>
        <w:t>patience and encouragement to complete the project work.</w:t>
      </w:r>
    </w:p>
    <w:p w:rsidR="00FF102E" w:rsidRDefault="00FF102E" w:rsidP="00FF102E"/>
    <w:p w:rsidR="00FF102E" w:rsidRDefault="00FF102E" w:rsidP="00FF102E">
      <w:r>
        <w:t>We would also like to thank the ECE department of North South University for providing us with</w:t>
      </w:r>
      <w:r>
        <w:t xml:space="preserve"> </w:t>
      </w:r>
      <w:r>
        <w:t>the opportunity to have an industrial level design experience as part of our curriculum for the</w:t>
      </w:r>
      <w:r>
        <w:t xml:space="preserve"> </w:t>
      </w:r>
      <w:r>
        <w:t>undergraduate program.</w:t>
      </w:r>
    </w:p>
    <w:p w:rsidR="00FC5CA7" w:rsidRDefault="00FF102E" w:rsidP="00FF102E">
      <w:r>
        <w:t>Finally, we would like to thank our families, friends, classmates and everybody who supported</w:t>
      </w:r>
      <w:r>
        <w:t xml:space="preserve"> </w:t>
      </w:r>
      <w:r>
        <w:t>us and provided with guidance for the completion of this project.</w:t>
      </w:r>
      <w:r w:rsidR="00FC5CA7">
        <w:br w:type="page"/>
      </w:r>
    </w:p>
    <w:p w:rsidR="00FC5CA7" w:rsidRDefault="00FC5CA7" w:rsidP="00FC5CA7">
      <w:pPr>
        <w:jc w:val="center"/>
        <w:rPr>
          <w:rFonts w:cs="Times New Roman"/>
          <w:b/>
          <w:bCs/>
          <w:sz w:val="40"/>
          <w:szCs w:val="40"/>
        </w:rPr>
      </w:pPr>
      <w:r>
        <w:rPr>
          <w:rFonts w:cs="Times New Roman"/>
          <w:b/>
          <w:bCs/>
          <w:sz w:val="40"/>
          <w:szCs w:val="40"/>
        </w:rPr>
        <w:lastRenderedPageBreak/>
        <w:t>ABSTRACT</w:t>
      </w:r>
    </w:p>
    <w:p w:rsidR="00C07E42" w:rsidRDefault="00C07E42" w:rsidP="00C07E42">
      <w:r>
        <w:t xml:space="preserve">As the internet becomes more accessible all around the world, the different networks around the internet such as p2p, email etc. are also growing in size. Therefore, analyzing large networks for the purpose of knowledge discovery to be able to learn different governing patterns that dictate these large networks is quite necessary. With that goal in mind, in this study we studied a plethora of large networks that varied from more active human driven networks such as email communications, social networks to more passive networks such as p2p. We employed unsupervised learning techniques to visualize the underlying structures of these networks by representing them as 2 dimensional manifolds. We hypothesize that network structures are more affected by the behavior of the nodes/users of the networks instead of having a predefined shape. It is our assumption that same type networks (p2p network) will have a similar structure within an error interval, while networks of different types (social network vs p2p network) will be distinctly different in terms of network structure. Based on our findings, we also propose a hierarchical categorization of networks in a broader sense, such as communication networks, have hierarchies within their structures, where we can observe the structures changing in a certain pattern or trend. This kind of behavior based unsupervised knowledge discovery methods can help us find further meaningful patterns in large random human networks which than can be used to identify and generalize different networks such as migration networks, criminal networks or terrorist networks. </w:t>
      </w:r>
    </w:p>
    <w:p w:rsidR="00FC5CA7" w:rsidRDefault="00C07E42" w:rsidP="00C07E42">
      <w:r>
        <w:t>Keywords: Unsupervised Learning, Network Visualization, Knowledge Discovery</w:t>
      </w:r>
      <w:r w:rsidR="00FC5CA7">
        <w:br w:type="page"/>
      </w:r>
    </w:p>
    <w:sdt>
      <w:sdtPr>
        <w:rPr>
          <w:b/>
        </w:rPr>
        <w:id w:val="1099453980"/>
        <w:docPartObj>
          <w:docPartGallery w:val="Table of Contents"/>
          <w:docPartUnique/>
        </w:docPartObj>
      </w:sdtPr>
      <w:sdtEndPr>
        <w:rPr>
          <w:b w:val="0"/>
          <w:bCs/>
          <w:noProof/>
        </w:rPr>
      </w:sdtEndPr>
      <w:sdtContent>
        <w:p w:rsidR="00A2677C" w:rsidRPr="00DB0C4A" w:rsidRDefault="00A2677C" w:rsidP="00DB0C4A">
          <w:pPr>
            <w:jc w:val="center"/>
            <w:rPr>
              <w:b/>
              <w:bCs/>
              <w:sz w:val="32"/>
              <w:szCs w:val="28"/>
            </w:rPr>
          </w:pPr>
          <w:r w:rsidRPr="00DB0C4A">
            <w:rPr>
              <w:b/>
              <w:bCs/>
              <w:sz w:val="32"/>
              <w:szCs w:val="28"/>
            </w:rPr>
            <w:t>Table of Contents</w:t>
          </w:r>
        </w:p>
        <w:p w:rsidR="00FF102E" w:rsidRDefault="00A2677C">
          <w:pPr>
            <w:pStyle w:val="TOC1"/>
            <w:tabs>
              <w:tab w:val="right" w:leader="dot" w:pos="9350"/>
            </w:tabs>
            <w:rPr>
              <w:rFonts w:asciiTheme="minorHAnsi" w:hAnsiTheme="minorHAnsi" w:cstheme="minorBidi"/>
              <w:noProof/>
              <w:sz w:val="22"/>
              <w:szCs w:val="28"/>
              <w:lang w:bidi="bn-BD"/>
            </w:rPr>
          </w:pPr>
          <w:r>
            <w:fldChar w:fldCharType="begin"/>
          </w:r>
          <w:r>
            <w:instrText xml:space="preserve"> TOC \o "1-3" \h \z \u </w:instrText>
          </w:r>
          <w:r>
            <w:fldChar w:fldCharType="separate"/>
          </w:r>
          <w:hyperlink w:anchor="_Toc61739531" w:history="1">
            <w:r w:rsidR="00FF102E" w:rsidRPr="00BD6E74">
              <w:rPr>
                <w:rStyle w:val="Hyperlink"/>
                <w:noProof/>
              </w:rPr>
              <w:t>CHAPTER 1: INTRODUCTION</w:t>
            </w:r>
            <w:r w:rsidR="00FF102E">
              <w:rPr>
                <w:noProof/>
                <w:webHidden/>
              </w:rPr>
              <w:tab/>
            </w:r>
            <w:r w:rsidR="00FF102E">
              <w:rPr>
                <w:noProof/>
                <w:webHidden/>
              </w:rPr>
              <w:fldChar w:fldCharType="begin"/>
            </w:r>
            <w:r w:rsidR="00FF102E">
              <w:rPr>
                <w:noProof/>
                <w:webHidden/>
              </w:rPr>
              <w:instrText xml:space="preserve"> PAGEREF _Toc61739531 \h </w:instrText>
            </w:r>
            <w:r w:rsidR="00FF102E">
              <w:rPr>
                <w:noProof/>
                <w:webHidden/>
              </w:rPr>
            </w:r>
            <w:r w:rsidR="00FF102E">
              <w:rPr>
                <w:noProof/>
                <w:webHidden/>
              </w:rPr>
              <w:fldChar w:fldCharType="separate"/>
            </w:r>
            <w:r w:rsidR="00FF102E">
              <w:rPr>
                <w:noProof/>
                <w:webHidden/>
              </w:rPr>
              <w:t>11</w:t>
            </w:r>
            <w:r w:rsidR="00FF102E">
              <w:rPr>
                <w:noProof/>
                <w:webHidden/>
              </w:rPr>
              <w:fldChar w:fldCharType="end"/>
            </w:r>
          </w:hyperlink>
        </w:p>
        <w:p w:rsidR="00FF102E" w:rsidRDefault="00FF102E">
          <w:pPr>
            <w:pStyle w:val="TOC1"/>
            <w:tabs>
              <w:tab w:val="right" w:leader="dot" w:pos="9350"/>
            </w:tabs>
            <w:rPr>
              <w:rFonts w:asciiTheme="minorHAnsi" w:hAnsiTheme="minorHAnsi" w:cstheme="minorBidi"/>
              <w:noProof/>
              <w:sz w:val="22"/>
              <w:szCs w:val="28"/>
              <w:lang w:bidi="bn-BD"/>
            </w:rPr>
          </w:pPr>
          <w:hyperlink w:anchor="_Toc61739532" w:history="1">
            <w:r w:rsidRPr="00BD6E74">
              <w:rPr>
                <w:rStyle w:val="Hyperlink"/>
                <w:noProof/>
              </w:rPr>
              <w:t>CHAPTER 2: CENTRALITIES</w:t>
            </w:r>
            <w:r>
              <w:rPr>
                <w:noProof/>
                <w:webHidden/>
              </w:rPr>
              <w:tab/>
            </w:r>
            <w:r>
              <w:rPr>
                <w:noProof/>
                <w:webHidden/>
              </w:rPr>
              <w:fldChar w:fldCharType="begin"/>
            </w:r>
            <w:r>
              <w:rPr>
                <w:noProof/>
                <w:webHidden/>
              </w:rPr>
              <w:instrText xml:space="preserve"> PAGEREF _Toc61739532 \h </w:instrText>
            </w:r>
            <w:r>
              <w:rPr>
                <w:noProof/>
                <w:webHidden/>
              </w:rPr>
            </w:r>
            <w:r>
              <w:rPr>
                <w:noProof/>
                <w:webHidden/>
              </w:rPr>
              <w:fldChar w:fldCharType="separate"/>
            </w:r>
            <w:r>
              <w:rPr>
                <w:noProof/>
                <w:webHidden/>
              </w:rPr>
              <w:t>14</w:t>
            </w:r>
            <w:r>
              <w:rPr>
                <w:noProof/>
                <w:webHidden/>
              </w:rPr>
              <w:fldChar w:fldCharType="end"/>
            </w:r>
          </w:hyperlink>
        </w:p>
        <w:p w:rsidR="00FF102E" w:rsidRDefault="00FF102E">
          <w:pPr>
            <w:pStyle w:val="TOC1"/>
            <w:tabs>
              <w:tab w:val="right" w:leader="dot" w:pos="9350"/>
            </w:tabs>
            <w:rPr>
              <w:rFonts w:asciiTheme="minorHAnsi" w:hAnsiTheme="minorHAnsi" w:cstheme="minorBidi"/>
              <w:noProof/>
              <w:sz w:val="22"/>
              <w:szCs w:val="28"/>
              <w:lang w:bidi="bn-BD"/>
            </w:rPr>
          </w:pPr>
          <w:hyperlink w:anchor="_Toc61739533" w:history="1">
            <w:r w:rsidRPr="00BD6E74">
              <w:rPr>
                <w:rStyle w:val="Hyperlink"/>
                <w:noProof/>
              </w:rPr>
              <w:t>CHAPTER 3: LITERATURE REVIEW</w:t>
            </w:r>
            <w:r>
              <w:rPr>
                <w:noProof/>
                <w:webHidden/>
              </w:rPr>
              <w:tab/>
            </w:r>
            <w:r>
              <w:rPr>
                <w:noProof/>
                <w:webHidden/>
              </w:rPr>
              <w:fldChar w:fldCharType="begin"/>
            </w:r>
            <w:r>
              <w:rPr>
                <w:noProof/>
                <w:webHidden/>
              </w:rPr>
              <w:instrText xml:space="preserve"> PAGEREF _Toc61739533 \h </w:instrText>
            </w:r>
            <w:r>
              <w:rPr>
                <w:noProof/>
                <w:webHidden/>
              </w:rPr>
            </w:r>
            <w:r>
              <w:rPr>
                <w:noProof/>
                <w:webHidden/>
              </w:rPr>
              <w:fldChar w:fldCharType="separate"/>
            </w:r>
            <w:r>
              <w:rPr>
                <w:noProof/>
                <w:webHidden/>
              </w:rPr>
              <w:t>17</w:t>
            </w:r>
            <w:r>
              <w:rPr>
                <w:noProof/>
                <w:webHidden/>
              </w:rPr>
              <w:fldChar w:fldCharType="end"/>
            </w:r>
          </w:hyperlink>
        </w:p>
        <w:p w:rsidR="00FF102E" w:rsidRDefault="00FF102E">
          <w:pPr>
            <w:pStyle w:val="TOC1"/>
            <w:tabs>
              <w:tab w:val="right" w:leader="dot" w:pos="9350"/>
            </w:tabs>
            <w:rPr>
              <w:rFonts w:asciiTheme="minorHAnsi" w:hAnsiTheme="minorHAnsi" w:cstheme="minorBidi"/>
              <w:noProof/>
              <w:sz w:val="22"/>
              <w:szCs w:val="28"/>
              <w:lang w:bidi="bn-BD"/>
            </w:rPr>
          </w:pPr>
          <w:hyperlink w:anchor="_Toc61739534" w:history="1">
            <w:r w:rsidRPr="00BD6E74">
              <w:rPr>
                <w:rStyle w:val="Hyperlink"/>
                <w:noProof/>
              </w:rPr>
              <w:t>CHAPTER 4: DATASETS</w:t>
            </w:r>
            <w:r>
              <w:rPr>
                <w:noProof/>
                <w:webHidden/>
              </w:rPr>
              <w:tab/>
            </w:r>
            <w:r>
              <w:rPr>
                <w:noProof/>
                <w:webHidden/>
              </w:rPr>
              <w:fldChar w:fldCharType="begin"/>
            </w:r>
            <w:r>
              <w:rPr>
                <w:noProof/>
                <w:webHidden/>
              </w:rPr>
              <w:instrText xml:space="preserve"> PAGEREF _Toc61739534 \h </w:instrText>
            </w:r>
            <w:r>
              <w:rPr>
                <w:noProof/>
                <w:webHidden/>
              </w:rPr>
            </w:r>
            <w:r>
              <w:rPr>
                <w:noProof/>
                <w:webHidden/>
              </w:rPr>
              <w:fldChar w:fldCharType="separate"/>
            </w:r>
            <w:r>
              <w:rPr>
                <w:noProof/>
                <w:webHidden/>
              </w:rPr>
              <w:t>19</w:t>
            </w:r>
            <w:r>
              <w:rPr>
                <w:noProof/>
                <w:webHidden/>
              </w:rPr>
              <w:fldChar w:fldCharType="end"/>
            </w:r>
          </w:hyperlink>
        </w:p>
        <w:p w:rsidR="00FF102E" w:rsidRDefault="00FF102E">
          <w:pPr>
            <w:pStyle w:val="TOC2"/>
            <w:tabs>
              <w:tab w:val="left" w:pos="880"/>
              <w:tab w:val="right" w:leader="dot" w:pos="9350"/>
            </w:tabs>
            <w:rPr>
              <w:rFonts w:asciiTheme="minorHAnsi" w:hAnsiTheme="minorHAnsi" w:cstheme="minorBidi"/>
              <w:noProof/>
              <w:sz w:val="22"/>
              <w:szCs w:val="28"/>
              <w:lang w:bidi="bn-BD"/>
            </w:rPr>
          </w:pPr>
          <w:hyperlink w:anchor="_Toc61739535" w:history="1">
            <w:r w:rsidRPr="00BD6E74">
              <w:rPr>
                <w:rStyle w:val="Hyperlink"/>
                <w:noProof/>
              </w:rPr>
              <w:t>4.1</w:t>
            </w:r>
            <w:r>
              <w:rPr>
                <w:rFonts w:asciiTheme="minorHAnsi" w:hAnsiTheme="minorHAnsi" w:cstheme="minorBidi"/>
                <w:noProof/>
                <w:sz w:val="22"/>
                <w:szCs w:val="28"/>
                <w:lang w:bidi="bn-BD"/>
              </w:rPr>
              <w:tab/>
            </w:r>
            <w:r w:rsidRPr="00BD6E74">
              <w:rPr>
                <w:rStyle w:val="Hyperlink"/>
                <w:noProof/>
              </w:rPr>
              <w:t>Social Network</w:t>
            </w:r>
            <w:r>
              <w:rPr>
                <w:noProof/>
                <w:webHidden/>
              </w:rPr>
              <w:tab/>
            </w:r>
            <w:r>
              <w:rPr>
                <w:noProof/>
                <w:webHidden/>
              </w:rPr>
              <w:fldChar w:fldCharType="begin"/>
            </w:r>
            <w:r>
              <w:rPr>
                <w:noProof/>
                <w:webHidden/>
              </w:rPr>
              <w:instrText xml:space="preserve"> PAGEREF _Toc61739535 \h </w:instrText>
            </w:r>
            <w:r>
              <w:rPr>
                <w:noProof/>
                <w:webHidden/>
              </w:rPr>
            </w:r>
            <w:r>
              <w:rPr>
                <w:noProof/>
                <w:webHidden/>
              </w:rPr>
              <w:fldChar w:fldCharType="separate"/>
            </w:r>
            <w:r>
              <w:rPr>
                <w:noProof/>
                <w:webHidden/>
              </w:rPr>
              <w:t>20</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36" w:history="1">
            <w:r w:rsidRPr="00BD6E74">
              <w:rPr>
                <w:rStyle w:val="Hyperlink"/>
                <w:noProof/>
              </w:rPr>
              <w:t>4.1.1</w:t>
            </w:r>
            <w:r>
              <w:rPr>
                <w:rFonts w:asciiTheme="minorHAnsi" w:hAnsiTheme="minorHAnsi" w:cstheme="minorBidi"/>
                <w:noProof/>
                <w:sz w:val="22"/>
                <w:szCs w:val="28"/>
                <w:lang w:bidi="bn-BD"/>
              </w:rPr>
              <w:tab/>
            </w:r>
            <w:r w:rsidRPr="00BD6E74">
              <w:rPr>
                <w:rStyle w:val="Hyperlink"/>
                <w:noProof/>
              </w:rPr>
              <w:t>Ego Networks (Facebook and Twitter)</w:t>
            </w:r>
            <w:r>
              <w:rPr>
                <w:noProof/>
                <w:webHidden/>
              </w:rPr>
              <w:tab/>
            </w:r>
            <w:r>
              <w:rPr>
                <w:noProof/>
                <w:webHidden/>
              </w:rPr>
              <w:fldChar w:fldCharType="begin"/>
            </w:r>
            <w:r>
              <w:rPr>
                <w:noProof/>
                <w:webHidden/>
              </w:rPr>
              <w:instrText xml:space="preserve"> PAGEREF _Toc61739536 \h </w:instrText>
            </w:r>
            <w:r>
              <w:rPr>
                <w:noProof/>
                <w:webHidden/>
              </w:rPr>
            </w:r>
            <w:r>
              <w:rPr>
                <w:noProof/>
                <w:webHidden/>
              </w:rPr>
              <w:fldChar w:fldCharType="separate"/>
            </w:r>
            <w:r>
              <w:rPr>
                <w:noProof/>
                <w:webHidden/>
              </w:rPr>
              <w:t>20</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37" w:history="1">
            <w:r w:rsidRPr="00BD6E74">
              <w:rPr>
                <w:rStyle w:val="Hyperlink"/>
                <w:noProof/>
              </w:rPr>
              <w:t>4.1.2</w:t>
            </w:r>
            <w:r>
              <w:rPr>
                <w:rFonts w:asciiTheme="minorHAnsi" w:hAnsiTheme="minorHAnsi" w:cstheme="minorBidi"/>
                <w:noProof/>
                <w:sz w:val="22"/>
                <w:szCs w:val="28"/>
                <w:lang w:bidi="bn-BD"/>
              </w:rPr>
              <w:tab/>
            </w:r>
            <w:r w:rsidRPr="00BD6E74">
              <w:rPr>
                <w:rStyle w:val="Hyperlink"/>
                <w:noProof/>
              </w:rPr>
              <w:t>Page to Page Networks (Facebook)</w:t>
            </w:r>
            <w:r>
              <w:rPr>
                <w:noProof/>
                <w:webHidden/>
              </w:rPr>
              <w:tab/>
            </w:r>
            <w:r>
              <w:rPr>
                <w:noProof/>
                <w:webHidden/>
              </w:rPr>
              <w:fldChar w:fldCharType="begin"/>
            </w:r>
            <w:r>
              <w:rPr>
                <w:noProof/>
                <w:webHidden/>
              </w:rPr>
              <w:instrText xml:space="preserve"> PAGEREF _Toc61739537 \h </w:instrText>
            </w:r>
            <w:r>
              <w:rPr>
                <w:noProof/>
                <w:webHidden/>
              </w:rPr>
            </w:r>
            <w:r>
              <w:rPr>
                <w:noProof/>
                <w:webHidden/>
              </w:rPr>
              <w:fldChar w:fldCharType="separate"/>
            </w:r>
            <w:r>
              <w:rPr>
                <w:noProof/>
                <w:webHidden/>
              </w:rPr>
              <w:t>20</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38" w:history="1">
            <w:r w:rsidRPr="00BD6E74">
              <w:rPr>
                <w:rStyle w:val="Hyperlink"/>
                <w:noProof/>
              </w:rPr>
              <w:t>4.1.3</w:t>
            </w:r>
            <w:r>
              <w:rPr>
                <w:rFonts w:asciiTheme="minorHAnsi" w:hAnsiTheme="minorHAnsi" w:cstheme="minorBidi"/>
                <w:noProof/>
                <w:sz w:val="22"/>
                <w:szCs w:val="28"/>
                <w:lang w:bidi="bn-BD"/>
              </w:rPr>
              <w:tab/>
            </w:r>
            <w:r w:rsidRPr="00BD6E74">
              <w:rPr>
                <w:rStyle w:val="Hyperlink"/>
                <w:noProof/>
              </w:rPr>
              <w:t>Twitch</w:t>
            </w:r>
            <w:r>
              <w:rPr>
                <w:noProof/>
                <w:webHidden/>
              </w:rPr>
              <w:tab/>
            </w:r>
            <w:r>
              <w:rPr>
                <w:noProof/>
                <w:webHidden/>
              </w:rPr>
              <w:fldChar w:fldCharType="begin"/>
            </w:r>
            <w:r>
              <w:rPr>
                <w:noProof/>
                <w:webHidden/>
              </w:rPr>
              <w:instrText xml:space="preserve"> PAGEREF _Toc61739538 \h </w:instrText>
            </w:r>
            <w:r>
              <w:rPr>
                <w:noProof/>
                <w:webHidden/>
              </w:rPr>
            </w:r>
            <w:r>
              <w:rPr>
                <w:noProof/>
                <w:webHidden/>
              </w:rPr>
              <w:fldChar w:fldCharType="separate"/>
            </w:r>
            <w:r>
              <w:rPr>
                <w:noProof/>
                <w:webHidden/>
              </w:rPr>
              <w:t>20</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39" w:history="1">
            <w:r w:rsidRPr="00BD6E74">
              <w:rPr>
                <w:rStyle w:val="Hyperlink"/>
                <w:noProof/>
              </w:rPr>
              <w:t>4.1.4</w:t>
            </w:r>
            <w:r>
              <w:rPr>
                <w:rFonts w:asciiTheme="minorHAnsi" w:hAnsiTheme="minorHAnsi" w:cstheme="minorBidi"/>
                <w:noProof/>
                <w:sz w:val="22"/>
                <w:szCs w:val="28"/>
                <w:lang w:bidi="bn-BD"/>
              </w:rPr>
              <w:tab/>
            </w:r>
            <w:r w:rsidRPr="00BD6E74">
              <w:rPr>
                <w:rStyle w:val="Hyperlink"/>
                <w:noProof/>
              </w:rPr>
              <w:t>Last.fm</w:t>
            </w:r>
            <w:r>
              <w:rPr>
                <w:noProof/>
                <w:webHidden/>
              </w:rPr>
              <w:tab/>
            </w:r>
            <w:r>
              <w:rPr>
                <w:noProof/>
                <w:webHidden/>
              </w:rPr>
              <w:fldChar w:fldCharType="begin"/>
            </w:r>
            <w:r>
              <w:rPr>
                <w:noProof/>
                <w:webHidden/>
              </w:rPr>
              <w:instrText xml:space="preserve"> PAGEREF _Toc61739539 \h </w:instrText>
            </w:r>
            <w:r>
              <w:rPr>
                <w:noProof/>
                <w:webHidden/>
              </w:rPr>
            </w:r>
            <w:r>
              <w:rPr>
                <w:noProof/>
                <w:webHidden/>
              </w:rPr>
              <w:fldChar w:fldCharType="separate"/>
            </w:r>
            <w:r>
              <w:rPr>
                <w:noProof/>
                <w:webHidden/>
              </w:rPr>
              <w:t>21</w:t>
            </w:r>
            <w:r>
              <w:rPr>
                <w:noProof/>
                <w:webHidden/>
              </w:rPr>
              <w:fldChar w:fldCharType="end"/>
            </w:r>
          </w:hyperlink>
        </w:p>
        <w:p w:rsidR="00FF102E" w:rsidRDefault="00FF102E">
          <w:pPr>
            <w:pStyle w:val="TOC2"/>
            <w:tabs>
              <w:tab w:val="left" w:pos="880"/>
              <w:tab w:val="right" w:leader="dot" w:pos="9350"/>
            </w:tabs>
            <w:rPr>
              <w:rFonts w:asciiTheme="minorHAnsi" w:hAnsiTheme="minorHAnsi" w:cstheme="minorBidi"/>
              <w:noProof/>
              <w:sz w:val="22"/>
              <w:szCs w:val="28"/>
              <w:lang w:bidi="bn-BD"/>
            </w:rPr>
          </w:pPr>
          <w:hyperlink w:anchor="_Toc61739540" w:history="1">
            <w:r w:rsidRPr="00BD6E74">
              <w:rPr>
                <w:rStyle w:val="Hyperlink"/>
                <w:noProof/>
              </w:rPr>
              <w:t>4.2</w:t>
            </w:r>
            <w:r>
              <w:rPr>
                <w:rFonts w:asciiTheme="minorHAnsi" w:hAnsiTheme="minorHAnsi" w:cstheme="minorBidi"/>
                <w:noProof/>
                <w:sz w:val="22"/>
                <w:szCs w:val="28"/>
                <w:lang w:bidi="bn-BD"/>
              </w:rPr>
              <w:tab/>
            </w:r>
            <w:r w:rsidRPr="00BD6E74">
              <w:rPr>
                <w:rStyle w:val="Hyperlink"/>
                <w:noProof/>
              </w:rPr>
              <w:t>Communication Networks</w:t>
            </w:r>
            <w:r>
              <w:rPr>
                <w:noProof/>
                <w:webHidden/>
              </w:rPr>
              <w:tab/>
            </w:r>
            <w:r>
              <w:rPr>
                <w:noProof/>
                <w:webHidden/>
              </w:rPr>
              <w:fldChar w:fldCharType="begin"/>
            </w:r>
            <w:r>
              <w:rPr>
                <w:noProof/>
                <w:webHidden/>
              </w:rPr>
              <w:instrText xml:space="preserve"> PAGEREF _Toc61739540 \h </w:instrText>
            </w:r>
            <w:r>
              <w:rPr>
                <w:noProof/>
                <w:webHidden/>
              </w:rPr>
            </w:r>
            <w:r>
              <w:rPr>
                <w:noProof/>
                <w:webHidden/>
              </w:rPr>
              <w:fldChar w:fldCharType="separate"/>
            </w:r>
            <w:r>
              <w:rPr>
                <w:noProof/>
                <w:webHidden/>
              </w:rPr>
              <w:t>21</w:t>
            </w:r>
            <w:r>
              <w:rPr>
                <w:noProof/>
                <w:webHidden/>
              </w:rPr>
              <w:fldChar w:fldCharType="end"/>
            </w:r>
          </w:hyperlink>
        </w:p>
        <w:p w:rsidR="00FF102E" w:rsidRDefault="00FF102E">
          <w:pPr>
            <w:pStyle w:val="TOC3"/>
            <w:tabs>
              <w:tab w:val="left" w:pos="1100"/>
              <w:tab w:val="right" w:leader="dot" w:pos="9350"/>
            </w:tabs>
            <w:rPr>
              <w:rFonts w:asciiTheme="minorHAnsi" w:hAnsiTheme="minorHAnsi" w:cstheme="minorBidi"/>
              <w:noProof/>
              <w:sz w:val="22"/>
              <w:szCs w:val="28"/>
              <w:lang w:bidi="bn-BD"/>
            </w:rPr>
          </w:pPr>
          <w:hyperlink w:anchor="_Toc61739541" w:history="1">
            <w:r w:rsidRPr="00BD6E74">
              <w:rPr>
                <w:rStyle w:val="Hyperlink"/>
                <w:noProof/>
              </w:rPr>
              <w:t>4.3</w:t>
            </w:r>
            <w:r>
              <w:rPr>
                <w:rFonts w:asciiTheme="minorHAnsi" w:hAnsiTheme="minorHAnsi" w:cstheme="minorBidi"/>
                <w:noProof/>
                <w:sz w:val="22"/>
                <w:szCs w:val="28"/>
                <w:lang w:bidi="bn-BD"/>
              </w:rPr>
              <w:tab/>
            </w:r>
            <w:r w:rsidRPr="00BD6E74">
              <w:rPr>
                <w:rStyle w:val="Hyperlink"/>
                <w:noProof/>
              </w:rPr>
              <w:t>Collaboration Networks</w:t>
            </w:r>
            <w:r>
              <w:rPr>
                <w:noProof/>
                <w:webHidden/>
              </w:rPr>
              <w:tab/>
            </w:r>
            <w:r>
              <w:rPr>
                <w:noProof/>
                <w:webHidden/>
              </w:rPr>
              <w:fldChar w:fldCharType="begin"/>
            </w:r>
            <w:r>
              <w:rPr>
                <w:noProof/>
                <w:webHidden/>
              </w:rPr>
              <w:instrText xml:space="preserve"> PAGEREF _Toc61739541 \h </w:instrText>
            </w:r>
            <w:r>
              <w:rPr>
                <w:noProof/>
                <w:webHidden/>
              </w:rPr>
            </w:r>
            <w:r>
              <w:rPr>
                <w:noProof/>
                <w:webHidden/>
              </w:rPr>
              <w:fldChar w:fldCharType="separate"/>
            </w:r>
            <w:r>
              <w:rPr>
                <w:noProof/>
                <w:webHidden/>
              </w:rPr>
              <w:t>21</w:t>
            </w:r>
            <w:r>
              <w:rPr>
                <w:noProof/>
                <w:webHidden/>
              </w:rPr>
              <w:fldChar w:fldCharType="end"/>
            </w:r>
          </w:hyperlink>
        </w:p>
        <w:p w:rsidR="00FF102E" w:rsidRDefault="00FF102E">
          <w:pPr>
            <w:pStyle w:val="TOC3"/>
            <w:tabs>
              <w:tab w:val="left" w:pos="1100"/>
              <w:tab w:val="right" w:leader="dot" w:pos="9350"/>
            </w:tabs>
            <w:rPr>
              <w:rFonts w:asciiTheme="minorHAnsi" w:hAnsiTheme="minorHAnsi" w:cstheme="minorBidi"/>
              <w:noProof/>
              <w:sz w:val="22"/>
              <w:szCs w:val="28"/>
              <w:lang w:bidi="bn-BD"/>
            </w:rPr>
          </w:pPr>
          <w:hyperlink w:anchor="_Toc61739542" w:history="1">
            <w:r w:rsidRPr="00BD6E74">
              <w:rPr>
                <w:rStyle w:val="Hyperlink"/>
                <w:noProof/>
              </w:rPr>
              <w:t>4.4</w:t>
            </w:r>
            <w:r>
              <w:rPr>
                <w:rFonts w:asciiTheme="minorHAnsi" w:hAnsiTheme="minorHAnsi" w:cstheme="minorBidi"/>
                <w:noProof/>
                <w:sz w:val="22"/>
                <w:szCs w:val="28"/>
                <w:lang w:bidi="bn-BD"/>
              </w:rPr>
              <w:tab/>
            </w:r>
            <w:r w:rsidRPr="00BD6E74">
              <w:rPr>
                <w:rStyle w:val="Hyperlink"/>
                <w:noProof/>
              </w:rPr>
              <w:t>Citation Networks</w:t>
            </w:r>
            <w:r>
              <w:rPr>
                <w:noProof/>
                <w:webHidden/>
              </w:rPr>
              <w:tab/>
            </w:r>
            <w:r>
              <w:rPr>
                <w:noProof/>
                <w:webHidden/>
              </w:rPr>
              <w:fldChar w:fldCharType="begin"/>
            </w:r>
            <w:r>
              <w:rPr>
                <w:noProof/>
                <w:webHidden/>
              </w:rPr>
              <w:instrText xml:space="preserve"> PAGEREF _Toc61739542 \h </w:instrText>
            </w:r>
            <w:r>
              <w:rPr>
                <w:noProof/>
                <w:webHidden/>
              </w:rPr>
            </w:r>
            <w:r>
              <w:rPr>
                <w:noProof/>
                <w:webHidden/>
              </w:rPr>
              <w:fldChar w:fldCharType="separate"/>
            </w:r>
            <w:r>
              <w:rPr>
                <w:noProof/>
                <w:webHidden/>
              </w:rPr>
              <w:t>21</w:t>
            </w:r>
            <w:r>
              <w:rPr>
                <w:noProof/>
                <w:webHidden/>
              </w:rPr>
              <w:fldChar w:fldCharType="end"/>
            </w:r>
          </w:hyperlink>
        </w:p>
        <w:p w:rsidR="00FF102E" w:rsidRDefault="00FF102E">
          <w:pPr>
            <w:pStyle w:val="TOC3"/>
            <w:tabs>
              <w:tab w:val="left" w:pos="1100"/>
              <w:tab w:val="right" w:leader="dot" w:pos="9350"/>
            </w:tabs>
            <w:rPr>
              <w:rFonts w:asciiTheme="minorHAnsi" w:hAnsiTheme="minorHAnsi" w:cstheme="minorBidi"/>
              <w:noProof/>
              <w:sz w:val="22"/>
              <w:szCs w:val="28"/>
              <w:lang w:bidi="bn-BD"/>
            </w:rPr>
          </w:pPr>
          <w:hyperlink w:anchor="_Toc61739543" w:history="1">
            <w:r w:rsidRPr="00BD6E74">
              <w:rPr>
                <w:rStyle w:val="Hyperlink"/>
                <w:noProof/>
              </w:rPr>
              <w:t>4.5</w:t>
            </w:r>
            <w:r>
              <w:rPr>
                <w:rFonts w:asciiTheme="minorHAnsi" w:hAnsiTheme="minorHAnsi" w:cstheme="minorBidi"/>
                <w:noProof/>
                <w:sz w:val="22"/>
                <w:szCs w:val="28"/>
                <w:lang w:bidi="bn-BD"/>
              </w:rPr>
              <w:tab/>
            </w:r>
            <w:r w:rsidRPr="00BD6E74">
              <w:rPr>
                <w:rStyle w:val="Hyperlink"/>
                <w:noProof/>
              </w:rPr>
              <w:t>Co-purchase Networks</w:t>
            </w:r>
            <w:r>
              <w:rPr>
                <w:noProof/>
                <w:webHidden/>
              </w:rPr>
              <w:tab/>
            </w:r>
            <w:r>
              <w:rPr>
                <w:noProof/>
                <w:webHidden/>
              </w:rPr>
              <w:fldChar w:fldCharType="begin"/>
            </w:r>
            <w:r>
              <w:rPr>
                <w:noProof/>
                <w:webHidden/>
              </w:rPr>
              <w:instrText xml:space="preserve"> PAGEREF _Toc61739543 \h </w:instrText>
            </w:r>
            <w:r>
              <w:rPr>
                <w:noProof/>
                <w:webHidden/>
              </w:rPr>
            </w:r>
            <w:r>
              <w:rPr>
                <w:noProof/>
                <w:webHidden/>
              </w:rPr>
              <w:fldChar w:fldCharType="separate"/>
            </w:r>
            <w:r>
              <w:rPr>
                <w:noProof/>
                <w:webHidden/>
              </w:rPr>
              <w:t>22</w:t>
            </w:r>
            <w:r>
              <w:rPr>
                <w:noProof/>
                <w:webHidden/>
              </w:rPr>
              <w:fldChar w:fldCharType="end"/>
            </w:r>
          </w:hyperlink>
        </w:p>
        <w:p w:rsidR="00FF102E" w:rsidRDefault="00FF102E">
          <w:pPr>
            <w:pStyle w:val="TOC3"/>
            <w:tabs>
              <w:tab w:val="left" w:pos="1100"/>
              <w:tab w:val="right" w:leader="dot" w:pos="9350"/>
            </w:tabs>
            <w:rPr>
              <w:rFonts w:asciiTheme="minorHAnsi" w:hAnsiTheme="minorHAnsi" w:cstheme="minorBidi"/>
              <w:noProof/>
              <w:sz w:val="22"/>
              <w:szCs w:val="28"/>
              <w:lang w:bidi="bn-BD"/>
            </w:rPr>
          </w:pPr>
          <w:hyperlink w:anchor="_Toc61739544" w:history="1">
            <w:r w:rsidRPr="00BD6E74">
              <w:rPr>
                <w:rStyle w:val="Hyperlink"/>
                <w:noProof/>
              </w:rPr>
              <w:t>4.6</w:t>
            </w:r>
            <w:r>
              <w:rPr>
                <w:rFonts w:asciiTheme="minorHAnsi" w:hAnsiTheme="minorHAnsi" w:cstheme="minorBidi"/>
                <w:noProof/>
                <w:sz w:val="22"/>
                <w:szCs w:val="28"/>
                <w:lang w:bidi="bn-BD"/>
              </w:rPr>
              <w:tab/>
            </w:r>
            <w:r w:rsidRPr="00BD6E74">
              <w:rPr>
                <w:rStyle w:val="Hyperlink"/>
                <w:noProof/>
              </w:rPr>
              <w:t>Internet P2P Networks</w:t>
            </w:r>
            <w:r>
              <w:rPr>
                <w:noProof/>
                <w:webHidden/>
              </w:rPr>
              <w:tab/>
            </w:r>
            <w:r>
              <w:rPr>
                <w:noProof/>
                <w:webHidden/>
              </w:rPr>
              <w:fldChar w:fldCharType="begin"/>
            </w:r>
            <w:r>
              <w:rPr>
                <w:noProof/>
                <w:webHidden/>
              </w:rPr>
              <w:instrText xml:space="preserve"> PAGEREF _Toc61739544 \h </w:instrText>
            </w:r>
            <w:r>
              <w:rPr>
                <w:noProof/>
                <w:webHidden/>
              </w:rPr>
            </w:r>
            <w:r>
              <w:rPr>
                <w:noProof/>
                <w:webHidden/>
              </w:rPr>
              <w:fldChar w:fldCharType="separate"/>
            </w:r>
            <w:r>
              <w:rPr>
                <w:noProof/>
                <w:webHidden/>
              </w:rPr>
              <w:t>22</w:t>
            </w:r>
            <w:r>
              <w:rPr>
                <w:noProof/>
                <w:webHidden/>
              </w:rPr>
              <w:fldChar w:fldCharType="end"/>
            </w:r>
          </w:hyperlink>
        </w:p>
        <w:p w:rsidR="00FF102E" w:rsidRDefault="00FF102E">
          <w:pPr>
            <w:pStyle w:val="TOC1"/>
            <w:tabs>
              <w:tab w:val="right" w:leader="dot" w:pos="9350"/>
            </w:tabs>
            <w:rPr>
              <w:rFonts w:asciiTheme="minorHAnsi" w:hAnsiTheme="minorHAnsi" w:cstheme="minorBidi"/>
              <w:noProof/>
              <w:sz w:val="22"/>
              <w:szCs w:val="28"/>
              <w:lang w:bidi="bn-BD"/>
            </w:rPr>
          </w:pPr>
          <w:hyperlink w:anchor="_Toc61739545" w:history="1">
            <w:r w:rsidRPr="00BD6E74">
              <w:rPr>
                <w:rStyle w:val="Hyperlink"/>
                <w:noProof/>
              </w:rPr>
              <w:t>CHAPTER 5: ABLATION STUDY</w:t>
            </w:r>
            <w:r>
              <w:rPr>
                <w:noProof/>
                <w:webHidden/>
              </w:rPr>
              <w:tab/>
            </w:r>
            <w:r>
              <w:rPr>
                <w:noProof/>
                <w:webHidden/>
              </w:rPr>
              <w:fldChar w:fldCharType="begin"/>
            </w:r>
            <w:r>
              <w:rPr>
                <w:noProof/>
                <w:webHidden/>
              </w:rPr>
              <w:instrText xml:space="preserve"> PAGEREF _Toc61739545 \h </w:instrText>
            </w:r>
            <w:r>
              <w:rPr>
                <w:noProof/>
                <w:webHidden/>
              </w:rPr>
            </w:r>
            <w:r>
              <w:rPr>
                <w:noProof/>
                <w:webHidden/>
              </w:rPr>
              <w:fldChar w:fldCharType="separate"/>
            </w:r>
            <w:r>
              <w:rPr>
                <w:noProof/>
                <w:webHidden/>
              </w:rPr>
              <w:t>26</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46" w:history="1">
            <w:r w:rsidRPr="00BD6E74">
              <w:rPr>
                <w:rStyle w:val="Hyperlink"/>
                <w:noProof/>
              </w:rPr>
              <w:t>Model 1</w:t>
            </w:r>
            <w:r>
              <w:rPr>
                <w:noProof/>
                <w:webHidden/>
              </w:rPr>
              <w:tab/>
            </w:r>
            <w:r>
              <w:rPr>
                <w:noProof/>
                <w:webHidden/>
              </w:rPr>
              <w:fldChar w:fldCharType="begin"/>
            </w:r>
            <w:r>
              <w:rPr>
                <w:noProof/>
                <w:webHidden/>
              </w:rPr>
              <w:instrText xml:space="preserve"> PAGEREF _Toc61739546 \h </w:instrText>
            </w:r>
            <w:r>
              <w:rPr>
                <w:noProof/>
                <w:webHidden/>
              </w:rPr>
            </w:r>
            <w:r>
              <w:rPr>
                <w:noProof/>
                <w:webHidden/>
              </w:rPr>
              <w:fldChar w:fldCharType="separate"/>
            </w:r>
            <w:r>
              <w:rPr>
                <w:noProof/>
                <w:webHidden/>
              </w:rPr>
              <w:t>27</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47" w:history="1">
            <w:r w:rsidRPr="00BD6E74">
              <w:rPr>
                <w:rStyle w:val="Hyperlink"/>
                <w:noProof/>
              </w:rPr>
              <w:t>Model 2</w:t>
            </w:r>
            <w:r>
              <w:rPr>
                <w:noProof/>
                <w:webHidden/>
              </w:rPr>
              <w:tab/>
            </w:r>
            <w:r>
              <w:rPr>
                <w:noProof/>
                <w:webHidden/>
              </w:rPr>
              <w:fldChar w:fldCharType="begin"/>
            </w:r>
            <w:r>
              <w:rPr>
                <w:noProof/>
                <w:webHidden/>
              </w:rPr>
              <w:instrText xml:space="preserve"> PAGEREF _Toc61739547 \h </w:instrText>
            </w:r>
            <w:r>
              <w:rPr>
                <w:noProof/>
                <w:webHidden/>
              </w:rPr>
            </w:r>
            <w:r>
              <w:rPr>
                <w:noProof/>
                <w:webHidden/>
              </w:rPr>
              <w:fldChar w:fldCharType="separate"/>
            </w:r>
            <w:r>
              <w:rPr>
                <w:noProof/>
                <w:webHidden/>
              </w:rPr>
              <w:t>27</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48" w:history="1">
            <w:r w:rsidRPr="00BD6E74">
              <w:rPr>
                <w:rStyle w:val="Hyperlink"/>
                <w:noProof/>
              </w:rPr>
              <w:t>Model 3</w:t>
            </w:r>
            <w:r>
              <w:rPr>
                <w:noProof/>
                <w:webHidden/>
              </w:rPr>
              <w:tab/>
            </w:r>
            <w:r>
              <w:rPr>
                <w:noProof/>
                <w:webHidden/>
              </w:rPr>
              <w:fldChar w:fldCharType="begin"/>
            </w:r>
            <w:r>
              <w:rPr>
                <w:noProof/>
                <w:webHidden/>
              </w:rPr>
              <w:instrText xml:space="preserve"> PAGEREF _Toc61739548 \h </w:instrText>
            </w:r>
            <w:r>
              <w:rPr>
                <w:noProof/>
                <w:webHidden/>
              </w:rPr>
            </w:r>
            <w:r>
              <w:rPr>
                <w:noProof/>
                <w:webHidden/>
              </w:rPr>
              <w:fldChar w:fldCharType="separate"/>
            </w:r>
            <w:r>
              <w:rPr>
                <w:noProof/>
                <w:webHidden/>
              </w:rPr>
              <w:t>27</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49" w:history="1">
            <w:r w:rsidRPr="00BD6E74">
              <w:rPr>
                <w:rStyle w:val="Hyperlink"/>
                <w:noProof/>
              </w:rPr>
              <w:t>Model 4</w:t>
            </w:r>
            <w:r>
              <w:rPr>
                <w:noProof/>
                <w:webHidden/>
              </w:rPr>
              <w:tab/>
            </w:r>
            <w:r>
              <w:rPr>
                <w:noProof/>
                <w:webHidden/>
              </w:rPr>
              <w:fldChar w:fldCharType="begin"/>
            </w:r>
            <w:r>
              <w:rPr>
                <w:noProof/>
                <w:webHidden/>
              </w:rPr>
              <w:instrText xml:space="preserve"> PAGEREF _Toc61739549 \h </w:instrText>
            </w:r>
            <w:r>
              <w:rPr>
                <w:noProof/>
                <w:webHidden/>
              </w:rPr>
            </w:r>
            <w:r>
              <w:rPr>
                <w:noProof/>
                <w:webHidden/>
              </w:rPr>
              <w:fldChar w:fldCharType="separate"/>
            </w:r>
            <w:r>
              <w:rPr>
                <w:noProof/>
                <w:webHidden/>
              </w:rPr>
              <w:t>27</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50" w:history="1">
            <w:r w:rsidRPr="00BD6E74">
              <w:rPr>
                <w:rStyle w:val="Hyperlink"/>
                <w:noProof/>
              </w:rPr>
              <w:t>Model 5</w:t>
            </w:r>
            <w:r>
              <w:rPr>
                <w:noProof/>
                <w:webHidden/>
              </w:rPr>
              <w:tab/>
            </w:r>
            <w:r>
              <w:rPr>
                <w:noProof/>
                <w:webHidden/>
              </w:rPr>
              <w:fldChar w:fldCharType="begin"/>
            </w:r>
            <w:r>
              <w:rPr>
                <w:noProof/>
                <w:webHidden/>
              </w:rPr>
              <w:instrText xml:space="preserve"> PAGEREF _Toc61739550 \h </w:instrText>
            </w:r>
            <w:r>
              <w:rPr>
                <w:noProof/>
                <w:webHidden/>
              </w:rPr>
            </w:r>
            <w:r>
              <w:rPr>
                <w:noProof/>
                <w:webHidden/>
              </w:rPr>
              <w:fldChar w:fldCharType="separate"/>
            </w:r>
            <w:r>
              <w:rPr>
                <w:noProof/>
                <w:webHidden/>
              </w:rPr>
              <w:t>28</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51" w:history="1">
            <w:r w:rsidRPr="00BD6E74">
              <w:rPr>
                <w:rStyle w:val="Hyperlink"/>
                <w:noProof/>
              </w:rPr>
              <w:t>Model 6</w:t>
            </w:r>
            <w:r>
              <w:rPr>
                <w:noProof/>
                <w:webHidden/>
              </w:rPr>
              <w:tab/>
            </w:r>
            <w:r>
              <w:rPr>
                <w:noProof/>
                <w:webHidden/>
              </w:rPr>
              <w:fldChar w:fldCharType="begin"/>
            </w:r>
            <w:r>
              <w:rPr>
                <w:noProof/>
                <w:webHidden/>
              </w:rPr>
              <w:instrText xml:space="preserve"> PAGEREF _Toc61739551 \h </w:instrText>
            </w:r>
            <w:r>
              <w:rPr>
                <w:noProof/>
                <w:webHidden/>
              </w:rPr>
            </w:r>
            <w:r>
              <w:rPr>
                <w:noProof/>
                <w:webHidden/>
              </w:rPr>
              <w:fldChar w:fldCharType="separate"/>
            </w:r>
            <w:r>
              <w:rPr>
                <w:noProof/>
                <w:webHidden/>
              </w:rPr>
              <w:t>28</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52" w:history="1">
            <w:r w:rsidRPr="00BD6E74">
              <w:rPr>
                <w:rStyle w:val="Hyperlink"/>
                <w:noProof/>
              </w:rPr>
              <w:t>Model 7</w:t>
            </w:r>
            <w:r>
              <w:rPr>
                <w:noProof/>
                <w:webHidden/>
              </w:rPr>
              <w:tab/>
            </w:r>
            <w:r>
              <w:rPr>
                <w:noProof/>
                <w:webHidden/>
              </w:rPr>
              <w:fldChar w:fldCharType="begin"/>
            </w:r>
            <w:r>
              <w:rPr>
                <w:noProof/>
                <w:webHidden/>
              </w:rPr>
              <w:instrText xml:space="preserve"> PAGEREF _Toc61739552 \h </w:instrText>
            </w:r>
            <w:r>
              <w:rPr>
                <w:noProof/>
                <w:webHidden/>
              </w:rPr>
            </w:r>
            <w:r>
              <w:rPr>
                <w:noProof/>
                <w:webHidden/>
              </w:rPr>
              <w:fldChar w:fldCharType="separate"/>
            </w:r>
            <w:r>
              <w:rPr>
                <w:noProof/>
                <w:webHidden/>
              </w:rPr>
              <w:t>28</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53" w:history="1">
            <w:r w:rsidRPr="00BD6E74">
              <w:rPr>
                <w:rStyle w:val="Hyperlink"/>
                <w:noProof/>
              </w:rPr>
              <w:t>Model 8</w:t>
            </w:r>
            <w:r>
              <w:rPr>
                <w:noProof/>
                <w:webHidden/>
              </w:rPr>
              <w:tab/>
            </w:r>
            <w:r>
              <w:rPr>
                <w:noProof/>
                <w:webHidden/>
              </w:rPr>
              <w:fldChar w:fldCharType="begin"/>
            </w:r>
            <w:r>
              <w:rPr>
                <w:noProof/>
                <w:webHidden/>
              </w:rPr>
              <w:instrText xml:space="preserve"> PAGEREF _Toc61739553 \h </w:instrText>
            </w:r>
            <w:r>
              <w:rPr>
                <w:noProof/>
                <w:webHidden/>
              </w:rPr>
            </w:r>
            <w:r>
              <w:rPr>
                <w:noProof/>
                <w:webHidden/>
              </w:rPr>
              <w:fldChar w:fldCharType="separate"/>
            </w:r>
            <w:r>
              <w:rPr>
                <w:noProof/>
                <w:webHidden/>
              </w:rPr>
              <w:t>28</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54" w:history="1">
            <w:r w:rsidRPr="00BD6E74">
              <w:rPr>
                <w:rStyle w:val="Hyperlink"/>
                <w:noProof/>
              </w:rPr>
              <w:t>Model 9</w:t>
            </w:r>
            <w:r>
              <w:rPr>
                <w:noProof/>
                <w:webHidden/>
              </w:rPr>
              <w:tab/>
            </w:r>
            <w:r>
              <w:rPr>
                <w:noProof/>
                <w:webHidden/>
              </w:rPr>
              <w:fldChar w:fldCharType="begin"/>
            </w:r>
            <w:r>
              <w:rPr>
                <w:noProof/>
                <w:webHidden/>
              </w:rPr>
              <w:instrText xml:space="preserve"> PAGEREF _Toc61739554 \h </w:instrText>
            </w:r>
            <w:r>
              <w:rPr>
                <w:noProof/>
                <w:webHidden/>
              </w:rPr>
            </w:r>
            <w:r>
              <w:rPr>
                <w:noProof/>
                <w:webHidden/>
              </w:rPr>
              <w:fldChar w:fldCharType="separate"/>
            </w:r>
            <w:r>
              <w:rPr>
                <w:noProof/>
                <w:webHidden/>
              </w:rPr>
              <w:t>28</w:t>
            </w:r>
            <w:r>
              <w:rPr>
                <w:noProof/>
                <w:webHidden/>
              </w:rPr>
              <w:fldChar w:fldCharType="end"/>
            </w:r>
          </w:hyperlink>
        </w:p>
        <w:p w:rsidR="00FF102E" w:rsidRDefault="00FF102E">
          <w:pPr>
            <w:pStyle w:val="TOC1"/>
            <w:tabs>
              <w:tab w:val="right" w:leader="dot" w:pos="9350"/>
            </w:tabs>
            <w:rPr>
              <w:rFonts w:asciiTheme="minorHAnsi" w:hAnsiTheme="minorHAnsi" w:cstheme="minorBidi"/>
              <w:noProof/>
              <w:sz w:val="22"/>
              <w:szCs w:val="28"/>
              <w:lang w:bidi="bn-BD"/>
            </w:rPr>
          </w:pPr>
          <w:hyperlink w:anchor="_Toc61739555" w:history="1">
            <w:r w:rsidRPr="00BD6E74">
              <w:rPr>
                <w:rStyle w:val="Hyperlink"/>
                <w:noProof/>
              </w:rPr>
              <w:t>CHAPTER 6: RESULTS &amp; ANALYSIS</w:t>
            </w:r>
            <w:r>
              <w:rPr>
                <w:noProof/>
                <w:webHidden/>
              </w:rPr>
              <w:tab/>
            </w:r>
            <w:r>
              <w:rPr>
                <w:noProof/>
                <w:webHidden/>
              </w:rPr>
              <w:fldChar w:fldCharType="begin"/>
            </w:r>
            <w:r>
              <w:rPr>
                <w:noProof/>
                <w:webHidden/>
              </w:rPr>
              <w:instrText xml:space="preserve"> PAGEREF _Toc61739555 \h </w:instrText>
            </w:r>
            <w:r>
              <w:rPr>
                <w:noProof/>
                <w:webHidden/>
              </w:rPr>
            </w:r>
            <w:r>
              <w:rPr>
                <w:noProof/>
                <w:webHidden/>
              </w:rPr>
              <w:fldChar w:fldCharType="separate"/>
            </w:r>
            <w:r>
              <w:rPr>
                <w:noProof/>
                <w:webHidden/>
              </w:rPr>
              <w:t>29</w:t>
            </w:r>
            <w:r>
              <w:rPr>
                <w:noProof/>
                <w:webHidden/>
              </w:rPr>
              <w:fldChar w:fldCharType="end"/>
            </w:r>
          </w:hyperlink>
        </w:p>
        <w:p w:rsidR="00FF102E" w:rsidRDefault="00FF102E">
          <w:pPr>
            <w:pStyle w:val="TOC2"/>
            <w:tabs>
              <w:tab w:val="left" w:pos="880"/>
              <w:tab w:val="right" w:leader="dot" w:pos="9350"/>
            </w:tabs>
            <w:rPr>
              <w:rFonts w:asciiTheme="minorHAnsi" w:hAnsiTheme="minorHAnsi" w:cstheme="minorBidi"/>
              <w:noProof/>
              <w:sz w:val="22"/>
              <w:szCs w:val="28"/>
              <w:lang w:bidi="bn-BD"/>
            </w:rPr>
          </w:pPr>
          <w:hyperlink w:anchor="_Toc61739556" w:history="1">
            <w:r w:rsidRPr="00BD6E74">
              <w:rPr>
                <w:rStyle w:val="Hyperlink"/>
                <w:noProof/>
              </w:rPr>
              <w:t>6.1</w:t>
            </w:r>
            <w:r>
              <w:rPr>
                <w:rFonts w:asciiTheme="minorHAnsi" w:hAnsiTheme="minorHAnsi" w:cstheme="minorBidi"/>
                <w:noProof/>
                <w:sz w:val="22"/>
                <w:szCs w:val="28"/>
                <w:lang w:bidi="bn-BD"/>
              </w:rPr>
              <w:tab/>
            </w:r>
            <w:r w:rsidRPr="00BD6E74">
              <w:rPr>
                <w:rStyle w:val="Hyperlink"/>
                <w:noProof/>
              </w:rPr>
              <w:t>P2P-Gnutella04 dataset</w:t>
            </w:r>
            <w:r>
              <w:rPr>
                <w:noProof/>
                <w:webHidden/>
              </w:rPr>
              <w:tab/>
            </w:r>
            <w:r>
              <w:rPr>
                <w:noProof/>
                <w:webHidden/>
              </w:rPr>
              <w:fldChar w:fldCharType="begin"/>
            </w:r>
            <w:r>
              <w:rPr>
                <w:noProof/>
                <w:webHidden/>
              </w:rPr>
              <w:instrText xml:space="preserve"> PAGEREF _Toc61739556 \h </w:instrText>
            </w:r>
            <w:r>
              <w:rPr>
                <w:noProof/>
                <w:webHidden/>
              </w:rPr>
            </w:r>
            <w:r>
              <w:rPr>
                <w:noProof/>
                <w:webHidden/>
              </w:rPr>
              <w:fldChar w:fldCharType="separate"/>
            </w:r>
            <w:r>
              <w:rPr>
                <w:noProof/>
                <w:webHidden/>
              </w:rPr>
              <w:t>30</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57" w:history="1">
            <w:r w:rsidRPr="00BD6E74">
              <w:rPr>
                <w:rStyle w:val="Hyperlink"/>
                <w:noProof/>
              </w:rPr>
              <w:t>6.1.1</w:t>
            </w:r>
            <w:r>
              <w:rPr>
                <w:rFonts w:asciiTheme="minorHAnsi" w:hAnsiTheme="minorHAnsi" w:cstheme="minorBidi"/>
                <w:noProof/>
                <w:sz w:val="22"/>
                <w:szCs w:val="28"/>
                <w:lang w:bidi="bn-BD"/>
              </w:rPr>
              <w:tab/>
            </w:r>
            <w:r w:rsidRPr="00BD6E74">
              <w:rPr>
                <w:rStyle w:val="Hyperlink"/>
                <w:noProof/>
              </w:rPr>
              <w:t>Boxplot and Correlation plots</w:t>
            </w:r>
            <w:r>
              <w:rPr>
                <w:noProof/>
                <w:webHidden/>
              </w:rPr>
              <w:tab/>
            </w:r>
            <w:r>
              <w:rPr>
                <w:noProof/>
                <w:webHidden/>
              </w:rPr>
              <w:fldChar w:fldCharType="begin"/>
            </w:r>
            <w:r>
              <w:rPr>
                <w:noProof/>
                <w:webHidden/>
              </w:rPr>
              <w:instrText xml:space="preserve"> PAGEREF _Toc61739557 \h </w:instrText>
            </w:r>
            <w:r>
              <w:rPr>
                <w:noProof/>
                <w:webHidden/>
              </w:rPr>
            </w:r>
            <w:r>
              <w:rPr>
                <w:noProof/>
                <w:webHidden/>
              </w:rPr>
              <w:fldChar w:fldCharType="separate"/>
            </w:r>
            <w:r>
              <w:rPr>
                <w:noProof/>
                <w:webHidden/>
              </w:rPr>
              <w:t>30</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58" w:history="1">
            <w:r w:rsidRPr="00BD6E74">
              <w:rPr>
                <w:rStyle w:val="Hyperlink"/>
                <w:noProof/>
              </w:rPr>
              <w:t>6.1.2</w:t>
            </w:r>
            <w:r>
              <w:rPr>
                <w:rFonts w:asciiTheme="minorHAnsi" w:hAnsiTheme="minorHAnsi" w:cstheme="minorBidi"/>
                <w:noProof/>
                <w:sz w:val="22"/>
                <w:szCs w:val="28"/>
                <w:lang w:bidi="bn-BD"/>
              </w:rPr>
              <w:tab/>
            </w:r>
            <w:r w:rsidRPr="00BD6E74">
              <w:rPr>
                <w:rStyle w:val="Hyperlink"/>
                <w:noProof/>
              </w:rPr>
              <w:t>PCA</w:t>
            </w:r>
            <w:r>
              <w:rPr>
                <w:noProof/>
                <w:webHidden/>
              </w:rPr>
              <w:tab/>
            </w:r>
            <w:r>
              <w:rPr>
                <w:noProof/>
                <w:webHidden/>
              </w:rPr>
              <w:fldChar w:fldCharType="begin"/>
            </w:r>
            <w:r>
              <w:rPr>
                <w:noProof/>
                <w:webHidden/>
              </w:rPr>
              <w:instrText xml:space="preserve"> PAGEREF _Toc61739558 \h </w:instrText>
            </w:r>
            <w:r>
              <w:rPr>
                <w:noProof/>
                <w:webHidden/>
              </w:rPr>
            </w:r>
            <w:r>
              <w:rPr>
                <w:noProof/>
                <w:webHidden/>
              </w:rPr>
              <w:fldChar w:fldCharType="separate"/>
            </w:r>
            <w:r>
              <w:rPr>
                <w:noProof/>
                <w:webHidden/>
              </w:rPr>
              <w:t>32</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59" w:history="1">
            <w:r w:rsidRPr="00BD6E74">
              <w:rPr>
                <w:rStyle w:val="Hyperlink"/>
                <w:noProof/>
              </w:rPr>
              <w:t>6.1.3</w:t>
            </w:r>
            <w:r>
              <w:rPr>
                <w:rFonts w:asciiTheme="minorHAnsi" w:hAnsiTheme="minorHAnsi" w:cstheme="minorBidi"/>
                <w:noProof/>
                <w:sz w:val="22"/>
                <w:szCs w:val="28"/>
                <w:lang w:bidi="bn-BD"/>
              </w:rPr>
              <w:tab/>
            </w:r>
            <w:r w:rsidRPr="00BD6E74">
              <w:rPr>
                <w:rStyle w:val="Hyperlink"/>
                <w:noProof/>
              </w:rPr>
              <w:t>t-SNE and K-means on t-SNE</w:t>
            </w:r>
            <w:r>
              <w:rPr>
                <w:noProof/>
                <w:webHidden/>
              </w:rPr>
              <w:tab/>
            </w:r>
            <w:r>
              <w:rPr>
                <w:noProof/>
                <w:webHidden/>
              </w:rPr>
              <w:fldChar w:fldCharType="begin"/>
            </w:r>
            <w:r>
              <w:rPr>
                <w:noProof/>
                <w:webHidden/>
              </w:rPr>
              <w:instrText xml:space="preserve"> PAGEREF _Toc61739559 \h </w:instrText>
            </w:r>
            <w:r>
              <w:rPr>
                <w:noProof/>
                <w:webHidden/>
              </w:rPr>
            </w:r>
            <w:r>
              <w:rPr>
                <w:noProof/>
                <w:webHidden/>
              </w:rPr>
              <w:fldChar w:fldCharType="separate"/>
            </w:r>
            <w:r>
              <w:rPr>
                <w:noProof/>
                <w:webHidden/>
              </w:rPr>
              <w:t>33</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0" w:history="1">
            <w:r w:rsidRPr="00BD6E74">
              <w:rPr>
                <w:rStyle w:val="Hyperlink"/>
                <w:noProof/>
              </w:rPr>
              <w:t xml:space="preserve">6.1.4 </w:t>
            </w:r>
            <w:r>
              <w:rPr>
                <w:rFonts w:asciiTheme="minorHAnsi" w:hAnsiTheme="minorHAnsi" w:cstheme="minorBidi"/>
                <w:noProof/>
                <w:sz w:val="22"/>
                <w:szCs w:val="28"/>
                <w:lang w:bidi="bn-BD"/>
              </w:rPr>
              <w:tab/>
            </w:r>
            <w:r w:rsidRPr="00BD6E74">
              <w:rPr>
                <w:rStyle w:val="Hyperlink"/>
                <w:noProof/>
              </w:rPr>
              <w:t>K-means on PCA</w:t>
            </w:r>
            <w:r>
              <w:rPr>
                <w:noProof/>
                <w:webHidden/>
              </w:rPr>
              <w:tab/>
            </w:r>
            <w:r>
              <w:rPr>
                <w:noProof/>
                <w:webHidden/>
              </w:rPr>
              <w:fldChar w:fldCharType="begin"/>
            </w:r>
            <w:r>
              <w:rPr>
                <w:noProof/>
                <w:webHidden/>
              </w:rPr>
              <w:instrText xml:space="preserve"> PAGEREF _Toc61739560 \h </w:instrText>
            </w:r>
            <w:r>
              <w:rPr>
                <w:noProof/>
                <w:webHidden/>
              </w:rPr>
            </w:r>
            <w:r>
              <w:rPr>
                <w:noProof/>
                <w:webHidden/>
              </w:rPr>
              <w:fldChar w:fldCharType="separate"/>
            </w:r>
            <w:r>
              <w:rPr>
                <w:noProof/>
                <w:webHidden/>
              </w:rPr>
              <w:t>55</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1" w:history="1">
            <w:r w:rsidRPr="00BD6E74">
              <w:rPr>
                <w:rStyle w:val="Hyperlink"/>
                <w:noProof/>
              </w:rPr>
              <w:t>6.1.5</w:t>
            </w:r>
            <w:r>
              <w:rPr>
                <w:rFonts w:asciiTheme="minorHAnsi" w:hAnsiTheme="minorHAnsi" w:cstheme="minorBidi"/>
                <w:noProof/>
                <w:sz w:val="22"/>
                <w:szCs w:val="28"/>
                <w:lang w:bidi="bn-BD"/>
              </w:rPr>
              <w:tab/>
            </w:r>
            <w:r w:rsidRPr="00BD6E74">
              <w:rPr>
                <w:rStyle w:val="Hyperlink"/>
                <w:noProof/>
              </w:rPr>
              <w:t>UMAP and K-means on UMAP</w:t>
            </w:r>
            <w:r>
              <w:rPr>
                <w:noProof/>
                <w:webHidden/>
              </w:rPr>
              <w:tab/>
            </w:r>
            <w:r>
              <w:rPr>
                <w:noProof/>
                <w:webHidden/>
              </w:rPr>
              <w:fldChar w:fldCharType="begin"/>
            </w:r>
            <w:r>
              <w:rPr>
                <w:noProof/>
                <w:webHidden/>
              </w:rPr>
              <w:instrText xml:space="preserve"> PAGEREF _Toc61739561 \h </w:instrText>
            </w:r>
            <w:r>
              <w:rPr>
                <w:noProof/>
                <w:webHidden/>
              </w:rPr>
            </w:r>
            <w:r>
              <w:rPr>
                <w:noProof/>
                <w:webHidden/>
              </w:rPr>
              <w:fldChar w:fldCharType="separate"/>
            </w:r>
            <w:r>
              <w:rPr>
                <w:noProof/>
                <w:webHidden/>
              </w:rPr>
              <w:t>59</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2" w:history="1">
            <w:r w:rsidRPr="00BD6E74">
              <w:rPr>
                <w:rStyle w:val="Hyperlink"/>
                <w:noProof/>
              </w:rPr>
              <w:t>6.1.6</w:t>
            </w:r>
            <w:r>
              <w:rPr>
                <w:rFonts w:asciiTheme="minorHAnsi" w:hAnsiTheme="minorHAnsi" w:cstheme="minorBidi"/>
                <w:noProof/>
                <w:sz w:val="22"/>
                <w:szCs w:val="28"/>
                <w:lang w:bidi="bn-BD"/>
              </w:rPr>
              <w:tab/>
            </w:r>
            <w:r w:rsidRPr="00BD6E74">
              <w:rPr>
                <w:rStyle w:val="Hyperlink"/>
                <w:noProof/>
              </w:rPr>
              <w:t>Sammon’s mapping</w:t>
            </w:r>
            <w:r>
              <w:rPr>
                <w:noProof/>
                <w:webHidden/>
              </w:rPr>
              <w:tab/>
            </w:r>
            <w:r>
              <w:rPr>
                <w:noProof/>
                <w:webHidden/>
              </w:rPr>
              <w:fldChar w:fldCharType="begin"/>
            </w:r>
            <w:r>
              <w:rPr>
                <w:noProof/>
                <w:webHidden/>
              </w:rPr>
              <w:instrText xml:space="preserve"> PAGEREF _Toc61739562 \h </w:instrText>
            </w:r>
            <w:r>
              <w:rPr>
                <w:noProof/>
                <w:webHidden/>
              </w:rPr>
            </w:r>
            <w:r>
              <w:rPr>
                <w:noProof/>
                <w:webHidden/>
              </w:rPr>
              <w:fldChar w:fldCharType="separate"/>
            </w:r>
            <w:r>
              <w:rPr>
                <w:noProof/>
                <w:webHidden/>
              </w:rPr>
              <w:t>63</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3" w:history="1">
            <w:r w:rsidRPr="00BD6E74">
              <w:rPr>
                <w:rStyle w:val="Hyperlink"/>
                <w:noProof/>
              </w:rPr>
              <w:t>6.1.7</w:t>
            </w:r>
            <w:r>
              <w:rPr>
                <w:rFonts w:asciiTheme="minorHAnsi" w:hAnsiTheme="minorHAnsi" w:cstheme="minorBidi"/>
                <w:noProof/>
                <w:sz w:val="22"/>
                <w:szCs w:val="28"/>
                <w:lang w:bidi="bn-BD"/>
              </w:rPr>
              <w:tab/>
            </w:r>
            <w:r w:rsidRPr="00BD6E74">
              <w:rPr>
                <w:rStyle w:val="Hyperlink"/>
                <w:noProof/>
              </w:rPr>
              <w:t>DBSCAN</w:t>
            </w:r>
            <w:r>
              <w:rPr>
                <w:noProof/>
                <w:webHidden/>
              </w:rPr>
              <w:tab/>
            </w:r>
            <w:r>
              <w:rPr>
                <w:noProof/>
                <w:webHidden/>
              </w:rPr>
              <w:fldChar w:fldCharType="begin"/>
            </w:r>
            <w:r>
              <w:rPr>
                <w:noProof/>
                <w:webHidden/>
              </w:rPr>
              <w:instrText xml:space="preserve"> PAGEREF _Toc61739563 \h </w:instrText>
            </w:r>
            <w:r>
              <w:rPr>
                <w:noProof/>
                <w:webHidden/>
              </w:rPr>
            </w:r>
            <w:r>
              <w:rPr>
                <w:noProof/>
                <w:webHidden/>
              </w:rPr>
              <w:fldChar w:fldCharType="separate"/>
            </w:r>
            <w:r>
              <w:rPr>
                <w:noProof/>
                <w:webHidden/>
              </w:rPr>
              <w:t>65</w:t>
            </w:r>
            <w:r>
              <w:rPr>
                <w:noProof/>
                <w:webHidden/>
              </w:rPr>
              <w:fldChar w:fldCharType="end"/>
            </w:r>
          </w:hyperlink>
        </w:p>
        <w:p w:rsidR="00FF102E" w:rsidRDefault="00FF102E">
          <w:pPr>
            <w:pStyle w:val="TOC2"/>
            <w:tabs>
              <w:tab w:val="left" w:pos="880"/>
              <w:tab w:val="right" w:leader="dot" w:pos="9350"/>
            </w:tabs>
            <w:rPr>
              <w:rFonts w:asciiTheme="minorHAnsi" w:hAnsiTheme="minorHAnsi" w:cstheme="minorBidi"/>
              <w:noProof/>
              <w:sz w:val="22"/>
              <w:szCs w:val="28"/>
              <w:lang w:bidi="bn-BD"/>
            </w:rPr>
          </w:pPr>
          <w:hyperlink w:anchor="_Toc61739564" w:history="1">
            <w:r w:rsidRPr="00BD6E74">
              <w:rPr>
                <w:rStyle w:val="Hyperlink"/>
                <w:noProof/>
              </w:rPr>
              <w:t>6.2</w:t>
            </w:r>
            <w:r>
              <w:rPr>
                <w:rFonts w:asciiTheme="minorHAnsi" w:hAnsiTheme="minorHAnsi" w:cstheme="minorBidi"/>
                <w:noProof/>
                <w:sz w:val="22"/>
                <w:szCs w:val="28"/>
                <w:lang w:bidi="bn-BD"/>
              </w:rPr>
              <w:tab/>
            </w:r>
            <w:r w:rsidRPr="00BD6E74">
              <w:rPr>
                <w:rStyle w:val="Hyperlink"/>
                <w:noProof/>
              </w:rPr>
              <w:t>CA-HepPh dataset</w:t>
            </w:r>
            <w:r>
              <w:rPr>
                <w:noProof/>
                <w:webHidden/>
              </w:rPr>
              <w:tab/>
            </w:r>
            <w:r>
              <w:rPr>
                <w:noProof/>
                <w:webHidden/>
              </w:rPr>
              <w:fldChar w:fldCharType="begin"/>
            </w:r>
            <w:r>
              <w:rPr>
                <w:noProof/>
                <w:webHidden/>
              </w:rPr>
              <w:instrText xml:space="preserve"> PAGEREF _Toc61739564 \h </w:instrText>
            </w:r>
            <w:r>
              <w:rPr>
                <w:noProof/>
                <w:webHidden/>
              </w:rPr>
            </w:r>
            <w:r>
              <w:rPr>
                <w:noProof/>
                <w:webHidden/>
              </w:rPr>
              <w:fldChar w:fldCharType="separate"/>
            </w:r>
            <w:r>
              <w:rPr>
                <w:noProof/>
                <w:webHidden/>
              </w:rPr>
              <w:t>68</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5" w:history="1">
            <w:r w:rsidRPr="00BD6E74">
              <w:rPr>
                <w:rStyle w:val="Hyperlink"/>
                <w:noProof/>
              </w:rPr>
              <w:t>6.2.1</w:t>
            </w:r>
            <w:r>
              <w:rPr>
                <w:rFonts w:asciiTheme="minorHAnsi" w:hAnsiTheme="minorHAnsi" w:cstheme="minorBidi"/>
                <w:noProof/>
                <w:sz w:val="22"/>
                <w:szCs w:val="28"/>
                <w:lang w:bidi="bn-BD"/>
              </w:rPr>
              <w:tab/>
            </w:r>
            <w:r w:rsidRPr="00BD6E74">
              <w:rPr>
                <w:rStyle w:val="Hyperlink"/>
                <w:noProof/>
              </w:rPr>
              <w:t>Boxplot and Correlation plots</w:t>
            </w:r>
            <w:r>
              <w:rPr>
                <w:noProof/>
                <w:webHidden/>
              </w:rPr>
              <w:tab/>
            </w:r>
            <w:r>
              <w:rPr>
                <w:noProof/>
                <w:webHidden/>
              </w:rPr>
              <w:fldChar w:fldCharType="begin"/>
            </w:r>
            <w:r>
              <w:rPr>
                <w:noProof/>
                <w:webHidden/>
              </w:rPr>
              <w:instrText xml:space="preserve"> PAGEREF _Toc61739565 \h </w:instrText>
            </w:r>
            <w:r>
              <w:rPr>
                <w:noProof/>
                <w:webHidden/>
              </w:rPr>
            </w:r>
            <w:r>
              <w:rPr>
                <w:noProof/>
                <w:webHidden/>
              </w:rPr>
              <w:fldChar w:fldCharType="separate"/>
            </w:r>
            <w:r>
              <w:rPr>
                <w:noProof/>
                <w:webHidden/>
              </w:rPr>
              <w:t>68</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6" w:history="1">
            <w:r w:rsidRPr="00BD6E74">
              <w:rPr>
                <w:rStyle w:val="Hyperlink"/>
                <w:noProof/>
              </w:rPr>
              <w:t>6.2.2</w:t>
            </w:r>
            <w:r>
              <w:rPr>
                <w:rFonts w:asciiTheme="minorHAnsi" w:hAnsiTheme="minorHAnsi" w:cstheme="minorBidi"/>
                <w:noProof/>
                <w:sz w:val="22"/>
                <w:szCs w:val="28"/>
                <w:lang w:bidi="bn-BD"/>
              </w:rPr>
              <w:tab/>
            </w:r>
            <w:r w:rsidRPr="00BD6E74">
              <w:rPr>
                <w:rStyle w:val="Hyperlink"/>
                <w:noProof/>
              </w:rPr>
              <w:t>PCA</w:t>
            </w:r>
            <w:r>
              <w:rPr>
                <w:noProof/>
                <w:webHidden/>
              </w:rPr>
              <w:tab/>
            </w:r>
            <w:r>
              <w:rPr>
                <w:noProof/>
                <w:webHidden/>
              </w:rPr>
              <w:fldChar w:fldCharType="begin"/>
            </w:r>
            <w:r>
              <w:rPr>
                <w:noProof/>
                <w:webHidden/>
              </w:rPr>
              <w:instrText xml:space="preserve"> PAGEREF _Toc61739566 \h </w:instrText>
            </w:r>
            <w:r>
              <w:rPr>
                <w:noProof/>
                <w:webHidden/>
              </w:rPr>
            </w:r>
            <w:r>
              <w:rPr>
                <w:noProof/>
                <w:webHidden/>
              </w:rPr>
              <w:fldChar w:fldCharType="separate"/>
            </w:r>
            <w:r>
              <w:rPr>
                <w:noProof/>
                <w:webHidden/>
              </w:rPr>
              <w:t>69</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7" w:history="1">
            <w:r w:rsidRPr="00BD6E74">
              <w:rPr>
                <w:rStyle w:val="Hyperlink"/>
                <w:noProof/>
              </w:rPr>
              <w:t>6.2.3</w:t>
            </w:r>
            <w:r>
              <w:rPr>
                <w:rFonts w:asciiTheme="minorHAnsi" w:hAnsiTheme="minorHAnsi" w:cstheme="minorBidi"/>
                <w:noProof/>
                <w:sz w:val="22"/>
                <w:szCs w:val="28"/>
                <w:lang w:bidi="bn-BD"/>
              </w:rPr>
              <w:tab/>
            </w:r>
            <w:r w:rsidRPr="00BD6E74">
              <w:rPr>
                <w:rStyle w:val="Hyperlink"/>
                <w:noProof/>
              </w:rPr>
              <w:t>t-SNE and K-means on t-SNE</w:t>
            </w:r>
            <w:r>
              <w:rPr>
                <w:noProof/>
                <w:webHidden/>
              </w:rPr>
              <w:tab/>
            </w:r>
            <w:r>
              <w:rPr>
                <w:noProof/>
                <w:webHidden/>
              </w:rPr>
              <w:fldChar w:fldCharType="begin"/>
            </w:r>
            <w:r>
              <w:rPr>
                <w:noProof/>
                <w:webHidden/>
              </w:rPr>
              <w:instrText xml:space="preserve"> PAGEREF _Toc61739567 \h </w:instrText>
            </w:r>
            <w:r>
              <w:rPr>
                <w:noProof/>
                <w:webHidden/>
              </w:rPr>
            </w:r>
            <w:r>
              <w:rPr>
                <w:noProof/>
                <w:webHidden/>
              </w:rPr>
              <w:fldChar w:fldCharType="separate"/>
            </w:r>
            <w:r>
              <w:rPr>
                <w:noProof/>
                <w:webHidden/>
              </w:rPr>
              <w:t>69</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8" w:history="1">
            <w:r w:rsidRPr="00BD6E74">
              <w:rPr>
                <w:rStyle w:val="Hyperlink"/>
                <w:noProof/>
              </w:rPr>
              <w:t>6.2.4</w:t>
            </w:r>
            <w:r>
              <w:rPr>
                <w:rFonts w:asciiTheme="minorHAnsi" w:hAnsiTheme="minorHAnsi" w:cstheme="minorBidi"/>
                <w:noProof/>
                <w:sz w:val="22"/>
                <w:szCs w:val="28"/>
                <w:lang w:bidi="bn-BD"/>
              </w:rPr>
              <w:tab/>
            </w:r>
            <w:r w:rsidRPr="00BD6E74">
              <w:rPr>
                <w:rStyle w:val="Hyperlink"/>
                <w:noProof/>
              </w:rPr>
              <w:t xml:space="preserve"> K-means on PCA</w:t>
            </w:r>
            <w:r>
              <w:rPr>
                <w:noProof/>
                <w:webHidden/>
              </w:rPr>
              <w:tab/>
            </w:r>
            <w:r>
              <w:rPr>
                <w:noProof/>
                <w:webHidden/>
              </w:rPr>
              <w:fldChar w:fldCharType="begin"/>
            </w:r>
            <w:r>
              <w:rPr>
                <w:noProof/>
                <w:webHidden/>
              </w:rPr>
              <w:instrText xml:space="preserve"> PAGEREF _Toc61739568 \h </w:instrText>
            </w:r>
            <w:r>
              <w:rPr>
                <w:noProof/>
                <w:webHidden/>
              </w:rPr>
            </w:r>
            <w:r>
              <w:rPr>
                <w:noProof/>
                <w:webHidden/>
              </w:rPr>
              <w:fldChar w:fldCharType="separate"/>
            </w:r>
            <w:r>
              <w:rPr>
                <w:noProof/>
                <w:webHidden/>
              </w:rPr>
              <w:t>87</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69" w:history="1">
            <w:r w:rsidRPr="00BD6E74">
              <w:rPr>
                <w:rStyle w:val="Hyperlink"/>
                <w:noProof/>
              </w:rPr>
              <w:t xml:space="preserve">6.2.5 </w:t>
            </w:r>
            <w:r>
              <w:rPr>
                <w:rFonts w:asciiTheme="minorHAnsi" w:hAnsiTheme="minorHAnsi" w:cstheme="minorBidi"/>
                <w:noProof/>
                <w:sz w:val="22"/>
                <w:szCs w:val="28"/>
                <w:lang w:bidi="bn-BD"/>
              </w:rPr>
              <w:tab/>
            </w:r>
            <w:r w:rsidRPr="00BD6E74">
              <w:rPr>
                <w:rStyle w:val="Hyperlink"/>
                <w:noProof/>
              </w:rPr>
              <w:t>UMAP and K-means on UMAP</w:t>
            </w:r>
            <w:r>
              <w:rPr>
                <w:noProof/>
                <w:webHidden/>
              </w:rPr>
              <w:tab/>
            </w:r>
            <w:r>
              <w:rPr>
                <w:noProof/>
                <w:webHidden/>
              </w:rPr>
              <w:fldChar w:fldCharType="begin"/>
            </w:r>
            <w:r>
              <w:rPr>
                <w:noProof/>
                <w:webHidden/>
              </w:rPr>
              <w:instrText xml:space="preserve"> PAGEREF _Toc61739569 \h </w:instrText>
            </w:r>
            <w:r>
              <w:rPr>
                <w:noProof/>
                <w:webHidden/>
              </w:rPr>
            </w:r>
            <w:r>
              <w:rPr>
                <w:noProof/>
                <w:webHidden/>
              </w:rPr>
              <w:fldChar w:fldCharType="separate"/>
            </w:r>
            <w:r>
              <w:rPr>
                <w:noProof/>
                <w:webHidden/>
              </w:rPr>
              <w:t>91</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70" w:history="1">
            <w:r w:rsidRPr="00BD6E74">
              <w:rPr>
                <w:rStyle w:val="Hyperlink"/>
                <w:noProof/>
              </w:rPr>
              <w:t>6.2.6</w:t>
            </w:r>
            <w:r>
              <w:rPr>
                <w:rFonts w:asciiTheme="minorHAnsi" w:hAnsiTheme="minorHAnsi" w:cstheme="minorBidi"/>
                <w:noProof/>
                <w:sz w:val="22"/>
                <w:szCs w:val="28"/>
                <w:lang w:bidi="bn-BD"/>
              </w:rPr>
              <w:tab/>
            </w:r>
            <w:r w:rsidRPr="00BD6E74">
              <w:rPr>
                <w:rStyle w:val="Hyperlink"/>
                <w:noProof/>
              </w:rPr>
              <w:t>Sammon’s mapping</w:t>
            </w:r>
            <w:r>
              <w:rPr>
                <w:noProof/>
                <w:webHidden/>
              </w:rPr>
              <w:tab/>
            </w:r>
            <w:r>
              <w:rPr>
                <w:noProof/>
                <w:webHidden/>
              </w:rPr>
              <w:fldChar w:fldCharType="begin"/>
            </w:r>
            <w:r>
              <w:rPr>
                <w:noProof/>
                <w:webHidden/>
              </w:rPr>
              <w:instrText xml:space="preserve"> PAGEREF _Toc61739570 \h </w:instrText>
            </w:r>
            <w:r>
              <w:rPr>
                <w:noProof/>
                <w:webHidden/>
              </w:rPr>
            </w:r>
            <w:r>
              <w:rPr>
                <w:noProof/>
                <w:webHidden/>
              </w:rPr>
              <w:fldChar w:fldCharType="separate"/>
            </w:r>
            <w:r>
              <w:rPr>
                <w:noProof/>
                <w:webHidden/>
              </w:rPr>
              <w:t>94</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71" w:history="1">
            <w:r w:rsidRPr="00BD6E74">
              <w:rPr>
                <w:rStyle w:val="Hyperlink"/>
                <w:noProof/>
              </w:rPr>
              <w:t>6.2.7</w:t>
            </w:r>
            <w:r>
              <w:rPr>
                <w:rFonts w:asciiTheme="minorHAnsi" w:hAnsiTheme="minorHAnsi" w:cstheme="minorBidi"/>
                <w:noProof/>
                <w:sz w:val="22"/>
                <w:szCs w:val="28"/>
                <w:lang w:bidi="bn-BD"/>
              </w:rPr>
              <w:tab/>
            </w:r>
            <w:r w:rsidRPr="00BD6E74">
              <w:rPr>
                <w:rStyle w:val="Hyperlink"/>
                <w:noProof/>
              </w:rPr>
              <w:t>DBSCAN</w:t>
            </w:r>
            <w:r>
              <w:rPr>
                <w:noProof/>
                <w:webHidden/>
              </w:rPr>
              <w:tab/>
            </w:r>
            <w:r>
              <w:rPr>
                <w:noProof/>
                <w:webHidden/>
              </w:rPr>
              <w:fldChar w:fldCharType="begin"/>
            </w:r>
            <w:r>
              <w:rPr>
                <w:noProof/>
                <w:webHidden/>
              </w:rPr>
              <w:instrText xml:space="preserve"> PAGEREF _Toc61739571 \h </w:instrText>
            </w:r>
            <w:r>
              <w:rPr>
                <w:noProof/>
                <w:webHidden/>
              </w:rPr>
            </w:r>
            <w:r>
              <w:rPr>
                <w:noProof/>
                <w:webHidden/>
              </w:rPr>
              <w:fldChar w:fldCharType="separate"/>
            </w:r>
            <w:r>
              <w:rPr>
                <w:noProof/>
                <w:webHidden/>
              </w:rPr>
              <w:t>96</w:t>
            </w:r>
            <w:r>
              <w:rPr>
                <w:noProof/>
                <w:webHidden/>
              </w:rPr>
              <w:fldChar w:fldCharType="end"/>
            </w:r>
          </w:hyperlink>
        </w:p>
        <w:p w:rsidR="00FF102E" w:rsidRDefault="00FF102E">
          <w:pPr>
            <w:pStyle w:val="TOC3"/>
            <w:tabs>
              <w:tab w:val="left" w:pos="1320"/>
              <w:tab w:val="right" w:leader="dot" w:pos="9350"/>
            </w:tabs>
            <w:rPr>
              <w:rFonts w:asciiTheme="minorHAnsi" w:hAnsiTheme="minorHAnsi" w:cstheme="minorBidi"/>
              <w:noProof/>
              <w:sz w:val="22"/>
              <w:szCs w:val="28"/>
              <w:lang w:bidi="bn-BD"/>
            </w:rPr>
          </w:pPr>
          <w:hyperlink w:anchor="_Toc61739572" w:history="1">
            <w:r w:rsidRPr="00BD6E74">
              <w:rPr>
                <w:rStyle w:val="Hyperlink"/>
                <w:noProof/>
              </w:rPr>
              <w:t>6.3.1</w:t>
            </w:r>
            <w:r>
              <w:rPr>
                <w:rFonts w:asciiTheme="minorHAnsi" w:hAnsiTheme="minorHAnsi" w:cstheme="minorBidi"/>
                <w:noProof/>
                <w:sz w:val="22"/>
                <w:szCs w:val="28"/>
                <w:lang w:bidi="bn-BD"/>
              </w:rPr>
              <w:tab/>
            </w:r>
            <w:r w:rsidRPr="00BD6E74">
              <w:rPr>
                <w:rStyle w:val="Hyperlink"/>
                <w:noProof/>
              </w:rPr>
              <w:t>Discussion</w:t>
            </w:r>
            <w:r>
              <w:rPr>
                <w:noProof/>
                <w:webHidden/>
              </w:rPr>
              <w:tab/>
            </w:r>
            <w:r>
              <w:rPr>
                <w:noProof/>
                <w:webHidden/>
              </w:rPr>
              <w:fldChar w:fldCharType="begin"/>
            </w:r>
            <w:r>
              <w:rPr>
                <w:noProof/>
                <w:webHidden/>
              </w:rPr>
              <w:instrText xml:space="preserve"> PAGEREF _Toc61739572 \h </w:instrText>
            </w:r>
            <w:r>
              <w:rPr>
                <w:noProof/>
                <w:webHidden/>
              </w:rPr>
            </w:r>
            <w:r>
              <w:rPr>
                <w:noProof/>
                <w:webHidden/>
              </w:rPr>
              <w:fldChar w:fldCharType="separate"/>
            </w:r>
            <w:r>
              <w:rPr>
                <w:noProof/>
                <w:webHidden/>
              </w:rPr>
              <w:t>99</w:t>
            </w:r>
            <w:r>
              <w:rPr>
                <w:noProof/>
                <w:webHidden/>
              </w:rPr>
              <w:fldChar w:fldCharType="end"/>
            </w:r>
          </w:hyperlink>
        </w:p>
        <w:p w:rsidR="00FF102E" w:rsidRDefault="00FF102E">
          <w:pPr>
            <w:pStyle w:val="TOC1"/>
            <w:tabs>
              <w:tab w:val="right" w:leader="dot" w:pos="9350"/>
            </w:tabs>
            <w:rPr>
              <w:rFonts w:asciiTheme="minorHAnsi" w:hAnsiTheme="minorHAnsi" w:cstheme="minorBidi"/>
              <w:noProof/>
              <w:sz w:val="22"/>
              <w:szCs w:val="28"/>
              <w:lang w:bidi="bn-BD"/>
            </w:rPr>
          </w:pPr>
          <w:hyperlink w:anchor="_Toc61739573" w:history="1">
            <w:r w:rsidRPr="00BD6E74">
              <w:rPr>
                <w:rStyle w:val="Hyperlink"/>
                <w:noProof/>
              </w:rPr>
              <w:t>CHAPTER 7: CONCLUSION AND FUTURE WORK</w:t>
            </w:r>
            <w:r>
              <w:rPr>
                <w:noProof/>
                <w:webHidden/>
              </w:rPr>
              <w:tab/>
            </w:r>
            <w:r>
              <w:rPr>
                <w:noProof/>
                <w:webHidden/>
              </w:rPr>
              <w:fldChar w:fldCharType="begin"/>
            </w:r>
            <w:r>
              <w:rPr>
                <w:noProof/>
                <w:webHidden/>
              </w:rPr>
              <w:instrText xml:space="preserve"> PAGEREF _Toc61739573 \h </w:instrText>
            </w:r>
            <w:r>
              <w:rPr>
                <w:noProof/>
                <w:webHidden/>
              </w:rPr>
            </w:r>
            <w:r>
              <w:rPr>
                <w:noProof/>
                <w:webHidden/>
              </w:rPr>
              <w:fldChar w:fldCharType="separate"/>
            </w:r>
            <w:r>
              <w:rPr>
                <w:noProof/>
                <w:webHidden/>
              </w:rPr>
              <w:t>100</w:t>
            </w:r>
            <w:r>
              <w:rPr>
                <w:noProof/>
                <w:webHidden/>
              </w:rPr>
              <w:fldChar w:fldCharType="end"/>
            </w:r>
          </w:hyperlink>
        </w:p>
        <w:p w:rsidR="00FF102E" w:rsidRDefault="00FF102E">
          <w:pPr>
            <w:pStyle w:val="TOC2"/>
            <w:tabs>
              <w:tab w:val="right" w:leader="dot" w:pos="9350"/>
            </w:tabs>
            <w:rPr>
              <w:rFonts w:asciiTheme="minorHAnsi" w:hAnsiTheme="minorHAnsi" w:cstheme="minorBidi"/>
              <w:noProof/>
              <w:sz w:val="22"/>
              <w:szCs w:val="28"/>
              <w:lang w:bidi="bn-BD"/>
            </w:rPr>
          </w:pPr>
          <w:hyperlink w:anchor="_Toc61739574" w:history="1">
            <w:r w:rsidRPr="00BD6E74">
              <w:rPr>
                <w:rStyle w:val="Hyperlink"/>
                <w:noProof/>
              </w:rPr>
              <w:t>REFERENCES</w:t>
            </w:r>
            <w:r>
              <w:rPr>
                <w:noProof/>
                <w:webHidden/>
              </w:rPr>
              <w:tab/>
            </w:r>
            <w:r>
              <w:rPr>
                <w:noProof/>
                <w:webHidden/>
              </w:rPr>
              <w:fldChar w:fldCharType="begin"/>
            </w:r>
            <w:r>
              <w:rPr>
                <w:noProof/>
                <w:webHidden/>
              </w:rPr>
              <w:instrText xml:space="preserve"> PAGEREF _Toc61739574 \h </w:instrText>
            </w:r>
            <w:r>
              <w:rPr>
                <w:noProof/>
                <w:webHidden/>
              </w:rPr>
            </w:r>
            <w:r>
              <w:rPr>
                <w:noProof/>
                <w:webHidden/>
              </w:rPr>
              <w:fldChar w:fldCharType="separate"/>
            </w:r>
            <w:r>
              <w:rPr>
                <w:noProof/>
                <w:webHidden/>
              </w:rPr>
              <w:t>102</w:t>
            </w:r>
            <w:r>
              <w:rPr>
                <w:noProof/>
                <w:webHidden/>
              </w:rPr>
              <w:fldChar w:fldCharType="end"/>
            </w:r>
          </w:hyperlink>
        </w:p>
        <w:p w:rsidR="00A2677C" w:rsidRDefault="00A2677C">
          <w:r>
            <w:rPr>
              <w:b/>
              <w:bCs/>
              <w:noProof/>
            </w:rPr>
            <w:fldChar w:fldCharType="end"/>
          </w:r>
        </w:p>
      </w:sdtContent>
    </w:sdt>
    <w:p w:rsidR="00FC5CA7" w:rsidRDefault="00FC5CA7" w:rsidP="00FC5CA7">
      <w:pPr>
        <w:jc w:val="center"/>
        <w:rPr>
          <w:rFonts w:cs="Times New Roman"/>
          <w:b/>
          <w:bCs/>
          <w:sz w:val="40"/>
          <w:szCs w:val="40"/>
        </w:rPr>
      </w:pPr>
    </w:p>
    <w:p w:rsidR="00FC5CA7" w:rsidRDefault="00FC5CA7">
      <w:pPr>
        <w:rPr>
          <w:rFonts w:cs="Times New Roman"/>
          <w:b/>
          <w:bCs/>
          <w:sz w:val="40"/>
          <w:szCs w:val="40"/>
        </w:rPr>
      </w:pPr>
      <w:r>
        <w:rPr>
          <w:rFonts w:cs="Times New Roman"/>
          <w:b/>
          <w:bCs/>
          <w:sz w:val="40"/>
          <w:szCs w:val="40"/>
        </w:rPr>
        <w:br w:type="page"/>
      </w:r>
    </w:p>
    <w:bookmarkStart w:id="0" w:name="_Toc61739531"/>
    <w:p w:rsidR="00FC5CA7" w:rsidRDefault="00FC5CA7" w:rsidP="00B31FA9">
      <w:pPr>
        <w:pStyle w:val="Heading1"/>
      </w:pPr>
      <w:r w:rsidRPr="00FC5CA7">
        <w:rPr>
          <w:noProof/>
          <w:lang w:bidi="bn-BD"/>
        </w:rPr>
        <w:lastRenderedPageBreak/>
        <mc:AlternateContent>
          <mc:Choice Requires="wps">
            <w:drawing>
              <wp:anchor distT="0" distB="0" distL="114300" distR="114300" simplePos="0" relativeHeight="251660288" behindDoc="0" locked="0" layoutInCell="1" allowOverlap="1" wp14:anchorId="1779F00E" wp14:editId="3BFB0075">
                <wp:simplePos x="0" y="0"/>
                <wp:positionH relativeFrom="margin">
                  <wp:align>center</wp:align>
                </wp:positionH>
                <wp:positionV relativeFrom="paragraph">
                  <wp:posOffset>-9525</wp:posOffset>
                </wp:positionV>
                <wp:extent cx="6400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250A851" id="Straight Connector 4" o:spid="_x0000_s1026" style="position:absolute;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RBQRq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 1: INTRODUCTION</w:t>
      </w:r>
      <w:bookmarkEnd w:id="0"/>
    </w:p>
    <w:p w:rsidR="00FC5CA7" w:rsidRDefault="00FC5CA7">
      <w:pPr>
        <w:rPr>
          <w:rFonts w:cs="Times New Roman"/>
          <w:sz w:val="36"/>
          <w:szCs w:val="36"/>
        </w:rPr>
      </w:pPr>
      <w:r>
        <w:rPr>
          <w:rFonts w:cs="Times New Roman"/>
          <w:sz w:val="36"/>
          <w:szCs w:val="36"/>
        </w:rPr>
        <w:br w:type="page"/>
      </w:r>
    </w:p>
    <w:p w:rsidR="00F91094" w:rsidRDefault="00F91094" w:rsidP="00F91094">
      <w:r>
        <w:lastRenderedPageBreak/>
        <w:t>In recent years, network analysis techniques have evolved (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i.e</w:t>
      </w:r>
      <w:proofErr w:type="gramStart"/>
      <w:r>
        <w:t>..</w:t>
      </w:r>
      <w:proofErr w:type="gramEnd"/>
      <w:r>
        <w:t xml:space="preserve"> </w:t>
      </w:r>
      <w:proofErr w:type="gramStart"/>
      <w:r>
        <w:t>central</w:t>
      </w:r>
      <w:proofErr w:type="gramEnd"/>
      <w:r>
        <w:t xml:space="preserve">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etc</w:t>
      </w:r>
      <w:proofErr w:type="gramStart"/>
      <w:r>
        <w:t>..</w:t>
      </w:r>
      <w:proofErr w:type="gramEnd"/>
      <w:r>
        <w:t xml:space="preserve"> Another important application of centrality measurements is in analyzing biological networks, as can be seen in (Bell et al., 1999; Joyce et al., 2010; Narayanan, 2005; Park &amp; Kim, 2009).</w:t>
      </w:r>
    </w:p>
    <w:p w:rsidR="00F91094" w:rsidRDefault="00F91094" w:rsidP="00F91094">
      <w:r>
        <w:t>Centralities such as Degree, Closeness, Betweenness, Crossclique, Pagerank,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FF03B3" w:rsidRDefault="00F91094" w:rsidP="00F91094">
      <w:r>
        <w:t xml:space="preserve">In this research, centrality measures have been used to visually analyze the structure of real world networks. The hypothesis is that, the structure of a network is not random, but is rather dictated or </w:t>
      </w:r>
      <w:r>
        <w:lastRenderedPageBreak/>
        <w:t xml:space="preserve">largely affected by the behavior of the nodes in the network. As different centrality measures express different characteristics of the nodes in the network, the information given by the combination of centrality metrics should give similar visual representations for similar networks (such as email networks of two institutions), and different representations for different networks (such an email network and a product co-purchase network). Using dimensionality reduction methods, analysis of the higher dimensional representations of the networks is possible. </w:t>
      </w:r>
      <w:r w:rsidR="00FF03B3">
        <w:br w:type="page"/>
      </w:r>
    </w:p>
    <w:bookmarkStart w:id="1" w:name="_Toc61739532"/>
    <w:p w:rsidR="00222967" w:rsidRDefault="00222967" w:rsidP="00B31FA9">
      <w:pPr>
        <w:pStyle w:val="Heading1"/>
      </w:pPr>
      <w:r w:rsidRPr="00FC5CA7">
        <w:rPr>
          <w:noProof/>
          <w:lang w:bidi="bn-BD"/>
        </w:rPr>
        <w:lastRenderedPageBreak/>
        <mc:AlternateContent>
          <mc:Choice Requires="wps">
            <w:drawing>
              <wp:anchor distT="0" distB="0" distL="114300" distR="114300" simplePos="0" relativeHeight="251662336" behindDoc="0" locked="0" layoutInCell="1" allowOverlap="1" wp14:anchorId="274D6B43" wp14:editId="6018AC40">
                <wp:simplePos x="0" y="0"/>
                <wp:positionH relativeFrom="margin">
                  <wp:align>center</wp:align>
                </wp:positionH>
                <wp:positionV relativeFrom="paragraph">
                  <wp:posOffset>-9525</wp:posOffset>
                </wp:positionV>
                <wp:extent cx="640080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E388691" id="Straight Connector 5"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BUMgYY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w:t>
      </w:r>
      <w:r w:rsidR="00A2677C">
        <w:t xml:space="preserve"> 2</w:t>
      </w:r>
      <w:r w:rsidRPr="00FC5CA7">
        <w:t>:</w:t>
      </w:r>
      <w:r w:rsidR="00F91094">
        <w:t xml:space="preserve"> C</w:t>
      </w:r>
      <w:r w:rsidR="00F91094" w:rsidRPr="00F91094">
        <w:rPr>
          <w:szCs w:val="36"/>
        </w:rPr>
        <w:t>ENTRALITIES</w:t>
      </w:r>
      <w:bookmarkEnd w:id="1"/>
    </w:p>
    <w:p w:rsidR="00C16E09" w:rsidRDefault="00C16E09" w:rsidP="00FC5CA7">
      <w:pPr>
        <w:rPr>
          <w:rFonts w:cs="Times New Roman"/>
          <w:sz w:val="36"/>
          <w:szCs w:val="36"/>
        </w:rPr>
      </w:pPr>
    </w:p>
    <w:p w:rsidR="00C16E09" w:rsidRDefault="00C16E09">
      <w:pPr>
        <w:rPr>
          <w:rFonts w:cs="Times New Roman"/>
          <w:sz w:val="36"/>
          <w:szCs w:val="36"/>
        </w:rPr>
      </w:pPr>
      <w:r>
        <w:rPr>
          <w:rFonts w:cs="Times New Roman"/>
          <w:sz w:val="36"/>
          <w:szCs w:val="36"/>
        </w:rPr>
        <w:br w:type="page"/>
      </w:r>
    </w:p>
    <w:p w:rsidR="003046D3" w:rsidRPr="003046D3" w:rsidRDefault="003046D3" w:rsidP="003046D3">
      <w:r w:rsidRPr="003046D3">
        <w:lastRenderedPageBreak/>
        <w:t xml:space="preserve">This study largely revolves around centralities as they are useful metrics to define the role of a node in a network. They can be used to explain the node’s importance both globally, or in their local communities/cliques. Centrality measures essentially describe the connectivity of a node within a network, based on factors such as number of connections, geodesic distances with other nodes, placement in between different cliques etc. </w:t>
      </w:r>
      <w:r w:rsidRPr="003046D3">
        <w:fldChar w:fldCharType="begin" w:fldLock="1"/>
      </w:r>
      <w:r w:rsidRPr="003046D3">
        <w:instrText xml:space="preserve">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id":"ITEM-2","itemData":{"DOI":"10.1142/S0218127407018403","ISSN":"02181274","abstract":"Centrality indices are an essential concept in network analysis. For those based on shortest-path distances the computation is at least quadratic in the number of nodes, since it usually involves solving the single-source shortest-paths (SSSP) problem from every node. Therefore, exact computation is infeasible for many large networks of interest today. Centrality scores can be estimated, however, from a limited number of SSSP computations. We present results from an experimental study of the quality of such estimates under various selection strategies for the source vertices. © World Scientific Publishing Company.","author":[{"dropping-particle":"","family":"Brandes","given":"Ulrik","non-dropping-particle":"","parse-names":false,"suffix":""},{"dropping-particle":"","family":"Pich","given":"Christian","non-dropping-particle":"","parse-names":false,"suffix":""}],"container-title":"International Journal of Bifurcation and Chaos","id":"ITEM-2","issue":"7","issued":{"date-parts":[["2007"]]},"page":"2303-2318","title":"Centrality estimation in large networks","type":"article-journal","volume":"17"},"uris":["http://www.mendeley.com/documents/?uuid=1124b581-edb3-49a6-ac5a-0aa80f8ed9bd"]},{"id":"ITEM-3","itemData":{"DOI":"10.1016/j.socnet.2004.11.008","author":[{"dropping-particle":"","family":"Borgatti","given":"Stephen P","non-dropping-particle":"","parse-names":false,"suffix":""}],"id":"ITEM-3","issue":"November 2003","issued":{"date-parts":[["2005"]]},"page":"55-71","title":"Centrality and network flow </w:instrText>
      </w:r>
      <w:r w:rsidRPr="003046D3">
        <w:rPr>
          <w:rFonts w:cs="Nirmala UI"/>
          <w:cs/>
          <w:lang w:bidi="or-IN"/>
        </w:rPr>
        <w:instrText>ଝ"</w:instrText>
      </w:r>
      <w:r w:rsidRPr="003046D3">
        <w:instrText>,"type":"article-journal","volume":"27"},"uris":["http://www.mendeley.com/documents/?uuid=8c1fa0e9-21ee-43a0-aa45-608673f2acab"]}],"mendeley":{"formattedCitation":"(Borgatti, 2005; Brandes &amp; Pich, 2007; Dwyer et al., 2003)","plainTextFormattedCitation":"(Borgatti, 2005; Brandes &amp; Pich, 2007; Dwyer et al., 2003)"},"properties":{"noteIndex":0},"schema":"https://github.com/citation-style-language/schema/raw/master/csl-citation.json"}</w:instrText>
      </w:r>
      <w:r w:rsidRPr="003046D3">
        <w:fldChar w:fldCharType="separate"/>
      </w:r>
      <w:r w:rsidRPr="003046D3">
        <w:rPr>
          <w:noProof/>
        </w:rPr>
        <w:t>(Borgatti, 2005; Brandes &amp; Pich, 2007; Dwyer et al., 2003)</w:t>
      </w:r>
      <w:r w:rsidRPr="003046D3">
        <w:fldChar w:fldCharType="end"/>
      </w:r>
      <w:r w:rsidRPr="003046D3">
        <w:t xml:space="preserve">. The centralities used in this research were chosen based on whether they expressed the global or local presence of the node, resource intensiveness and computability. The selected centralities are: degree, eigenvector, Pagerank, authority, Hubscore, Betweenness, closeness, eccentricity, Density of Maximum Neighborhood Component (DMNC), lobby index, leverage, local bridging. </w:t>
      </w:r>
    </w:p>
    <w:p w:rsidR="003046D3" w:rsidRPr="003046D3" w:rsidRDefault="003046D3" w:rsidP="003046D3">
      <w:pPr>
        <w:pStyle w:val="ListParagraph"/>
        <w:numPr>
          <w:ilvl w:val="0"/>
          <w:numId w:val="12"/>
        </w:numPr>
        <w:rPr>
          <w:rFonts w:cstheme="minorHAnsi"/>
          <w:color w:val="111111"/>
          <w:sz w:val="30"/>
          <w:szCs w:val="30"/>
          <w:shd w:val="clear" w:color="auto" w:fill="FFFFF8"/>
        </w:rPr>
      </w:pPr>
      <w:r w:rsidRPr="003046D3">
        <w:t>Degree: Total number of edges going into and out of a node. Denoted by</w:t>
      </w:r>
      <w:r w:rsidR="00A51C54">
        <w:t>:</w:t>
      </w:r>
    </w:p>
    <w:p w:rsidR="003046D3" w:rsidRPr="003046D3" w:rsidRDefault="00C21FFC" w:rsidP="003046D3">
      <w:pPr>
        <w:spacing w:line="259" w:lineRule="auto"/>
        <w:jc w:val="left"/>
        <w:rPr>
          <w:rFonts w:asciiTheme="minorHAnsi" w:hAnsiTheme="minorHAnsi" w:cstheme="minorHAnsi"/>
          <w:color w:val="111111"/>
          <w:sz w:val="21"/>
          <w:szCs w:val="21"/>
          <w:shd w:val="clear" w:color="auto" w:fill="FFFFF8"/>
        </w:rPr>
      </w:pPr>
      <m:oMathPara>
        <m:oMath>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C</m:t>
              </m:r>
            </m:e>
            <m:sub>
              <m:r>
                <m:rPr>
                  <m:sty m:val="p"/>
                </m:rPr>
                <w:rPr>
                  <w:rFonts w:ascii="Cambria Math" w:hAnsi="Cambria Math" w:cstheme="minorHAnsi"/>
                  <w:color w:val="111111"/>
                  <w:sz w:val="21"/>
                  <w:szCs w:val="21"/>
                  <w:shd w:val="clear" w:color="auto" w:fill="FFFFF8"/>
                </w:rPr>
                <m:t>D</m:t>
              </m:r>
            </m:sub>
          </m:sSub>
          <m:r>
            <m:rPr>
              <m:sty m:val="p"/>
            </m:rPr>
            <w:rPr>
              <w:rFonts w:ascii="Cambria Math" w:hAnsi="Cambria Math" w:cstheme="minorHAnsi"/>
              <w:color w:val="111111"/>
              <w:sz w:val="21"/>
              <w:szCs w:val="21"/>
              <w:shd w:val="clear" w:color="auto" w:fill="FFFFF8"/>
            </w:rPr>
            <m:t>=</m:t>
          </m:r>
          <m:nary>
            <m:naryPr>
              <m:chr m:val="∑"/>
              <m:limLoc m:val="undOvr"/>
              <m:grow m:val="1"/>
              <m:ctrlPr>
                <w:rPr>
                  <w:rFonts w:ascii="Cambria Math" w:hAnsi="Cambria Math" w:cstheme="minorHAnsi"/>
                  <w:color w:val="111111"/>
                  <w:sz w:val="21"/>
                  <w:szCs w:val="21"/>
                  <w:shd w:val="clear" w:color="auto" w:fill="FFFFF8"/>
                </w:rPr>
              </m:ctrlPr>
            </m:naryPr>
            <m:sub>
              <m:r>
                <m:rPr>
                  <m:sty m:val="p"/>
                </m:rPr>
                <w:rPr>
                  <w:rFonts w:ascii="Cambria Math" w:hAnsi="Cambria Math" w:cstheme="minorHAnsi"/>
                  <w:color w:val="111111"/>
                  <w:sz w:val="21"/>
                  <w:szCs w:val="21"/>
                  <w:shd w:val="clear" w:color="auto" w:fill="FFFFF8"/>
                </w:rPr>
                <m:t>j=1</m:t>
              </m:r>
            </m:sub>
            <m:sup>
              <m:r>
                <m:rPr>
                  <m:sty m:val="p"/>
                </m:rPr>
                <w:rPr>
                  <w:rFonts w:ascii="Cambria Math" w:hAnsi="Cambria Math" w:cstheme="minorHAnsi"/>
                  <w:color w:val="111111"/>
                  <w:sz w:val="21"/>
                  <w:szCs w:val="21"/>
                  <w:shd w:val="clear" w:color="auto" w:fill="FFFFF8"/>
                </w:rPr>
                <m:t>n</m:t>
              </m:r>
            </m:sup>
            <m:e>
              <m:sSub>
                <m:sSubPr>
                  <m:ctrlPr>
                    <w:rPr>
                      <w:rFonts w:ascii="Cambria Math" w:hAnsi="Cambria Math" w:cstheme="minorHAnsi"/>
                      <w:color w:val="111111"/>
                      <w:sz w:val="21"/>
                      <w:szCs w:val="21"/>
                      <w:shd w:val="clear" w:color="auto" w:fill="FFFFF8"/>
                    </w:rPr>
                  </m:ctrlPr>
                </m:sSubPr>
                <m:e>
                  <m:r>
                    <m:rPr>
                      <m:sty m:val="p"/>
                    </m:rPr>
                    <w:rPr>
                      <w:rFonts w:ascii="Cambria Math" w:hAnsi="Cambria Math" w:cstheme="minorHAnsi"/>
                      <w:color w:val="111111"/>
                      <w:sz w:val="21"/>
                      <w:szCs w:val="21"/>
                      <w:shd w:val="clear" w:color="auto" w:fill="FFFFF8"/>
                    </w:rPr>
                    <m:t>A</m:t>
                  </m:r>
                </m:e>
                <m:sub>
                  <m:r>
                    <m:rPr>
                      <m:sty m:val="p"/>
                    </m:rPr>
                    <w:rPr>
                      <w:rFonts w:ascii="Cambria Math" w:hAnsi="Cambria Math" w:cstheme="minorHAnsi"/>
                      <w:color w:val="111111"/>
                      <w:sz w:val="21"/>
                      <w:szCs w:val="21"/>
                      <w:shd w:val="clear" w:color="auto" w:fill="FFFFF8"/>
                    </w:rPr>
                    <m:t>ij</m:t>
                  </m:r>
                </m:sub>
              </m:sSub>
            </m:e>
          </m:nary>
        </m:oMath>
      </m:oMathPara>
    </w:p>
    <w:p w:rsidR="003046D3" w:rsidRPr="003046D3" w:rsidRDefault="003046D3" w:rsidP="003046D3">
      <w:pPr>
        <w:numPr>
          <w:ilvl w:val="0"/>
          <w:numId w:val="9"/>
        </w:numPr>
        <w:spacing w:line="259" w:lineRule="auto"/>
        <w:contextualSpacing/>
        <w:jc w:val="left"/>
        <w:rPr>
          <w:rFonts w:asciiTheme="minorHAnsi" w:hAnsiTheme="minorHAnsi" w:cstheme="minorHAnsi"/>
          <w:color w:val="111111"/>
          <w:sz w:val="21"/>
          <w:szCs w:val="21"/>
          <w:shd w:val="clear" w:color="auto" w:fill="FFFFF8"/>
        </w:rPr>
      </w:pPr>
      <w:r w:rsidRPr="00A51C54">
        <w:t>Eigenvector: Ranking of nodes based on how many well-connected nodes they are connected to. Denoted by:</w:t>
      </w:r>
      <w:r w:rsidRPr="003046D3">
        <w:rPr>
          <w:rFonts w:asciiTheme="minorHAnsi" w:hAnsiTheme="minorHAnsi" w:cstheme="minorHAnsi"/>
          <w:color w:val="111111"/>
          <w:sz w:val="21"/>
          <w:szCs w:val="21"/>
          <w:shd w:val="clear" w:color="auto" w:fill="FFFFF8"/>
        </w:rPr>
        <w:t xml:space="preserve"> </w:t>
      </w:r>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m:oMathPara>
        <m:oMath>
          <m:r>
            <w:rPr>
              <w:rFonts w:ascii="Cambria Math" w:hAnsi="Cambria Math"/>
              <w:color w:val="111111"/>
              <w:sz w:val="21"/>
              <w:szCs w:val="21"/>
              <w:shd w:val="clear" w:color="auto" w:fill="FFFFF8"/>
            </w:rPr>
            <m:t>λ</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r>
            <w:rPr>
              <w:rFonts w:ascii="Cambria Math" w:hAnsi="Cambria Math"/>
              <w:color w:val="111111"/>
              <w:sz w:val="21"/>
              <w:szCs w:val="21"/>
              <w:shd w:val="clear" w:color="auto" w:fill="FFFFF8"/>
            </w:rPr>
            <m:t>=A</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oMath>
      </m:oMathPara>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w:r w:rsidRPr="00A51C54">
        <w:t xml:space="preserve">Where CIV is an eigenvector and </w:t>
      </w:r>
      <w:r w:rsidRPr="00A51C54">
        <w:sym w:font="Symbol" w:char="F06C"/>
      </w:r>
      <w:r w:rsidRPr="00A51C54">
        <w:t xml:space="preserve"> is an eigenvalue</w:t>
      </w:r>
      <w:r w:rsidRPr="003046D3">
        <w:rPr>
          <w:rFonts w:asciiTheme="minorHAnsi" w:eastAsiaTheme="minorEastAsia" w:hAnsiTheme="minorHAnsi" w:cstheme="minorHAnsi"/>
          <w:color w:val="111111"/>
          <w:sz w:val="21"/>
          <w:szCs w:val="21"/>
          <w:shd w:val="clear" w:color="auto" w:fill="FFFFF8"/>
        </w:rPr>
        <w:t>.</w:t>
      </w:r>
    </w:p>
    <w:p w:rsidR="003046D3" w:rsidRPr="003046D3" w:rsidRDefault="003046D3" w:rsidP="003046D3">
      <w:pPr>
        <w:numPr>
          <w:ilvl w:val="0"/>
          <w:numId w:val="9"/>
        </w:numPr>
        <w:spacing w:line="259" w:lineRule="auto"/>
        <w:contextualSpacing/>
        <w:jc w:val="left"/>
        <w:rPr>
          <w:rFonts w:asciiTheme="minorHAnsi" w:eastAsiaTheme="minorEastAsia" w:hAnsiTheme="minorHAnsi" w:cstheme="minorHAnsi"/>
          <w:color w:val="111111"/>
          <w:sz w:val="21"/>
          <w:szCs w:val="21"/>
          <w:shd w:val="clear" w:color="auto" w:fill="FFFFF8"/>
        </w:rPr>
      </w:pPr>
      <w:r w:rsidRPr="00A51C54">
        <w:t>Pagerank: Ranking of nodes based on the frequency of their appearance in a random traversal of the network. Denoted by:</w:t>
      </w:r>
      <w:r w:rsidRPr="003046D3">
        <w:rPr>
          <w:rFonts w:asciiTheme="minorHAnsi" w:eastAsiaTheme="minorEastAsia" w:hAnsiTheme="minorHAnsi" w:cstheme="minorHAnsi"/>
          <w:color w:val="111111"/>
          <w:sz w:val="21"/>
          <w:szCs w:val="21"/>
          <w:shd w:val="clear" w:color="auto" w:fill="FFFFF8"/>
        </w:rPr>
        <w:t xml:space="preserve"> </w:t>
      </w:r>
    </w:p>
    <w:p w:rsidR="003046D3" w:rsidRPr="003046D3" w:rsidRDefault="00C21FFC" w:rsidP="003046D3">
      <w:pPr>
        <w:spacing w:line="259" w:lineRule="auto"/>
        <w:jc w:val="left"/>
        <w:rPr>
          <w:rFonts w:asciiTheme="minorHAnsi" w:eastAsiaTheme="minorEastAsia" w:hAnsiTheme="minorHAnsi" w:cstheme="minorHAnsi"/>
          <w:color w:val="111111"/>
          <w:sz w:val="21"/>
          <w:szCs w:val="21"/>
          <w:shd w:val="clear" w:color="auto" w:fill="FFFFF8"/>
        </w:rPr>
      </w:pPr>
      <m:oMathPara>
        <m:oMath>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v</m:t>
              </m:r>
            </m:e>
          </m:d>
          <m:r>
            <w:rPr>
              <w:rFonts w:ascii="Cambria Math" w:eastAsiaTheme="minorEastAsia" w:hAnsi="Cambria Math" w:cstheme="minorHAnsi"/>
              <w:color w:val="111111"/>
              <w:sz w:val="21"/>
              <w:szCs w:val="21"/>
              <w:shd w:val="clear" w:color="auto" w:fill="FFFFF8"/>
            </w:rPr>
            <m:t>=</m:t>
          </m:r>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1-d</m:t>
              </m:r>
            </m:e>
          </m:d>
          <m:r>
            <w:rPr>
              <w:rFonts w:ascii="Cambria Math" w:eastAsiaTheme="minorEastAsia" w:hAnsi="Cambria Math" w:cstheme="minorHAnsi"/>
              <w:color w:val="111111"/>
              <w:sz w:val="21"/>
              <w:szCs w:val="21"/>
              <w:shd w:val="clear" w:color="auto" w:fill="FFFFF8"/>
            </w:rPr>
            <m:t>+d(</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den>
          </m:f>
          <m:r>
            <w:rPr>
              <w:rFonts w:ascii="Cambria Math" w:eastAsiaTheme="minorEastAsia" w:hAnsi="Cambria Math" w:cstheme="minorHAnsi"/>
              <w:color w:val="111111"/>
              <w:sz w:val="21"/>
              <w:szCs w:val="21"/>
              <w:shd w:val="clear" w:color="auto" w:fill="FFFFF8"/>
            </w:rPr>
            <m:t>+…+</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den>
          </m:f>
          <m:r>
            <w:rPr>
              <w:rFonts w:ascii="Cambria Math" w:eastAsiaTheme="minorEastAsia" w:hAnsi="Cambria Math" w:cstheme="minorHAnsi"/>
              <w:color w:val="111111"/>
              <w:sz w:val="21"/>
              <w:szCs w:val="21"/>
              <w:shd w:val="clear" w:color="auto" w:fill="FFFFF8"/>
            </w:rPr>
            <m:t>)</m:t>
          </m:r>
        </m:oMath>
      </m:oMathPara>
    </w:p>
    <w:p w:rsidR="003046D3" w:rsidRPr="003046D3" w:rsidRDefault="003046D3" w:rsidP="003046D3">
      <w:pPr>
        <w:spacing w:line="259" w:lineRule="auto"/>
        <w:jc w:val="left"/>
        <w:rPr>
          <w:rFonts w:asciiTheme="minorHAnsi" w:eastAsiaTheme="minorEastAsia" w:hAnsiTheme="minorHAnsi" w:cstheme="minorHAnsi"/>
          <w:color w:val="111111"/>
          <w:sz w:val="21"/>
          <w:szCs w:val="21"/>
          <w:shd w:val="clear" w:color="auto" w:fill="FFFFF8"/>
        </w:rPr>
      </w:pPr>
      <w:r w:rsidRPr="00A51C54">
        <w:t xml:space="preserve">Where </w:t>
      </w:r>
      <w:proofErr w:type="spellStart"/>
      <w:proofErr w:type="gramStart"/>
      <w:r w:rsidRPr="00A51C54">
        <w:t>ti</w:t>
      </w:r>
      <w:proofErr w:type="spellEnd"/>
      <w:r w:rsidRPr="00A51C54">
        <w:t xml:space="preserve"> ,</w:t>
      </w:r>
      <w:proofErr w:type="gramEnd"/>
      <w:r w:rsidRPr="00A51C54">
        <w:t xml:space="preserve"> </w:t>
      </w:r>
      <w:proofErr w:type="spellStart"/>
      <w:r w:rsidRPr="00A51C54">
        <w:t>i</w:t>
      </w:r>
      <w:proofErr w:type="spellEnd"/>
      <w:r w:rsidRPr="00A51C54">
        <w:t>=1,..n are the nodes that have a directed edge to node v, C(v) is the number of edges going out from v, and d is the damping factor</w:t>
      </w:r>
      <w:r w:rsidRPr="003046D3">
        <w:rPr>
          <w:rFonts w:asciiTheme="minorHAnsi" w:eastAsiaTheme="minorEastAsia" w:hAnsiTheme="minorHAnsi" w:cstheme="minorHAnsi"/>
          <w:color w:val="111111"/>
          <w:sz w:val="21"/>
          <w:szCs w:val="21"/>
          <w:shd w:val="clear" w:color="auto" w:fill="FFFFF8"/>
        </w:rPr>
        <w:t>.</w:t>
      </w:r>
    </w:p>
    <w:p w:rsidR="003046D3" w:rsidRPr="00A51C54" w:rsidRDefault="003046D3" w:rsidP="00A51C54">
      <w:pPr>
        <w:pStyle w:val="ListParagraph"/>
        <w:numPr>
          <w:ilvl w:val="0"/>
          <w:numId w:val="9"/>
        </w:numPr>
        <w:rPr>
          <w:shd w:val="clear" w:color="auto" w:fill="FFFFF8"/>
        </w:rPr>
      </w:pPr>
      <w:r w:rsidRPr="00A51C54">
        <w:rPr>
          <w:shd w:val="clear" w:color="auto" w:fill="FFFFF8"/>
        </w:rPr>
        <w:t xml:space="preserve">Authority: Ranking of nodes based on the principal eigenvector of </w:t>
      </w:r>
      <w:proofErr w:type="gramStart"/>
      <w:r w:rsidRPr="00A51C54">
        <w:rPr>
          <w:shd w:val="clear" w:color="auto" w:fill="FFFFF8"/>
        </w:rPr>
        <w:t>t(</w:t>
      </w:r>
      <w:proofErr w:type="gramEnd"/>
      <w:r w:rsidRPr="00A51C54">
        <w:rPr>
          <w:shd w:val="clear" w:color="auto" w:fill="FFFFF8"/>
        </w:rPr>
        <w:t>A)*A, where A is the adjacency matrix of the graph</w:t>
      </w:r>
      <w:r w:rsidR="00A51C54">
        <w:rPr>
          <w:shd w:val="clear" w:color="auto" w:fill="FFFFF8"/>
        </w:rPr>
        <w:t>.</w:t>
      </w:r>
    </w:p>
    <w:p w:rsidR="003046D3" w:rsidRPr="00A51C54" w:rsidRDefault="003046D3" w:rsidP="00A51C54">
      <w:pPr>
        <w:pStyle w:val="ListParagraph"/>
        <w:numPr>
          <w:ilvl w:val="0"/>
          <w:numId w:val="9"/>
        </w:numPr>
        <w:rPr>
          <w:shd w:val="clear" w:color="auto" w:fill="FFFFF8"/>
        </w:rPr>
      </w:pPr>
      <w:r w:rsidRPr="00A51C54">
        <w:rPr>
          <w:shd w:val="clear" w:color="auto" w:fill="FFFFF8"/>
        </w:rPr>
        <w:t>Hubscore: Ranking of nodes based on the principal eigenvector of A*</w:t>
      </w:r>
      <w:proofErr w:type="gramStart"/>
      <w:r w:rsidRPr="00A51C54">
        <w:rPr>
          <w:shd w:val="clear" w:color="auto" w:fill="FFFFF8"/>
        </w:rPr>
        <w:t>t(</w:t>
      </w:r>
      <w:proofErr w:type="gramEnd"/>
      <w:r w:rsidRPr="00A51C54">
        <w:rPr>
          <w:shd w:val="clear" w:color="auto" w:fill="FFFFF8"/>
        </w:rPr>
        <w:t xml:space="preserve">A), where A is the adjacency matrix of the graph. </w:t>
      </w:r>
    </w:p>
    <w:p w:rsidR="003046D3" w:rsidRPr="00A51C54" w:rsidRDefault="003046D3" w:rsidP="00A51C54">
      <w:pPr>
        <w:pStyle w:val="ListParagraph"/>
        <w:numPr>
          <w:ilvl w:val="0"/>
          <w:numId w:val="9"/>
        </w:numPr>
        <w:rPr>
          <w:sz w:val="22"/>
        </w:rPr>
      </w:pPr>
      <w:r w:rsidRPr="00A51C54">
        <w:rPr>
          <w:sz w:val="22"/>
        </w:rPr>
        <w:t xml:space="preserve">Betweenness: Ratio to define how many shortest paths pass through a node amongst total shortest paths between all the node pairs of the network. Denoted by: </w:t>
      </w:r>
      <w:r w:rsidRPr="00A51C54">
        <w:rPr>
          <w:i/>
          <w:iCs/>
          <w:color w:val="FF0000"/>
          <w:sz w:val="22"/>
        </w:rPr>
        <w:t xml:space="preserve"> </w:t>
      </w:r>
    </w:p>
    <w:p w:rsidR="003046D3" w:rsidRPr="003046D3" w:rsidRDefault="00C21FFC" w:rsidP="003046D3">
      <w:pPr>
        <w:spacing w:line="259" w:lineRule="auto"/>
        <w:jc w:val="left"/>
        <w:rPr>
          <w:rFonts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B</m:t>
              </m:r>
            </m:sub>
          </m:sSub>
          <m:d>
            <m:dPr>
              <m:ctrlPr>
                <w:rPr>
                  <w:rFonts w:ascii="Cambria Math" w:hAnsi="Cambria Math" w:cs="Times New Roman"/>
                  <w:i/>
                  <w:sz w:val="22"/>
                </w:rPr>
              </m:ctrlPr>
            </m:dPr>
            <m:e>
              <m:r>
                <w:rPr>
                  <w:rFonts w:ascii="Cambria Math" w:hAnsi="Cambria Math" w:cs="Times New Roman"/>
                  <w:sz w:val="22"/>
                </w:rPr>
                <m:t>v</m:t>
              </m:r>
            </m:e>
          </m:d>
          <m:r>
            <w:rPr>
              <w:rFonts w:ascii="Cambria Math" w:hAnsi="Cambria Math" w:cs="Times New Roman"/>
              <w:sz w:val="22"/>
            </w:rPr>
            <m:t>=</m:t>
          </m:r>
          <m:nary>
            <m:naryPr>
              <m:chr m:val="∑"/>
              <m:limLoc m:val="undOvr"/>
              <m:supHide m:val="1"/>
              <m:ctrlPr>
                <w:rPr>
                  <w:rFonts w:ascii="Cambria Math" w:hAnsi="Cambria Math" w:cs="Times New Roman"/>
                  <w:i/>
                  <w:sz w:val="22"/>
                </w:rPr>
              </m:ctrlPr>
            </m:naryPr>
            <m:sub>
              <m:r>
                <w:rPr>
                  <w:rFonts w:ascii="Cambria Math" w:hAnsi="Cambria Math" w:cs="Times New Roman"/>
                  <w:sz w:val="22"/>
                </w:rPr>
                <m:t>s≠t≠v∈V</m:t>
              </m:r>
            </m: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t</m:t>
                      </m:r>
                    </m:sub>
                  </m:sSub>
                  <m:d>
                    <m:dPr>
                      <m:ctrlPr>
                        <w:rPr>
                          <w:rFonts w:ascii="Cambria Math" w:hAnsi="Cambria Math" w:cs="Times New Roman"/>
                          <w:i/>
                          <w:sz w:val="22"/>
                        </w:rPr>
                      </m:ctrlPr>
                    </m:dPr>
                    <m:e>
                      <m:r>
                        <w:rPr>
                          <w:rFonts w:ascii="Cambria Math" w:hAnsi="Cambria Math" w:cs="Times New Roman"/>
                          <w:sz w:val="22"/>
                        </w:rPr>
                        <m:t>v</m:t>
                      </m:r>
                    </m:e>
                  </m:d>
                </m:num>
                <m:den>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t</m:t>
                      </m:r>
                    </m:sub>
                  </m:sSub>
                </m:den>
              </m:f>
            </m:e>
          </m:nary>
        </m:oMath>
      </m:oMathPara>
    </w:p>
    <w:p w:rsidR="003046D3" w:rsidRPr="003046D3" w:rsidRDefault="00C21FFC" w:rsidP="00A51C54">
      <w:pPr>
        <w:rPr>
          <w:rFonts w:eastAsiaTheme="minorEastAsia"/>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3046D3" w:rsidRPr="003046D3">
        <w:t xml:space="preserve"> </w:t>
      </w:r>
      <w:proofErr w:type="gramStart"/>
      <w:r w:rsidR="003046D3" w:rsidRPr="003046D3">
        <w:t>is</w:t>
      </w:r>
      <w:proofErr w:type="gramEnd"/>
      <w:r w:rsidR="003046D3" w:rsidRPr="003046D3">
        <w:t xml:space="preserve"> the number of shortest paths between node s and t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3046D3" w:rsidRPr="003046D3">
        <w:t xml:space="preserve"> (v) is the number of shortest paths passing on a node v out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p>
    <w:p w:rsidR="003046D3" w:rsidRPr="003046D3" w:rsidRDefault="003046D3" w:rsidP="003046D3">
      <w:pPr>
        <w:numPr>
          <w:ilvl w:val="0"/>
          <w:numId w:val="10"/>
        </w:numPr>
        <w:spacing w:line="259" w:lineRule="auto"/>
        <w:contextualSpacing/>
        <w:jc w:val="left"/>
        <w:rPr>
          <w:rFonts w:asciiTheme="minorHAnsi" w:hAnsiTheme="minorHAnsi"/>
          <w:sz w:val="22"/>
        </w:rPr>
      </w:pPr>
      <w:r w:rsidRPr="0064628B">
        <w:t>Closeness: Reciprocal of total distance from node v to all other nodes in the network. Denoted by</w:t>
      </w:r>
      <w:r w:rsidRPr="003046D3">
        <w:rPr>
          <w:rFonts w:asciiTheme="minorHAnsi" w:hAnsiTheme="minorHAnsi"/>
          <w:sz w:val="22"/>
        </w:rPr>
        <w:t xml:space="preserve">: </w:t>
      </w:r>
    </w:p>
    <w:p w:rsidR="003046D3" w:rsidRPr="003046D3" w:rsidRDefault="00C21FFC"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C</m:t>
              </m:r>
            </m:e>
            <m:sub>
              <m:r>
                <w:rPr>
                  <w:rFonts w:ascii="Cambria Math" w:hAnsi="Cambria Math"/>
                  <w:sz w:val="22"/>
                </w:rPr>
                <m:t>C</m:t>
              </m:r>
            </m:sub>
          </m:sSub>
          <m:d>
            <m:dPr>
              <m:ctrlPr>
                <w:rPr>
                  <w:rFonts w:ascii="Cambria Math" w:hAnsi="Cambria Math"/>
                  <w:i/>
                  <w:sz w:val="22"/>
                </w:rPr>
              </m:ctrlPr>
            </m:dPr>
            <m:e>
              <m:r>
                <w:rPr>
                  <w:rFonts w:ascii="Cambria Math" w:hAnsi="Cambria Math"/>
                  <w:sz w:val="22"/>
                </w:rPr>
                <m:t>v</m:t>
              </m:r>
            </m:e>
          </m:d>
          <m:r>
            <w:rPr>
              <w:rFonts w:ascii="Cambria Math" w:hAnsi="Cambria Math"/>
              <w:sz w:val="22"/>
            </w:rPr>
            <m:t>=</m:t>
          </m:r>
          <m:f>
            <m:fPr>
              <m:ctrlPr>
                <w:rPr>
                  <w:rFonts w:ascii="Cambria Math" w:hAnsi="Cambria Math"/>
                  <w:i/>
                  <w:sz w:val="22"/>
                </w:rPr>
              </m:ctrlPr>
            </m:fPr>
            <m:num>
              <m:r>
                <w:rPr>
                  <w:rFonts w:ascii="Cambria Math" w:hAnsi="Cambria Math"/>
                  <w:sz w:val="22"/>
                </w:rPr>
                <m:t>1</m:t>
              </m:r>
            </m:num>
            <m:den>
              <m:nary>
                <m:naryPr>
                  <m:chr m:val="∑"/>
                  <m:limLoc m:val="undOvr"/>
                  <m:supHide m:val="1"/>
                  <m:ctrlPr>
                    <w:rPr>
                      <w:rFonts w:ascii="Cambria Math" w:hAnsi="Cambria Math"/>
                      <w:i/>
                      <w:sz w:val="22"/>
                    </w:rPr>
                  </m:ctrlPr>
                </m:naryPr>
                <m:sub>
                  <m:r>
                    <w:rPr>
                      <w:rFonts w:ascii="Cambria Math" w:hAnsi="Cambria Math"/>
                      <w:sz w:val="22"/>
                    </w:rPr>
                    <m:t>t∈V</m:t>
                  </m:r>
                  <m:d>
                    <m:dPr>
                      <m:begChr m:val="{"/>
                      <m:endChr m:val="}"/>
                      <m:ctrlPr>
                        <w:rPr>
                          <w:rFonts w:ascii="Cambria Math" w:hAnsi="Cambria Math"/>
                          <w:i/>
                          <w:sz w:val="22"/>
                        </w:rPr>
                      </m:ctrlPr>
                    </m:dPr>
                    <m:e>
                      <m:r>
                        <w:rPr>
                          <w:rFonts w:ascii="Cambria Math" w:hAnsi="Cambria Math"/>
                          <w:sz w:val="22"/>
                        </w:rPr>
                        <m:t>v</m:t>
                      </m:r>
                    </m:e>
                  </m:d>
                </m:sub>
                <m:sup/>
                <m:e>
                  <m:r>
                    <w:rPr>
                      <w:rFonts w:ascii="Cambria Math" w:hAnsi="Cambria Math"/>
                      <w:sz w:val="22"/>
                    </w:rPr>
                    <m:t>dist</m:t>
                  </m:r>
                  <m:d>
                    <m:dPr>
                      <m:ctrlPr>
                        <w:rPr>
                          <w:rFonts w:ascii="Cambria Math" w:hAnsi="Cambria Math"/>
                          <w:i/>
                          <w:sz w:val="22"/>
                        </w:rPr>
                      </m:ctrlPr>
                    </m:dPr>
                    <m:e>
                      <m:r>
                        <w:rPr>
                          <w:rFonts w:ascii="Cambria Math" w:hAnsi="Cambria Math"/>
                          <w:sz w:val="22"/>
                        </w:rPr>
                        <m:t>v,t</m:t>
                      </m:r>
                    </m:e>
                  </m:d>
                </m:e>
              </m:nary>
            </m:den>
          </m:f>
        </m:oMath>
      </m:oMathPara>
    </w:p>
    <w:p w:rsidR="003046D3" w:rsidRPr="003046D3" w:rsidRDefault="003046D3" w:rsidP="0064628B">
      <w:r w:rsidRPr="003046D3">
        <w:t xml:space="preserve">Where </w:t>
      </w:r>
      <w:proofErr w:type="spellStart"/>
      <w:proofErr w:type="gramStart"/>
      <w:r w:rsidRPr="003046D3">
        <w:t>dist</w:t>
      </w:r>
      <w:proofErr w:type="spellEnd"/>
      <w:r w:rsidRPr="003046D3">
        <w:t>(</w:t>
      </w:r>
      <w:proofErr w:type="spellStart"/>
      <w:proofErr w:type="gramEnd"/>
      <w:r w:rsidRPr="003046D3">
        <w:t>v,t</w:t>
      </w:r>
      <w:proofErr w:type="spellEnd"/>
      <w:r w:rsidRPr="003046D3">
        <w:t>) denotes the distance between node v and t.</w:t>
      </w:r>
    </w:p>
    <w:p w:rsidR="003046D3" w:rsidRPr="003046D3" w:rsidRDefault="003046D3" w:rsidP="0064628B">
      <w:r w:rsidRPr="003046D3">
        <w:t>Eccentricity: Maximum distance between a node v and all other nodes. Denoted by:</w:t>
      </w:r>
    </w:p>
    <w:p w:rsidR="003046D3" w:rsidRPr="003046D3" w:rsidRDefault="00C21FFC"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C</m:t>
              </m:r>
            </m:e>
            <m:sub>
              <m:r>
                <w:rPr>
                  <w:rFonts w:ascii="Cambria Math" w:hAnsi="Cambria Math"/>
                  <w:sz w:val="22"/>
                </w:rPr>
                <m:t>E</m:t>
              </m:r>
            </m:sub>
          </m:sSub>
          <m:d>
            <m:dPr>
              <m:ctrlPr>
                <w:rPr>
                  <w:rFonts w:ascii="Cambria Math" w:hAnsi="Cambria Math"/>
                  <w:i/>
                  <w:sz w:val="22"/>
                </w:rPr>
              </m:ctrlPr>
            </m:dPr>
            <m:e>
              <m:r>
                <w:rPr>
                  <w:rFonts w:ascii="Cambria Math" w:hAnsi="Cambria Math"/>
                  <w:sz w:val="22"/>
                </w:rPr>
                <m:t>v</m:t>
              </m:r>
            </m:e>
          </m:d>
          <m:r>
            <w:rPr>
              <w:rFonts w:ascii="Cambria Math" w:hAnsi="Cambria Math"/>
              <w:sz w:val="22"/>
            </w:rPr>
            <m:t>=</m:t>
          </m:r>
          <m:f>
            <m:fPr>
              <m:ctrlPr>
                <w:rPr>
                  <w:rFonts w:ascii="Cambria Math" w:hAnsi="Cambria Math"/>
                  <w:i/>
                  <w:sz w:val="22"/>
                </w:rPr>
              </m:ctrlPr>
            </m:fPr>
            <m:num>
              <m:r>
                <w:rPr>
                  <w:rFonts w:ascii="Cambria Math" w:hAnsi="Cambria Math"/>
                  <w:sz w:val="22"/>
                </w:rPr>
                <m:t>1</m:t>
              </m:r>
            </m:num>
            <m:den>
              <m:func>
                <m:funcPr>
                  <m:ctrlPr>
                    <w:rPr>
                      <w:rFonts w:ascii="Cambria Math" w:hAnsi="Cambria Math"/>
                      <w:i/>
                      <w:sz w:val="22"/>
                    </w:rPr>
                  </m:ctrlPr>
                </m:funcPr>
                <m:fName>
                  <m:r>
                    <m:rPr>
                      <m:sty m:val="p"/>
                    </m:rPr>
                    <w:rPr>
                      <w:rFonts w:ascii="Cambria Math" w:hAnsi="Cambria Math"/>
                      <w:sz w:val="22"/>
                    </w:rPr>
                    <m:t>max</m:t>
                  </m:r>
                </m:fName>
                <m:e>
                  <m:r>
                    <w:rPr>
                      <w:rFonts w:ascii="Cambria Math" w:hAnsi="Cambria Math"/>
                      <w:sz w:val="22"/>
                    </w:rPr>
                    <m:t>{dist</m:t>
                  </m:r>
                  <m:d>
                    <m:dPr>
                      <m:ctrlPr>
                        <w:rPr>
                          <w:rFonts w:ascii="Cambria Math" w:hAnsi="Cambria Math"/>
                          <w:i/>
                          <w:sz w:val="22"/>
                        </w:rPr>
                      </m:ctrlPr>
                    </m:dPr>
                    <m:e>
                      <m:r>
                        <w:rPr>
                          <w:rFonts w:ascii="Cambria Math" w:hAnsi="Cambria Math"/>
                          <w:sz w:val="22"/>
                        </w:rPr>
                        <m:t>u,v</m:t>
                      </m:r>
                    </m:e>
                  </m:d>
                  <m:r>
                    <w:rPr>
                      <w:rFonts w:ascii="Cambria Math" w:hAnsi="Cambria Math"/>
                      <w:sz w:val="22"/>
                    </w:rPr>
                    <m:t>:u∈V}</m:t>
                  </m:r>
                </m:e>
              </m:func>
            </m:den>
          </m:f>
        </m:oMath>
      </m:oMathPara>
    </w:p>
    <w:p w:rsidR="003046D3" w:rsidRPr="003046D3" w:rsidRDefault="003046D3" w:rsidP="003046D3">
      <w:pPr>
        <w:numPr>
          <w:ilvl w:val="0"/>
          <w:numId w:val="10"/>
        </w:numPr>
        <w:spacing w:line="259" w:lineRule="auto"/>
        <w:contextualSpacing/>
        <w:jc w:val="left"/>
        <w:rPr>
          <w:rFonts w:asciiTheme="minorHAnsi" w:hAnsiTheme="minorHAnsi"/>
          <w:sz w:val="22"/>
        </w:rPr>
      </w:pPr>
      <w:r w:rsidRPr="0064628B">
        <w:t>DMNC: Density of the Maximum Neighborhood Component of a node. Denoted by:</w:t>
      </w:r>
      <w:r w:rsidRPr="003046D3">
        <w:rPr>
          <w:rFonts w:asciiTheme="minorHAnsi" w:hAnsiTheme="minorHAnsi"/>
          <w:sz w:val="22"/>
        </w:rPr>
        <w:t xml:space="preserve"> </w:t>
      </w:r>
    </w:p>
    <w:p w:rsidR="003046D3" w:rsidRPr="003046D3" w:rsidRDefault="00C21FFC" w:rsidP="003046D3">
      <w:pPr>
        <w:spacing w:line="259" w:lineRule="auto"/>
        <w:jc w:val="left"/>
        <w:rPr>
          <w:rFonts w:asciiTheme="minorHAnsi" w:eastAsiaTheme="minorEastAsia" w:hAnsiTheme="minorHAnsi"/>
          <w:sz w:val="22"/>
        </w:rPr>
      </w:pPr>
      <m:oMathPara>
        <m:oMath>
          <m:f>
            <m:fPr>
              <m:ctrlPr>
                <w:rPr>
                  <w:rFonts w:ascii="Cambria Math" w:hAnsi="Cambria Math"/>
                  <w:i/>
                  <w:sz w:val="22"/>
                </w:rPr>
              </m:ctrlPr>
            </m:fPr>
            <m:num>
              <m:r>
                <w:rPr>
                  <w:rFonts w:ascii="Cambria Math" w:hAnsi="Cambria Math"/>
                  <w:sz w:val="22"/>
                </w:rPr>
                <m:t>|E</m:t>
              </m:r>
              <m:d>
                <m:dPr>
                  <m:ctrlPr>
                    <w:rPr>
                      <w:rFonts w:ascii="Cambria Math" w:hAnsi="Cambria Math"/>
                      <w:i/>
                      <w:sz w:val="22"/>
                    </w:rPr>
                  </m:ctrlPr>
                </m:dPr>
                <m:e>
                  <m:r>
                    <w:rPr>
                      <w:rFonts w:ascii="Cambria Math" w:hAnsi="Cambria Math"/>
                      <w:sz w:val="22"/>
                    </w:rPr>
                    <m:t>MNC</m:t>
                  </m:r>
                  <m:d>
                    <m:dPr>
                      <m:ctrlPr>
                        <w:rPr>
                          <w:rFonts w:ascii="Cambria Math" w:hAnsi="Cambria Math"/>
                          <w:i/>
                          <w:sz w:val="22"/>
                        </w:rPr>
                      </m:ctrlPr>
                    </m:dPr>
                    <m:e>
                      <m:r>
                        <w:rPr>
                          <w:rFonts w:ascii="Cambria Math" w:hAnsi="Cambria Math"/>
                          <w:sz w:val="22"/>
                        </w:rPr>
                        <m:t>v</m:t>
                      </m:r>
                    </m:e>
                  </m:d>
                </m:e>
              </m:d>
              <m:r>
                <w:rPr>
                  <w:rFonts w:ascii="Cambria Math" w:hAnsi="Cambria Math"/>
                  <w:sz w:val="22"/>
                </w:rPr>
                <m:t>|</m:t>
              </m:r>
            </m:num>
            <m:den>
              <m:sSup>
                <m:sSupPr>
                  <m:ctrlPr>
                    <w:rPr>
                      <w:rFonts w:ascii="Cambria Math" w:hAnsi="Cambria Math"/>
                      <w:i/>
                      <w:sz w:val="22"/>
                    </w:rPr>
                  </m:ctrlPr>
                </m:sSupPr>
                <m:e>
                  <m:r>
                    <w:rPr>
                      <w:rFonts w:ascii="Cambria Math" w:hAnsi="Cambria Math"/>
                      <w:sz w:val="22"/>
                    </w:rPr>
                    <m:t>|V</m:t>
                  </m:r>
                  <m:d>
                    <m:dPr>
                      <m:ctrlPr>
                        <w:rPr>
                          <w:rFonts w:ascii="Cambria Math" w:hAnsi="Cambria Math"/>
                          <w:i/>
                          <w:sz w:val="22"/>
                        </w:rPr>
                      </m:ctrlPr>
                    </m:dPr>
                    <m:e>
                      <m:r>
                        <w:rPr>
                          <w:rFonts w:ascii="Cambria Math" w:hAnsi="Cambria Math"/>
                          <w:sz w:val="22"/>
                        </w:rPr>
                        <m:t>MNC</m:t>
                      </m:r>
                      <m:d>
                        <m:dPr>
                          <m:ctrlPr>
                            <w:rPr>
                              <w:rFonts w:ascii="Cambria Math" w:hAnsi="Cambria Math"/>
                              <w:i/>
                              <w:sz w:val="22"/>
                            </w:rPr>
                          </m:ctrlPr>
                        </m:dPr>
                        <m:e>
                          <m:r>
                            <w:rPr>
                              <w:rFonts w:ascii="Cambria Math" w:hAnsi="Cambria Math"/>
                              <w:sz w:val="22"/>
                            </w:rPr>
                            <m:t>v</m:t>
                          </m:r>
                        </m:e>
                      </m:d>
                    </m:e>
                  </m:d>
                  <m:r>
                    <w:rPr>
                      <w:rFonts w:ascii="Cambria Math" w:hAnsi="Cambria Math"/>
                      <w:sz w:val="22"/>
                    </w:rPr>
                    <m:t>|</m:t>
                  </m:r>
                </m:e>
                <m:sup>
                  <m:r>
                    <w:rPr>
                      <w:rFonts w:ascii="Cambria Math" w:hAnsi="Cambria Math"/>
                      <w:sz w:val="22"/>
                    </w:rPr>
                    <m:t>ε</m:t>
                  </m:r>
                </m:sup>
              </m:sSup>
            </m:den>
          </m:f>
        </m:oMath>
      </m:oMathPara>
    </w:p>
    <w:p w:rsidR="003046D3" w:rsidRPr="003046D3" w:rsidRDefault="003046D3" w:rsidP="0064628B">
      <w:r w:rsidRPr="003046D3">
        <w:t xml:space="preserve">Where </w:t>
      </w:r>
      <m:oMath>
        <m:r>
          <w:rPr>
            <w:rFonts w:ascii="Cambria Math" w:hAnsi="Cambria Math"/>
          </w:rPr>
          <m:t>1≤ε≤2</m:t>
        </m:r>
      </m:oMath>
    </w:p>
    <w:p w:rsidR="003046D3" w:rsidRPr="003046D3" w:rsidRDefault="003046D3" w:rsidP="003046D3">
      <w:pPr>
        <w:numPr>
          <w:ilvl w:val="0"/>
          <w:numId w:val="10"/>
        </w:numPr>
        <w:spacing w:line="259" w:lineRule="auto"/>
        <w:contextualSpacing/>
        <w:jc w:val="left"/>
        <w:rPr>
          <w:rFonts w:asciiTheme="minorHAnsi" w:eastAsiaTheme="minorEastAsia" w:hAnsiTheme="minorHAnsi"/>
          <w:sz w:val="22"/>
        </w:rPr>
      </w:pPr>
      <w:r w:rsidRPr="0064628B">
        <w:t>Lobby index: Defines the biggest integer k such that the node has at least k neighbors which have degree of at least k.</w:t>
      </w:r>
      <w:r w:rsidRPr="003046D3">
        <w:rPr>
          <w:rFonts w:asciiTheme="minorHAnsi" w:eastAsiaTheme="minorEastAsia" w:hAnsiTheme="minorHAnsi"/>
          <w:sz w:val="22"/>
        </w:rPr>
        <w:t xml:space="preserve"> </w:t>
      </w:r>
    </w:p>
    <w:p w:rsidR="003046D3" w:rsidRPr="003046D3" w:rsidRDefault="003046D3" w:rsidP="003046D3">
      <w:pPr>
        <w:numPr>
          <w:ilvl w:val="0"/>
          <w:numId w:val="10"/>
        </w:numPr>
        <w:spacing w:line="259" w:lineRule="auto"/>
        <w:contextualSpacing/>
        <w:jc w:val="left"/>
        <w:rPr>
          <w:rFonts w:asciiTheme="minorHAnsi" w:hAnsiTheme="minorHAnsi"/>
          <w:sz w:val="22"/>
        </w:rPr>
      </w:pPr>
      <w:r w:rsidRPr="0064628B">
        <w:t>Leverage: Relationship between the degree of a node and the degree of all of its neighbors, averaged over the total number of neighbors. Denoted by:</w:t>
      </w:r>
      <w:r w:rsidRPr="003046D3">
        <w:rPr>
          <w:rFonts w:asciiTheme="minorHAnsi" w:hAnsiTheme="minorHAnsi"/>
          <w:sz w:val="22"/>
        </w:rPr>
        <w:t xml:space="preserve"> </w:t>
      </w:r>
    </w:p>
    <w:p w:rsidR="003046D3" w:rsidRPr="003046D3" w:rsidRDefault="00C21FFC" w:rsidP="003046D3">
      <w:pPr>
        <w:spacing w:line="259" w:lineRule="auto"/>
        <w:jc w:val="left"/>
        <w:rPr>
          <w:rFonts w:asciiTheme="minorHAnsi" w:eastAsiaTheme="minorEastAsia" w:hAnsiTheme="minorHAnsi"/>
          <w:sz w:val="22"/>
        </w:rPr>
      </w:pPr>
      <m:oMathPara>
        <m:oMath>
          <m:sSub>
            <m:sSubPr>
              <m:ctrlPr>
                <w:rPr>
                  <w:rFonts w:ascii="Cambria Math" w:hAnsi="Cambria Math"/>
                  <w:i/>
                  <w:sz w:val="22"/>
                </w:rPr>
              </m:ctrlPr>
            </m:sSubPr>
            <m:e>
              <m:r>
                <w:rPr>
                  <w:rFonts w:ascii="Cambria Math" w:hAnsi="Cambria Math"/>
                  <w:sz w:val="22"/>
                </w:rPr>
                <m:t>l</m:t>
              </m:r>
            </m:e>
            <m:sub>
              <m:r>
                <w:rPr>
                  <w:rFonts w:ascii="Cambria Math" w:hAnsi="Cambria Math"/>
                  <w:sz w:val="22"/>
                </w:rPr>
                <m:t>i</m:t>
              </m:r>
            </m:sub>
          </m:sSub>
          <m:r>
            <w:rPr>
              <w:rFonts w:ascii="Cambria Math" w:hAnsi="Cambria Math"/>
              <w:sz w:val="22"/>
            </w:rPr>
            <m:t>=</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den>
          </m:f>
          <m:nary>
            <m:naryPr>
              <m:chr m:val="∑"/>
              <m:limLoc m:val="undOvr"/>
              <m:supHide m:val="1"/>
              <m:ctrlPr>
                <w:rPr>
                  <w:rFonts w:ascii="Cambria Math" w:hAnsi="Cambria Math"/>
                  <w:i/>
                  <w:sz w:val="22"/>
                </w:rPr>
              </m:ctrlPr>
            </m:naryPr>
            <m:sub>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j</m:t>
                      </m:r>
                    </m:sub>
                  </m:sSub>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j</m:t>
                      </m:r>
                    </m:sub>
                  </m:sSub>
                </m:den>
              </m:f>
            </m:e>
          </m:nary>
        </m:oMath>
      </m:oMathPara>
    </w:p>
    <w:p w:rsidR="003046D3" w:rsidRPr="003046D3" w:rsidRDefault="003046D3" w:rsidP="003046D3">
      <w:pPr>
        <w:numPr>
          <w:ilvl w:val="0"/>
          <w:numId w:val="11"/>
        </w:numPr>
        <w:spacing w:line="259" w:lineRule="auto"/>
        <w:contextualSpacing/>
        <w:jc w:val="left"/>
        <w:rPr>
          <w:rFonts w:asciiTheme="minorHAnsi" w:hAnsiTheme="minorHAnsi"/>
          <w:sz w:val="22"/>
        </w:rPr>
      </w:pPr>
      <w:r w:rsidRPr="003046D3">
        <w:rPr>
          <w:rFonts w:asciiTheme="minorHAnsi" w:hAnsiTheme="minorHAnsi"/>
          <w:sz w:val="22"/>
        </w:rPr>
        <w:t xml:space="preserve">Local bridging: </w:t>
      </w:r>
      <w:hyperlink r:id="rId7" w:history="1">
        <w:r w:rsidRPr="003046D3">
          <w:rPr>
            <w:rFonts w:asciiTheme="minorHAnsi" w:hAnsiTheme="minorHAnsi"/>
            <w:color w:val="0563C1" w:themeColor="hyperlink"/>
            <w:sz w:val="22"/>
            <w:u w:val="single"/>
          </w:rPr>
          <w:t>https://www.centiserver.org/centrality/Local_Bridging_Centrality/</w:t>
        </w:r>
      </w:hyperlink>
      <w:r w:rsidRPr="003046D3">
        <w:rPr>
          <w:rFonts w:asciiTheme="minorHAnsi" w:hAnsiTheme="minorHAnsi"/>
          <w:sz w:val="22"/>
        </w:rPr>
        <w:t xml:space="preserve"> </w:t>
      </w:r>
      <w:r w:rsidRPr="003046D3">
        <w:rPr>
          <w:rFonts w:asciiTheme="minorHAnsi" w:hAnsiTheme="minorHAnsi"/>
          <w:i/>
          <w:iCs/>
          <w:color w:val="FF0000"/>
          <w:sz w:val="22"/>
        </w:rPr>
        <w:t>// COPY PASTING THE LINK CAUSE I CANNOT WRITE THIS</w:t>
      </w:r>
    </w:p>
    <w:p w:rsidR="003046D3" w:rsidRPr="003046D3" w:rsidRDefault="003046D3" w:rsidP="003046D3">
      <w:pPr>
        <w:spacing w:line="259" w:lineRule="auto"/>
        <w:jc w:val="left"/>
        <w:rPr>
          <w:rFonts w:asciiTheme="minorHAnsi" w:hAnsiTheme="minorHAnsi"/>
          <w:sz w:val="22"/>
        </w:rPr>
      </w:pPr>
    </w:p>
    <w:p w:rsidR="003046D3" w:rsidRPr="003046D3" w:rsidRDefault="003046D3" w:rsidP="003046D3">
      <w:pPr>
        <w:keepNext/>
        <w:spacing w:after="200" w:line="240" w:lineRule="auto"/>
        <w:jc w:val="left"/>
        <w:rPr>
          <w:rFonts w:asciiTheme="minorHAnsi" w:hAnsiTheme="minorHAnsi"/>
          <w:i/>
          <w:iCs/>
          <w:color w:val="44546A" w:themeColor="text2"/>
          <w:sz w:val="18"/>
          <w:szCs w:val="18"/>
        </w:rPr>
      </w:pPr>
      <w:r w:rsidRPr="003046D3">
        <w:rPr>
          <w:rFonts w:asciiTheme="minorHAnsi" w:hAnsiTheme="minorHAnsi"/>
          <w:i/>
          <w:iCs/>
          <w:color w:val="44546A" w:themeColor="text2"/>
          <w:sz w:val="18"/>
          <w:szCs w:val="18"/>
        </w:rPr>
        <w:t xml:space="preserve">Table </w:t>
      </w:r>
      <w:r w:rsidRPr="003046D3">
        <w:rPr>
          <w:rFonts w:asciiTheme="minorHAnsi" w:hAnsiTheme="minorHAnsi"/>
          <w:i/>
          <w:iCs/>
          <w:color w:val="44546A" w:themeColor="text2"/>
          <w:sz w:val="18"/>
          <w:szCs w:val="18"/>
        </w:rPr>
        <w:fldChar w:fldCharType="begin"/>
      </w:r>
      <w:r w:rsidRPr="003046D3">
        <w:rPr>
          <w:rFonts w:asciiTheme="minorHAnsi" w:hAnsiTheme="minorHAnsi"/>
          <w:i/>
          <w:iCs/>
          <w:color w:val="44546A" w:themeColor="text2"/>
          <w:sz w:val="18"/>
          <w:szCs w:val="18"/>
        </w:rPr>
        <w:instrText xml:space="preserve"> SEQ Table \* ARABIC </w:instrText>
      </w:r>
      <w:r w:rsidRPr="003046D3">
        <w:rPr>
          <w:rFonts w:asciiTheme="minorHAnsi" w:hAnsiTheme="minorHAnsi"/>
          <w:i/>
          <w:iCs/>
          <w:color w:val="44546A" w:themeColor="text2"/>
          <w:sz w:val="18"/>
          <w:szCs w:val="18"/>
        </w:rPr>
        <w:fldChar w:fldCharType="separate"/>
      </w:r>
      <w:r w:rsidRPr="003046D3">
        <w:rPr>
          <w:rFonts w:asciiTheme="minorHAnsi" w:hAnsiTheme="minorHAnsi"/>
          <w:i/>
          <w:iCs/>
          <w:noProof/>
          <w:color w:val="44546A" w:themeColor="text2"/>
          <w:sz w:val="18"/>
          <w:szCs w:val="18"/>
        </w:rPr>
        <w:t>1</w:t>
      </w:r>
      <w:r w:rsidRPr="003046D3">
        <w:rPr>
          <w:rFonts w:asciiTheme="minorHAnsi" w:hAnsiTheme="minorHAnsi"/>
          <w:i/>
          <w:iCs/>
          <w:noProof/>
          <w:color w:val="44546A" w:themeColor="text2"/>
          <w:sz w:val="18"/>
          <w:szCs w:val="18"/>
        </w:rPr>
        <w:fldChar w:fldCharType="end"/>
      </w:r>
      <w:r w:rsidRPr="003046D3">
        <w:rPr>
          <w:rFonts w:asciiTheme="minorHAnsi" w:hAnsiTheme="minorHAnsi"/>
          <w:i/>
          <w:iCs/>
          <w:color w:val="44546A" w:themeColor="text2"/>
          <w:sz w:val="18"/>
          <w:szCs w:val="18"/>
        </w:rPr>
        <w:t xml:space="preserve"> Node centralities VS Community/Clique Centralities</w:t>
      </w:r>
    </w:p>
    <w:tbl>
      <w:tblPr>
        <w:tblStyle w:val="TableGrid1"/>
        <w:tblW w:w="0" w:type="auto"/>
        <w:tblLook w:val="04A0" w:firstRow="1" w:lastRow="0" w:firstColumn="1" w:lastColumn="0" w:noHBand="0" w:noVBand="1"/>
      </w:tblPr>
      <w:tblGrid>
        <w:gridCol w:w="2875"/>
        <w:gridCol w:w="3510"/>
        <w:gridCol w:w="2965"/>
      </w:tblGrid>
      <w:tr w:rsidR="003046D3" w:rsidRPr="003046D3" w:rsidTr="002638FA">
        <w:tc>
          <w:tcPr>
            <w:tcW w:w="2875" w:type="dxa"/>
            <w:shd w:val="clear" w:color="auto" w:fill="C5E0B3" w:themeFill="accent6" w:themeFillTint="66"/>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Node Centrality</w:t>
            </w:r>
          </w:p>
        </w:tc>
        <w:tc>
          <w:tcPr>
            <w:tcW w:w="3510" w:type="dxa"/>
            <w:shd w:val="clear" w:color="auto" w:fill="C5E0B3" w:themeFill="accent6" w:themeFillTint="66"/>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Community Centrality</w:t>
            </w:r>
          </w:p>
        </w:tc>
        <w:tc>
          <w:tcPr>
            <w:tcW w:w="2965" w:type="dxa"/>
            <w:shd w:val="clear" w:color="auto" w:fill="C5E0B3" w:themeFill="accent6" w:themeFillTint="66"/>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Both Node and Community</w:t>
            </w: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Degree</w:t>
            </w:r>
          </w:p>
        </w:tc>
        <w:tc>
          <w:tcPr>
            <w:tcW w:w="3510"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DMNC</w:t>
            </w:r>
          </w:p>
        </w:tc>
        <w:tc>
          <w:tcPr>
            <w:tcW w:w="296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Leverage</w:t>
            </w: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Eigenvector</w:t>
            </w:r>
          </w:p>
        </w:tc>
        <w:tc>
          <w:tcPr>
            <w:tcW w:w="3510"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Lobby index</w:t>
            </w:r>
          </w:p>
        </w:tc>
        <w:tc>
          <w:tcPr>
            <w:tcW w:w="296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Eccentricity</w:t>
            </w: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Pagerank</w:t>
            </w:r>
          </w:p>
        </w:tc>
        <w:tc>
          <w:tcPr>
            <w:tcW w:w="3510"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Local bridging</w:t>
            </w: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Authority</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Hubscore</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Betweenness</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r w:rsidR="003046D3" w:rsidRPr="003046D3" w:rsidTr="002638FA">
        <w:tc>
          <w:tcPr>
            <w:tcW w:w="2875" w:type="dxa"/>
          </w:tcPr>
          <w:p w:rsidR="003046D3" w:rsidRPr="003046D3" w:rsidRDefault="003046D3" w:rsidP="003046D3">
            <w:pPr>
              <w:spacing w:line="240" w:lineRule="auto"/>
              <w:jc w:val="left"/>
              <w:rPr>
                <w:rFonts w:asciiTheme="minorHAnsi" w:hAnsiTheme="minorHAnsi"/>
                <w:sz w:val="22"/>
              </w:rPr>
            </w:pPr>
            <w:r w:rsidRPr="003046D3">
              <w:rPr>
                <w:rFonts w:asciiTheme="minorHAnsi" w:hAnsiTheme="minorHAnsi"/>
                <w:sz w:val="22"/>
              </w:rPr>
              <w:t>Closeness</w:t>
            </w:r>
          </w:p>
        </w:tc>
        <w:tc>
          <w:tcPr>
            <w:tcW w:w="3510" w:type="dxa"/>
          </w:tcPr>
          <w:p w:rsidR="003046D3" w:rsidRPr="003046D3" w:rsidRDefault="003046D3" w:rsidP="003046D3">
            <w:pPr>
              <w:spacing w:line="240" w:lineRule="auto"/>
              <w:jc w:val="left"/>
              <w:rPr>
                <w:rFonts w:asciiTheme="minorHAnsi" w:hAnsiTheme="minorHAnsi"/>
                <w:sz w:val="22"/>
              </w:rPr>
            </w:pPr>
          </w:p>
        </w:tc>
        <w:tc>
          <w:tcPr>
            <w:tcW w:w="2965" w:type="dxa"/>
          </w:tcPr>
          <w:p w:rsidR="003046D3" w:rsidRPr="003046D3" w:rsidRDefault="003046D3" w:rsidP="003046D3">
            <w:pPr>
              <w:spacing w:line="240" w:lineRule="auto"/>
              <w:jc w:val="left"/>
              <w:rPr>
                <w:rFonts w:asciiTheme="minorHAnsi" w:hAnsiTheme="minorHAnsi"/>
                <w:sz w:val="22"/>
              </w:rPr>
            </w:pPr>
          </w:p>
        </w:tc>
      </w:tr>
    </w:tbl>
    <w:p w:rsidR="003046D3" w:rsidRPr="003046D3" w:rsidRDefault="003046D3" w:rsidP="003046D3">
      <w:pPr>
        <w:spacing w:line="259" w:lineRule="auto"/>
        <w:jc w:val="left"/>
        <w:rPr>
          <w:rFonts w:asciiTheme="minorHAnsi" w:hAnsiTheme="minorHAnsi"/>
          <w:sz w:val="22"/>
        </w:rPr>
      </w:pPr>
    </w:p>
    <w:p w:rsidR="00C16E09" w:rsidRDefault="00C16E09" w:rsidP="00832B88">
      <w:r>
        <w:br w:type="page"/>
      </w:r>
    </w:p>
    <w:bookmarkStart w:id="2" w:name="_Toc61739533"/>
    <w:p w:rsidR="00C21FFC" w:rsidRDefault="00B31FA9" w:rsidP="00C21FFC">
      <w:r w:rsidRPr="00B31FA9">
        <w:rPr>
          <w:noProof/>
          <w:lang w:bidi="bn-BD"/>
        </w:rPr>
        <w:lastRenderedPageBreak/>
        <mc:AlternateContent>
          <mc:Choice Requires="wps">
            <w:drawing>
              <wp:anchor distT="0" distB="0" distL="114300" distR="114300" simplePos="0" relativeHeight="251677696" behindDoc="0" locked="0" layoutInCell="1" allowOverlap="1" wp14:anchorId="69E1A8F8" wp14:editId="111C0EDC">
                <wp:simplePos x="0" y="0"/>
                <wp:positionH relativeFrom="margin">
                  <wp:posOffset>-229870</wp:posOffset>
                </wp:positionH>
                <wp:positionV relativeFrom="paragraph">
                  <wp:posOffset>-124593</wp:posOffset>
                </wp:positionV>
                <wp:extent cx="6400800" cy="0"/>
                <wp:effectExtent l="0" t="19050" r="19050" b="19050"/>
                <wp:wrapNone/>
                <wp:docPr id="164" name="Straight Connector 164"/>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85176B7" id="Straight Connector 164" o:spid="_x0000_s1026" style="position:absolute;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18.1pt,-9.8pt" to="485.9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" strokecolor="black [3200]" strokeweight="2.25pt">
                <v:stroke joinstyle="miter"/>
                <w10:wrap anchorx="margin"/>
              </v:line>
            </w:pict>
          </mc:Fallback>
        </mc:AlternateContent>
      </w:r>
      <w:r w:rsidRPr="00B31FA9">
        <w:t>CHAPTER 3: L</w:t>
      </w:r>
      <w:r w:rsidRPr="00B31FA9">
        <w:rPr>
          <w:sz w:val="36"/>
          <w:szCs w:val="36"/>
        </w:rPr>
        <w:t>ITERATURE</w:t>
      </w:r>
      <w:r w:rsidRPr="00B31FA9">
        <w:t xml:space="preserve"> R</w:t>
      </w:r>
      <w:r w:rsidRPr="00B31FA9">
        <w:rPr>
          <w:sz w:val="36"/>
          <w:szCs w:val="36"/>
        </w:rPr>
        <w:t>EVIEW</w:t>
      </w:r>
      <w:bookmarkEnd w:id="2"/>
      <w:r w:rsidR="00B3223C" w:rsidRPr="00B31FA9">
        <w:br w:type="page"/>
      </w:r>
      <w:proofErr w:type="gramStart"/>
      <w:r w:rsidR="00C21FFC">
        <w:lastRenderedPageBreak/>
        <w:t>Over</w:t>
      </w:r>
      <w:proofErr w:type="gramEnd"/>
      <w:r w:rsidR="00C21FFC">
        <w:t xml:space="preserve"> the years, network centralities have been used for many different purposes that range from</w:t>
      </w:r>
      <w:r w:rsidR="00C21FFC">
        <w:t xml:space="preserve"> </w:t>
      </w:r>
      <w:r w:rsidR="00C21FFC">
        <w:t>traffic network to brain networks. However, there’s been very little effort to explore network</w:t>
      </w:r>
      <w:r w:rsidR="00C21FFC">
        <w:t xml:space="preserve"> </w:t>
      </w:r>
      <w:r w:rsidR="00C21FFC">
        <w:t xml:space="preserve">discrimination through centrality measures. In their work, Wang and </w:t>
      </w:r>
      <w:proofErr w:type="spellStart"/>
      <w:proofErr w:type="gramStart"/>
      <w:r w:rsidR="00C21FFC">
        <w:t>Krim</w:t>
      </w:r>
      <w:proofErr w:type="spellEnd"/>
      <w:r w:rsidR="00C21FFC">
        <w:t>(</w:t>
      </w:r>
      <w:proofErr w:type="gramEnd"/>
      <w:r w:rsidR="00C21FFC">
        <w:t>“Department of</w:t>
      </w:r>
      <w:r w:rsidR="00C21FFC">
        <w:t xml:space="preserve"> </w:t>
      </w:r>
      <w:r w:rsidR="00C21FFC">
        <w:t>Physics Department of Electrical and Computer Engineering,” 2012) showed that discrimination</w:t>
      </w:r>
      <w:r w:rsidR="00C21FFC">
        <w:t xml:space="preserve"> </w:t>
      </w:r>
      <w:r w:rsidR="00C21FFC">
        <w:t>of graph networks are possible through centrality measures. They showed that degree centrality</w:t>
      </w:r>
      <w:r w:rsidR="00C21FFC">
        <w:t xml:space="preserve"> </w:t>
      </w:r>
      <w:r w:rsidR="00C21FFC">
        <w:t>and clustering coefficients were enough to discriminate networks and adding Betweenness</w:t>
      </w:r>
      <w:r w:rsidR="00C21FFC">
        <w:t xml:space="preserve"> </w:t>
      </w:r>
      <w:r w:rsidR="00C21FFC">
        <w:t>Centralities, Eigenvector Centralities or Closeness Centralities degraded the results. However,</w:t>
      </w:r>
      <w:r w:rsidR="00C21FFC">
        <w:t xml:space="preserve"> </w:t>
      </w:r>
      <w:r w:rsidR="00C21FFC">
        <w:t xml:space="preserve">they only used two small sample datasets for their study. In his study </w:t>
      </w:r>
      <w:proofErr w:type="gramStart"/>
      <w:r w:rsidR="00C21FFC">
        <w:t>Dwyer(</w:t>
      </w:r>
      <w:proofErr w:type="gramEnd"/>
      <w:r w:rsidR="00C21FFC">
        <w:t>Dwyer et al., 2003)</w:t>
      </w:r>
      <w:r w:rsidR="00C21FFC">
        <w:t xml:space="preserve"> </w:t>
      </w:r>
      <w:r w:rsidR="00C21FFC">
        <w:t>showed that visual analysis to explore and compare the centralities within a given network was</w:t>
      </w:r>
      <w:r w:rsidR="00C21FFC">
        <w:t xml:space="preserve"> </w:t>
      </w:r>
      <w:r w:rsidR="00C21FFC">
        <w:t>possible. In the study the centralities were drawn on a 2D plane that was mapped to 3D plane.</w:t>
      </w:r>
      <w:r w:rsidR="00C21FFC">
        <w:t xml:space="preserve"> </w:t>
      </w:r>
      <w:r w:rsidR="00C21FFC">
        <w:t>Three different methods were employed to this purpose and these were 3D parallel Coordinates</w:t>
      </w:r>
      <w:r w:rsidR="00C21FFC">
        <w:t xml:space="preserve"> </w:t>
      </w:r>
      <w:r w:rsidR="00C21FFC">
        <w:t>based Comparison, Orbit based comparison and hierarchy based comparison.</w:t>
      </w:r>
    </w:p>
    <w:p w:rsidR="00C21FFC" w:rsidRDefault="00C21FFC" w:rsidP="00C21FFC">
      <w:proofErr w:type="spellStart"/>
      <w:r>
        <w:t>Sarrac´en</w:t>
      </w:r>
      <w:proofErr w:type="spellEnd"/>
      <w:r>
        <w:t xml:space="preserve"> and Rosso (De La Peña </w:t>
      </w:r>
      <w:proofErr w:type="spellStart"/>
      <w:r>
        <w:t>Sarracén</w:t>
      </w:r>
      <w:proofErr w:type="spellEnd"/>
      <w:r>
        <w:t xml:space="preserve"> &amp; Rosso, 2018) used Betweenness centrality to</w:t>
      </w:r>
      <w:r>
        <w:t xml:space="preserve"> </w:t>
      </w:r>
      <w:r>
        <w:t xml:space="preserve">automatically summarize text. In order to do so, they represented the text as an </w:t>
      </w:r>
      <w:proofErr w:type="spellStart"/>
      <w:r>
        <w:t>indirected</w:t>
      </w:r>
      <w:proofErr w:type="spellEnd"/>
      <w:r>
        <w:t xml:space="preserve"> </w:t>
      </w:r>
      <w:r>
        <w:t>weighted graph where each sentence was represented as a bag of words. They also used</w:t>
      </w:r>
      <w:r>
        <w:t xml:space="preserve"> </w:t>
      </w:r>
      <w:r>
        <w:t>similarity/dissimilarity criterion to represent the semantic relation between nodes. Afterwards, a</w:t>
      </w:r>
      <w:r>
        <w:t xml:space="preserve"> </w:t>
      </w:r>
      <w:r>
        <w:t xml:space="preserve">ranking algorithm was used which was based on Betweenness centrality. </w:t>
      </w:r>
      <w:proofErr w:type="gramStart"/>
      <w:r>
        <w:t>Wu(</w:t>
      </w:r>
      <w:proofErr w:type="gramEnd"/>
      <w:r>
        <w:t>Wu et al., 2013)</w:t>
      </w:r>
      <w:r>
        <w:t xml:space="preserve"> </w:t>
      </w:r>
      <w:r>
        <w:t>proposed a novel graph clustering algorithm which used Betweenness centrality recursively to</w:t>
      </w:r>
      <w:r>
        <w:t xml:space="preserve"> </w:t>
      </w:r>
      <w:r>
        <w:t>create groups of clusters called LEADER which guided the algorithm to cluster the whole</w:t>
      </w:r>
      <w:r>
        <w:t xml:space="preserve"> </w:t>
      </w:r>
      <w:r>
        <w:t>network.</w:t>
      </w:r>
    </w:p>
    <w:p w:rsidR="00B3223C" w:rsidRPr="00C21FFC" w:rsidRDefault="00C21FFC" w:rsidP="00C21FFC">
      <w:r>
        <w:t>Huang et al (Huang et al., 2016) proposed a visual analytics method to explore urban traffic</w:t>
      </w:r>
      <w:r>
        <w:t xml:space="preserve"> </w:t>
      </w:r>
      <w:r>
        <w:t>mobility patterns. They used Pagerank and Betweenness centralities to calculate the more</w:t>
      </w:r>
      <w:r>
        <w:t xml:space="preserve"> </w:t>
      </w:r>
      <w:r>
        <w:t>central/ important streets. Pagerank detected hub streets and Betweenness detected street/region</w:t>
      </w:r>
      <w:r>
        <w:t xml:space="preserve"> </w:t>
      </w:r>
      <w:r>
        <w:t xml:space="preserve">that acted as back-bone in urban </w:t>
      </w:r>
      <w:proofErr w:type="spellStart"/>
      <w:r>
        <w:t>networks.Crucitti</w:t>
      </w:r>
      <w:proofErr w:type="spellEnd"/>
      <w:r>
        <w:t xml:space="preserve"> (</w:t>
      </w:r>
      <w:proofErr w:type="spellStart"/>
      <w:r>
        <w:t>Crucitti</w:t>
      </w:r>
      <w:proofErr w:type="spellEnd"/>
      <w:r>
        <w:t xml:space="preserve"> et al., 2006) used Closeness,</w:t>
      </w:r>
      <w:r>
        <w:t xml:space="preserve"> </w:t>
      </w:r>
      <w:r>
        <w:t>Betweenness, Straightness and information centralities to capture street patterns of different</w:t>
      </w:r>
      <w:r>
        <w:t xml:space="preserve"> </w:t>
      </w:r>
      <w:r>
        <w:t xml:space="preserve">cities of the world. They proposed that a </w:t>
      </w:r>
      <w:proofErr w:type="spellStart"/>
      <w:r>
        <w:t>hierarchichal</w:t>
      </w:r>
      <w:proofErr w:type="spellEnd"/>
      <w:r>
        <w:t xml:space="preserve"> clustering based on distribution of</w:t>
      </w:r>
      <w:r>
        <w:t xml:space="preserve"> </w:t>
      </w:r>
      <w:r>
        <w:t>centrality measures are capable of distinguishing different cities to some extent. Zhang (Zhang et</w:t>
      </w:r>
      <w:r>
        <w:t xml:space="preserve"> </w:t>
      </w:r>
      <w:r>
        <w:t xml:space="preserve">al., 2011) used degree, </w:t>
      </w:r>
      <w:proofErr w:type="spellStart"/>
      <w:r>
        <w:t>betweennesss</w:t>
      </w:r>
      <w:proofErr w:type="spellEnd"/>
      <w:r>
        <w:t xml:space="preserve"> and closeness centrality to calculate different road patterns.</w:t>
      </w:r>
      <w:r>
        <w:t xml:space="preserve"> </w:t>
      </w:r>
      <w:r>
        <w:t>The aim of their study was to discriminate different road patterns using centralities. The</w:t>
      </w:r>
      <w:r>
        <w:t xml:space="preserve"> </w:t>
      </w:r>
      <w:bookmarkStart w:id="3" w:name="_GoBack"/>
      <w:bookmarkEnd w:id="3"/>
      <w:r>
        <w:t>centralities were calculated using a topological network representation of the road networks.</w:t>
      </w:r>
      <w:r w:rsidR="00B31FA9">
        <w:br w:type="page"/>
      </w:r>
    </w:p>
    <w:bookmarkStart w:id="4" w:name="_Toc61739534"/>
    <w:p w:rsidR="00C16E09" w:rsidRDefault="00C16E09" w:rsidP="00B31FA9">
      <w:pPr>
        <w:pStyle w:val="Heading1"/>
        <w:rPr>
          <w:rFonts w:cs="Times New Roman"/>
        </w:rPr>
      </w:pPr>
      <w:r w:rsidRPr="00FC5CA7">
        <w:rPr>
          <w:noProof/>
          <w:lang w:bidi="bn-BD"/>
        </w:rPr>
        <w:lastRenderedPageBreak/>
        <mc:AlternateContent>
          <mc:Choice Requires="wps">
            <w:drawing>
              <wp:anchor distT="0" distB="0" distL="114300" distR="114300" simplePos="0" relativeHeight="251664384" behindDoc="0" locked="0" layoutInCell="1" allowOverlap="1" wp14:anchorId="2D94F4F5" wp14:editId="46862F73">
                <wp:simplePos x="0" y="0"/>
                <wp:positionH relativeFrom="margin">
                  <wp:align>center</wp:align>
                </wp:positionH>
                <wp:positionV relativeFrom="paragraph">
                  <wp:posOffset>-9525</wp:posOffset>
                </wp:positionV>
                <wp:extent cx="6400800" cy="0"/>
                <wp:effectExtent l="0" t="19050" r="19050" b="19050"/>
                <wp:wrapNone/>
                <wp:docPr id="6" name="Straight Connector 6"/>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39C2887" id="Straight Connector 6" o:spid="_x0000_s1026" style="position:absolute;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W2sAjs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Pr="00FC5CA7">
        <w:t>CHAPTER</w:t>
      </w:r>
      <w:r w:rsidR="00B31FA9">
        <w:t xml:space="preserve"> 4</w:t>
      </w:r>
      <w:r>
        <w:t>: D</w:t>
      </w:r>
      <w:r w:rsidRPr="00C16E09">
        <w:t>ATASETS</w:t>
      </w:r>
      <w:bookmarkEnd w:id="4"/>
    </w:p>
    <w:p w:rsidR="00C16E09" w:rsidRDefault="00C16E09" w:rsidP="00C16E09"/>
    <w:p w:rsidR="00786F4E" w:rsidRDefault="00C16E09" w:rsidP="00786F4E">
      <w:r>
        <w:br w:type="page"/>
      </w:r>
      <w:r w:rsidR="002638FA" w:rsidRPr="002638FA">
        <w:lastRenderedPageBreak/>
        <w:t>The datasets used in this study belong to the following categories: Social Networks, Citation Networks, Collaboration Networks, Product Co-Purchase Networks, Communication networks, Internet P2P networks, Ground Truth Networks and Signed Networks. The description of each network are given below.</w:t>
      </w:r>
    </w:p>
    <w:p w:rsidR="002638FA" w:rsidRPr="00786F4E" w:rsidRDefault="00B31FA9" w:rsidP="00786F4E">
      <w:pPr>
        <w:pStyle w:val="Heading2"/>
        <w:rPr>
          <w:rFonts w:eastAsiaTheme="minorHAnsi" w:cstheme="minorBidi"/>
          <w:color w:val="auto"/>
          <w:sz w:val="24"/>
          <w:szCs w:val="22"/>
        </w:rPr>
      </w:pPr>
      <w:bookmarkStart w:id="5" w:name="_Toc61739535"/>
      <w:r>
        <w:t>4</w:t>
      </w:r>
      <w:r w:rsidR="00786F4E">
        <w:t>.1</w:t>
      </w:r>
      <w:r w:rsidR="00786F4E">
        <w:tab/>
      </w:r>
      <w:r w:rsidR="002638FA" w:rsidRPr="00786F4E">
        <w:t>Social Network</w:t>
      </w:r>
      <w:bookmarkEnd w:id="5"/>
    </w:p>
    <w:p w:rsidR="002638FA" w:rsidRPr="002638FA" w:rsidRDefault="00B31FA9" w:rsidP="00786F4E">
      <w:pPr>
        <w:pStyle w:val="Heading3"/>
      </w:pPr>
      <w:bookmarkStart w:id="6" w:name="_Toc61739536"/>
      <w:r>
        <w:t>4</w:t>
      </w:r>
      <w:r w:rsidR="00786F4E">
        <w:t>.</w:t>
      </w:r>
      <w:r w:rsidR="00371E73">
        <w:t>1.1</w:t>
      </w:r>
      <w:r w:rsidR="00371E73">
        <w:tab/>
      </w:r>
      <w:r w:rsidR="002638FA" w:rsidRPr="002638FA">
        <w:t>Ego Networks (Facebook and Twitter)</w:t>
      </w:r>
      <w:bookmarkEnd w:id="6"/>
    </w:p>
    <w:p w:rsidR="002638FA" w:rsidRPr="002638FA" w:rsidRDefault="002638FA" w:rsidP="007F2C9D">
      <w:r w:rsidRPr="002638FA">
        <w:t>The Ego networks are essentially networks centered around one particular node. Such networks are formed by taking one node, and finding all the vertices that are directly connected to it while also finding the connections between those vertices. Two ego networks have been used in this research,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2638FA" w:rsidRPr="002638FA" w:rsidRDefault="00B31FA9" w:rsidP="00786F4E">
      <w:pPr>
        <w:pStyle w:val="Heading3"/>
      </w:pPr>
      <w:bookmarkStart w:id="7" w:name="_Toc61739537"/>
      <w:r>
        <w:t>4</w:t>
      </w:r>
      <w:r w:rsidR="00786F4E">
        <w:t>.</w:t>
      </w:r>
      <w:r w:rsidR="00371E73">
        <w:t>1.2</w:t>
      </w:r>
      <w:r w:rsidR="00371E73">
        <w:tab/>
      </w:r>
      <w:r w:rsidR="002638FA" w:rsidRPr="002638FA">
        <w:t>Page to Page Networks (Facebook)</w:t>
      </w:r>
      <w:bookmarkEnd w:id="7"/>
    </w:p>
    <w:p w:rsidR="002638FA" w:rsidRPr="002638FA" w:rsidRDefault="002638FA" w:rsidP="007F2C9D">
      <w:r w:rsidRPr="002638FA">
        <w:t>Another type of network is formed between pages instead of account-holders. The “</w:t>
      </w:r>
      <w:proofErr w:type="spellStart"/>
      <w:r w:rsidRPr="002638FA">
        <w:t>Gemsec</w:t>
      </w:r>
      <w:proofErr w:type="spellEnd"/>
      <w:r w:rsidRPr="002638FA">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2638FA">
        <w:t>Tv</w:t>
      </w:r>
      <w:proofErr w:type="spellEnd"/>
      <w:r w:rsidRPr="002638FA">
        <w:t xml:space="preserve"> shows (3892 nodes and 17262 edges). Each individual dataset consists of verified Facebook pages of that category, and edges exist between pages that like each other.</w:t>
      </w:r>
    </w:p>
    <w:p w:rsidR="002638FA" w:rsidRPr="002638FA" w:rsidRDefault="00B31FA9" w:rsidP="00786F4E">
      <w:pPr>
        <w:pStyle w:val="Heading3"/>
      </w:pPr>
      <w:bookmarkStart w:id="8" w:name="_Toc61739538"/>
      <w:r>
        <w:t>4</w:t>
      </w:r>
      <w:r w:rsidR="00786F4E">
        <w:t>.</w:t>
      </w:r>
      <w:r w:rsidR="00371E73">
        <w:t>1.3</w:t>
      </w:r>
      <w:r w:rsidR="00371E73">
        <w:tab/>
      </w:r>
      <w:r w:rsidR="002638FA" w:rsidRPr="002638FA">
        <w:t>Twitch</w:t>
      </w:r>
      <w:bookmarkEnd w:id="8"/>
      <w:r w:rsidR="002638FA" w:rsidRPr="002638FA">
        <w:t xml:space="preserve"> </w:t>
      </w:r>
    </w:p>
    <w:p w:rsidR="002638FA" w:rsidRPr="002638FA" w:rsidRDefault="002638FA" w:rsidP="007F2C9D">
      <w:r w:rsidRPr="002638FA">
        <w:t>Twitch is a website on which people can livestream, and it is used mostly by gamers. The “</w:t>
      </w:r>
      <w:proofErr w:type="spellStart"/>
      <w:r w:rsidRPr="002638FA">
        <w:t>Musae</w:t>
      </w:r>
      <w:proofErr w:type="spellEnd"/>
      <w:r w:rsidRPr="002638FA">
        <w:t xml:space="preserve">-twitch” datasets consists of 6 networks – DE (9498 nodes and 153138 edges), ENGB (7126 nodes and 35324 edges), ES (4648 nodes and 59382 edges), FR (6549 nodes and 112666 edges), PTBR (1912 nodes and 31299 edges), </w:t>
      </w:r>
      <w:proofErr w:type="gramStart"/>
      <w:r w:rsidRPr="002638FA">
        <w:t>RU</w:t>
      </w:r>
      <w:proofErr w:type="gramEnd"/>
      <w:r w:rsidRPr="002638FA">
        <w:t xml:space="preserve"> (4385 nodes and 37304 edges) - divided by the languages used by the streamers. The edges represent friendships between the streamers. The data was collected on May 2018.</w:t>
      </w:r>
    </w:p>
    <w:p w:rsidR="002638FA" w:rsidRPr="002638FA" w:rsidRDefault="00B31FA9" w:rsidP="00786F4E">
      <w:pPr>
        <w:pStyle w:val="Heading3"/>
      </w:pPr>
      <w:bookmarkStart w:id="9" w:name="_Toc61739539"/>
      <w:r>
        <w:lastRenderedPageBreak/>
        <w:t>4</w:t>
      </w:r>
      <w:r w:rsidR="00786F4E">
        <w:t>.</w:t>
      </w:r>
      <w:r w:rsidR="003A4BDE">
        <w:t>1.4</w:t>
      </w:r>
      <w:r w:rsidR="003A4BDE">
        <w:tab/>
      </w:r>
      <w:r w:rsidR="002638FA" w:rsidRPr="002638FA">
        <w:t>Last.fm</w:t>
      </w:r>
      <w:bookmarkEnd w:id="9"/>
    </w:p>
    <w:p w:rsidR="002638FA" w:rsidRDefault="002638FA" w:rsidP="007F2C9D">
      <w:r w:rsidRPr="002638FA">
        <w:t>Last.fm is a website that has been providing music services since 2003. The “Feather-</w:t>
      </w:r>
      <w:proofErr w:type="spellStart"/>
      <w:r w:rsidRPr="002638FA">
        <w:t>lastfm</w:t>
      </w:r>
      <w:proofErr w:type="spellEnd"/>
      <w:r w:rsidRPr="002638FA">
        <w:t xml:space="preserve">-social” dataset contains a social network of </w:t>
      </w:r>
      <w:proofErr w:type="spellStart"/>
      <w:r w:rsidRPr="002638FA">
        <w:t>LastFM</w:t>
      </w:r>
      <w:proofErr w:type="spellEnd"/>
      <w:r w:rsidRPr="002638FA">
        <w:t xml:space="preserve"> users which was collected in March 2020. The nodes represent users residing in Asian countries and edges represent mutual follow relationships. It has 7624 nodes and 27806 edges.</w:t>
      </w:r>
    </w:p>
    <w:p w:rsidR="00A12872" w:rsidRPr="002638FA" w:rsidRDefault="00A12872" w:rsidP="002638FA">
      <w:pPr>
        <w:spacing w:line="259" w:lineRule="auto"/>
        <w:jc w:val="left"/>
        <w:rPr>
          <w:rFonts w:asciiTheme="minorHAnsi" w:hAnsiTheme="minorHAnsi"/>
          <w:sz w:val="22"/>
        </w:rPr>
      </w:pPr>
    </w:p>
    <w:p w:rsidR="002638FA" w:rsidRPr="002638FA" w:rsidRDefault="00B31FA9" w:rsidP="00266D90">
      <w:pPr>
        <w:pStyle w:val="Heading2"/>
      </w:pPr>
      <w:bookmarkStart w:id="10" w:name="_Toc61739540"/>
      <w:r>
        <w:t>4</w:t>
      </w:r>
      <w:r w:rsidR="00786F4E">
        <w:t>.2</w:t>
      </w:r>
      <w:r w:rsidR="00786F4E">
        <w:tab/>
      </w:r>
      <w:r w:rsidR="002638FA" w:rsidRPr="002638FA">
        <w:t>Communication Networks</w:t>
      </w:r>
      <w:bookmarkEnd w:id="10"/>
    </w:p>
    <w:p w:rsidR="002638FA" w:rsidRPr="002638FA" w:rsidRDefault="002638FA" w:rsidP="007F2C9D">
      <w:r w:rsidRPr="002638FA">
        <w:t>Communication networks can be constructed by collecting email data from institutes. Such networks are the “Email-</w:t>
      </w:r>
      <w:proofErr w:type="spellStart"/>
      <w:r w:rsidRPr="002638FA">
        <w:t>EuAll</w:t>
      </w:r>
      <w:proofErr w:type="spellEnd"/>
      <w:r w:rsidRPr="002638FA">
        <w:t>” and “Email-</w:t>
      </w:r>
      <w:proofErr w:type="spellStart"/>
      <w:r w:rsidRPr="002638FA">
        <w:t>enron</w:t>
      </w:r>
      <w:proofErr w:type="spellEnd"/>
      <w:r w:rsidRPr="002638FA">
        <w:t>” networks. “Email-</w:t>
      </w:r>
      <w:proofErr w:type="spellStart"/>
      <w:r w:rsidRPr="002638FA">
        <w:t>EuAll</w:t>
      </w:r>
      <w:proofErr w:type="spellEnd"/>
      <w:r w:rsidRPr="002638FA">
        <w:t>” has 265214 nodes and 420045 edges, and was collected from a European institute from October 2003 to May 2005. The nodes represent email address and a directed edge signifies that source node sent at least one email to target node. “Email-</w:t>
      </w:r>
      <w:proofErr w:type="spellStart"/>
      <w:r w:rsidRPr="002638FA">
        <w:t>enron</w:t>
      </w:r>
      <w:proofErr w:type="spellEnd"/>
      <w:r w:rsidRPr="002638FA">
        <w:t>” has 36692 nodes and 367662 edges and was collected, and made public, from the Enron Corporation when it was being investigated. This network is undirected and contains an edge between nodes if any email was exchanged between them.</w:t>
      </w:r>
    </w:p>
    <w:p w:rsidR="002638FA" w:rsidRPr="002638FA" w:rsidRDefault="00B31FA9" w:rsidP="00266D90">
      <w:pPr>
        <w:pStyle w:val="Heading3"/>
      </w:pPr>
      <w:bookmarkStart w:id="11" w:name="_Toc61739541"/>
      <w:r>
        <w:t>4</w:t>
      </w:r>
      <w:r w:rsidR="00266D90">
        <w:t>.3</w:t>
      </w:r>
      <w:r w:rsidR="00266D90">
        <w:tab/>
      </w:r>
      <w:r w:rsidR="002638FA" w:rsidRPr="002638FA">
        <w:t>Collaboration Networks</w:t>
      </w:r>
      <w:bookmarkEnd w:id="11"/>
      <w:r w:rsidR="002638FA" w:rsidRPr="002638FA">
        <w:t xml:space="preserve"> </w:t>
      </w:r>
    </w:p>
    <w:p w:rsidR="002638FA" w:rsidRPr="002638FA" w:rsidRDefault="002638FA" w:rsidP="007F2C9D">
      <w:r w:rsidRPr="002638FA">
        <w:t xml:space="preserve">The </w:t>
      </w:r>
      <w:proofErr w:type="spellStart"/>
      <w:r w:rsidRPr="002638FA">
        <w:t>Arxiv</w:t>
      </w:r>
      <w:proofErr w:type="spellEnd"/>
      <w:r w:rsidRPr="002638FA">
        <w:t xml:space="preserve"> collaboration networks were collected from the e-print </w:t>
      </w:r>
      <w:proofErr w:type="spellStart"/>
      <w:r w:rsidRPr="002638FA">
        <w:t>arXiv</w:t>
      </w:r>
      <w:proofErr w:type="spellEnd"/>
      <w:r w:rsidRPr="002638FA">
        <w:t xml:space="preserve"> websites. The edges represent collaborations between authors, so if one author collaborated with another an undirected edge exists between them. The data consists of papers published </w:t>
      </w:r>
      <w:proofErr w:type="gramStart"/>
      <w:r w:rsidRPr="002638FA">
        <w:t>between January 1993 to April 2003</w:t>
      </w:r>
      <w:proofErr w:type="gramEnd"/>
      <w:r w:rsidRPr="002638FA">
        <w:t>. The “Ca-</w:t>
      </w:r>
      <w:proofErr w:type="spellStart"/>
      <w:r w:rsidRPr="002638FA">
        <w:t>AstroPH</w:t>
      </w:r>
      <w:proofErr w:type="spellEnd"/>
      <w:r w:rsidRPr="002638FA">
        <w:t>” dataset has 18772 nodes and 396160 edges, and represents collaborations in papers of the Astro Physics category. The “Ca-</w:t>
      </w:r>
      <w:proofErr w:type="spellStart"/>
      <w:r w:rsidRPr="002638FA">
        <w:t>HepPH</w:t>
      </w:r>
      <w:proofErr w:type="spellEnd"/>
      <w:r w:rsidRPr="002638FA">
        <w:t>” dataset has 12008 nodes and 237010 edges, and represents collaborations in papers of the High Energy Physics - Phenomenology category.</w:t>
      </w:r>
    </w:p>
    <w:p w:rsidR="002638FA" w:rsidRPr="002638FA" w:rsidRDefault="00B31FA9" w:rsidP="00266D90">
      <w:pPr>
        <w:pStyle w:val="Heading3"/>
      </w:pPr>
      <w:bookmarkStart w:id="12" w:name="_Toc61739542"/>
      <w:r>
        <w:t>4</w:t>
      </w:r>
      <w:r w:rsidR="00266D90">
        <w:t>.4</w:t>
      </w:r>
      <w:r w:rsidR="00266D90">
        <w:tab/>
      </w:r>
      <w:r w:rsidR="002638FA" w:rsidRPr="002638FA">
        <w:t>Citation Networks</w:t>
      </w:r>
      <w:bookmarkEnd w:id="12"/>
    </w:p>
    <w:p w:rsidR="002638FA" w:rsidRPr="002638FA" w:rsidRDefault="002638FA" w:rsidP="007F2C9D">
      <w:r w:rsidRPr="002638FA">
        <w:t xml:space="preserve">The </w:t>
      </w:r>
      <w:proofErr w:type="spellStart"/>
      <w:r w:rsidRPr="002638FA">
        <w:t>Arxiv</w:t>
      </w:r>
      <w:proofErr w:type="spellEnd"/>
      <w:r w:rsidRPr="002638FA">
        <w:t xml:space="preserve"> citation networks were also collected from the e-print </w:t>
      </w:r>
      <w:proofErr w:type="spellStart"/>
      <w:r w:rsidRPr="002638FA">
        <w:t>arXiv</w:t>
      </w:r>
      <w:proofErr w:type="spellEnd"/>
      <w:r w:rsidRPr="002638FA">
        <w:t xml:space="preserve"> database. These datasets represent which papers cite each other within this database, and if one paper cites another, a directed edge is drawn from the former to the latter. Information regarding cited papers that do </w:t>
      </w:r>
      <w:proofErr w:type="spellStart"/>
      <w:r w:rsidRPr="002638FA">
        <w:t>no</w:t>
      </w:r>
      <w:proofErr w:type="spellEnd"/>
      <w:r w:rsidRPr="002638FA">
        <w:t xml:space="preserve"> exist within the database is not present in the networks. The data is collected from papers published between January 1993 and April 2003. The “</w:t>
      </w:r>
      <w:proofErr w:type="spellStart"/>
      <w:r w:rsidRPr="002638FA">
        <w:t>cit-HepPH</w:t>
      </w:r>
      <w:proofErr w:type="spellEnd"/>
      <w:r w:rsidRPr="002638FA">
        <w:t xml:space="preserve">” dataset contains 34546 nodes and 421577 edges and consists of papers submitted to the High Energy Physics- Phenomenology category. The </w:t>
      </w:r>
      <w:r w:rsidRPr="002638FA">
        <w:lastRenderedPageBreak/>
        <w:t>“</w:t>
      </w:r>
      <w:proofErr w:type="spellStart"/>
      <w:r w:rsidRPr="002638FA">
        <w:t>cit-HepTH</w:t>
      </w:r>
      <w:proofErr w:type="spellEnd"/>
      <w:r w:rsidRPr="002638FA">
        <w:t>” dataset contains 27770 nodes and 352807 edges and consists of papers submitted to the High Energy Physics- Theory category.</w:t>
      </w:r>
    </w:p>
    <w:p w:rsidR="002638FA" w:rsidRPr="002638FA" w:rsidRDefault="00B31FA9" w:rsidP="00266D90">
      <w:pPr>
        <w:pStyle w:val="Heading3"/>
      </w:pPr>
      <w:bookmarkStart w:id="13" w:name="_Toc61739543"/>
      <w:r>
        <w:t>4</w:t>
      </w:r>
      <w:r w:rsidR="00266D90">
        <w:t>.5</w:t>
      </w:r>
      <w:r w:rsidR="00266D90">
        <w:tab/>
      </w:r>
      <w:r w:rsidR="002638FA" w:rsidRPr="002638FA">
        <w:t>Co-purchase Networks</w:t>
      </w:r>
      <w:bookmarkEnd w:id="13"/>
    </w:p>
    <w:p w:rsidR="002638FA" w:rsidRPr="002638FA" w:rsidRDefault="002638FA" w:rsidP="007F2C9D">
      <w:r w:rsidRPr="002638FA">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2638FA" w:rsidRPr="002638FA" w:rsidRDefault="00B31FA9" w:rsidP="00266D90">
      <w:pPr>
        <w:pStyle w:val="Heading3"/>
      </w:pPr>
      <w:bookmarkStart w:id="14" w:name="_Toc61739544"/>
      <w:r>
        <w:t>4</w:t>
      </w:r>
      <w:r w:rsidR="00266D90">
        <w:t>.6</w:t>
      </w:r>
      <w:r w:rsidR="00266D90">
        <w:tab/>
      </w:r>
      <w:r w:rsidR="002638FA" w:rsidRPr="002638FA">
        <w:t>Internet P2P Networks</w:t>
      </w:r>
      <w:bookmarkEnd w:id="14"/>
      <w:r w:rsidR="002638FA" w:rsidRPr="002638FA">
        <w:t xml:space="preserve"> </w:t>
      </w:r>
    </w:p>
    <w:p w:rsidR="002638FA" w:rsidRPr="002638FA" w:rsidRDefault="002638FA" w:rsidP="007F2C9D">
      <w:r w:rsidRPr="002638FA">
        <w:t xml:space="preserve">The hosts in a peep-to-peer sharing system also form networks. Such networks were constructed from the Gnutella file sharing network by taking 9 snapshots across a few days in August 2002. The ones used in this research are: “P2p-Gnutella04” (10876 nodes and 39994 edges) which was collected on 4th August, “p2p-Gnutella30” (36682 nodes and 88328 edges) which was collected on 30th August, </w:t>
      </w:r>
      <w:proofErr w:type="gramStart"/>
      <w:r w:rsidRPr="002638FA">
        <w:t>“</w:t>
      </w:r>
      <w:proofErr w:type="gramEnd"/>
      <w:r w:rsidRPr="002638FA">
        <w:t>p2p-Gnutella31” (62586 nodes and 147892 edges) which was taken on 31st August.</w:t>
      </w:r>
    </w:p>
    <w:p w:rsidR="002638FA" w:rsidRDefault="002638FA" w:rsidP="007F2C9D">
      <w:r w:rsidRPr="002638FA">
        <w:t>The following table</w:t>
      </w:r>
      <w:r w:rsidR="00F27FDB">
        <w:t>s</w:t>
      </w:r>
      <w:r w:rsidRPr="002638FA">
        <w:t xml:space="preserve"> show</w:t>
      </w:r>
      <w:r w:rsidR="00F27FDB">
        <w:t xml:space="preserve"> the details of each dataset of each category:</w:t>
      </w:r>
    </w:p>
    <w:p w:rsidR="00CE589C" w:rsidRDefault="00CE589C" w:rsidP="00CE589C">
      <w:r>
        <w:t>Social Networks:</w:t>
      </w:r>
    </w:p>
    <w:tbl>
      <w:tblPr>
        <w:tblStyle w:val="GridTable4-Accent6"/>
        <w:tblW w:w="0" w:type="auto"/>
        <w:tblLook w:val="04A0" w:firstRow="1" w:lastRow="0" w:firstColumn="1" w:lastColumn="0" w:noHBand="0" w:noVBand="1"/>
      </w:tblPr>
      <w:tblGrid>
        <w:gridCol w:w="2240"/>
        <w:gridCol w:w="1210"/>
        <w:gridCol w:w="1054"/>
        <w:gridCol w:w="1602"/>
        <w:gridCol w:w="1473"/>
        <w:gridCol w:w="1771"/>
      </w:tblGrid>
      <w:tr w:rsidR="00D87018" w:rsidRPr="00F27FDB" w:rsidTr="00B263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D87018" w:rsidP="00851E7B">
            <w:r w:rsidRPr="00851E7B">
              <w:t xml:space="preserve">Dataset </w:t>
            </w:r>
            <w:r w:rsidR="00F27FDB" w:rsidRPr="00851E7B">
              <w:t>name</w:t>
            </w:r>
          </w:p>
        </w:tc>
        <w:tc>
          <w:tcPr>
            <w:tcW w:w="1213"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No.</w:t>
            </w:r>
            <w:r w:rsidR="00851E7B">
              <w:t xml:space="preserve"> N</w:t>
            </w:r>
            <w:r w:rsidR="00F27FDB" w:rsidRPr="00851E7B">
              <w:t>odes</w:t>
            </w:r>
          </w:p>
        </w:tc>
        <w:tc>
          <w:tcPr>
            <w:tcW w:w="1043"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No. </w:t>
            </w:r>
            <w:r w:rsidR="00F27FDB" w:rsidRPr="00851E7B">
              <w:t>Edges</w:t>
            </w:r>
          </w:p>
        </w:tc>
        <w:tc>
          <w:tcPr>
            <w:tcW w:w="1606"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Average </w:t>
            </w:r>
            <w:r w:rsidR="00F27FDB" w:rsidRPr="00851E7B">
              <w:t>Degree</w:t>
            </w:r>
          </w:p>
        </w:tc>
        <w:tc>
          <w:tcPr>
            <w:tcW w:w="1468"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Graph </w:t>
            </w:r>
            <w:r w:rsidR="00F27FDB" w:rsidRPr="00851E7B">
              <w:t>Density</w:t>
            </w:r>
          </w:p>
        </w:tc>
        <w:tc>
          <w:tcPr>
            <w:tcW w:w="1775" w:type="dxa"/>
            <w:noWrap/>
            <w:hideMark/>
          </w:tcPr>
          <w:p w:rsidR="00F27FDB" w:rsidRPr="00851E7B" w:rsidRDefault="00D87018" w:rsidP="00851E7B">
            <w:pPr>
              <w:cnfStyle w:val="100000000000" w:firstRow="1" w:lastRow="0" w:firstColumn="0" w:lastColumn="0" w:oddVBand="0" w:evenVBand="0" w:oddHBand="0" w:evenHBand="0" w:firstRowFirstColumn="0" w:firstRowLastColumn="0" w:lastRowFirstColumn="0" w:lastRowLastColumn="0"/>
            </w:pPr>
            <w:r w:rsidRPr="00851E7B">
              <w:t xml:space="preserve">Graph </w:t>
            </w:r>
            <w:r w:rsidR="00F27FDB" w:rsidRPr="00851E7B">
              <w:t>Transitivity</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r w:rsidRPr="00851E7B">
              <w:t>Ego-Facebook</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039</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8233</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3.69051745</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5408581</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519189302</w:t>
            </w:r>
          </w:p>
        </w:tc>
      </w:tr>
      <w:tr w:rsidR="00851E7B"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tcPr>
          <w:p w:rsidR="00B26314" w:rsidRPr="00851E7B" w:rsidRDefault="00B26314" w:rsidP="00851E7B">
            <w:r w:rsidRPr="00851E7B">
              <w:t>Ego-Twitter</w:t>
            </w:r>
          </w:p>
        </w:tc>
        <w:tc>
          <w:tcPr>
            <w:tcW w:w="1213"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81306</w:t>
            </w:r>
          </w:p>
        </w:tc>
        <w:tc>
          <w:tcPr>
            <w:tcW w:w="1043"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2420765</w:t>
            </w:r>
          </w:p>
        </w:tc>
        <w:tc>
          <w:tcPr>
            <w:tcW w:w="1606"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59.5470199</w:t>
            </w:r>
          </w:p>
        </w:tc>
        <w:tc>
          <w:tcPr>
            <w:tcW w:w="1468"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0.000366191</w:t>
            </w:r>
          </w:p>
        </w:tc>
        <w:tc>
          <w:tcPr>
            <w:tcW w:w="1775" w:type="dxa"/>
            <w:noWrap/>
          </w:tcPr>
          <w:p w:rsidR="00B26314" w:rsidRPr="00851E7B" w:rsidRDefault="00B26314" w:rsidP="00851E7B">
            <w:pPr>
              <w:cnfStyle w:val="000000000000" w:firstRow="0" w:lastRow="0" w:firstColumn="0" w:lastColumn="0" w:oddVBand="0" w:evenVBand="0" w:oddHBand="0" w:evenHBand="0" w:firstRowFirstColumn="0" w:firstRowLastColumn="0" w:lastRowFirstColumn="0" w:lastRowLastColumn="0"/>
            </w:pPr>
            <w:r w:rsidRPr="00851E7B">
              <w:t>0.170572209</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w:t>
            </w:r>
            <w:proofErr w:type="spellStart"/>
            <w:r w:rsidRPr="00851E7B">
              <w:t>Tv</w:t>
            </w:r>
            <w:proofErr w:type="spellEnd"/>
            <w:r w:rsidRPr="00851E7B">
              <w:t xml:space="preserve"> show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892</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7262</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870503597</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1139582</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590643566</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Politician</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5908</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41729</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4.12626947</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119552</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301073736</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lastRenderedPageBreak/>
              <w:t>Gemsec</w:t>
            </w:r>
            <w:proofErr w:type="spellEnd"/>
            <w:r w:rsidRPr="00851E7B">
              <w:t>-Facebook-Government</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057</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9455</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5.35213263</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179624</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223768822</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Public figure</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1565</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67114</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1.60639862</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050179</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166564488</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Athletes edge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3866</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86858</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2.52819847</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45176</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29227029</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Company</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4113</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52310</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7.413023454</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0262631</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153198695</w:t>
            </w:r>
          </w:p>
        </w:tc>
      </w:tr>
      <w:tr w:rsidR="00851E7B"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New site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7917</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06259</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4.77658774</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264652</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13984782</w:t>
            </w:r>
          </w:p>
        </w:tc>
      </w:tr>
      <w:tr w:rsidR="00D87018"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Gemsec</w:t>
            </w:r>
            <w:proofErr w:type="spellEnd"/>
            <w:r w:rsidRPr="00851E7B">
              <w:t>-Facebook-Artist edges</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50515</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819306</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2.43812729</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0321074</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5349711</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PTBR</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1912</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1299</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2.73953975</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8561595</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30980962</w:t>
            </w:r>
          </w:p>
        </w:tc>
      </w:tr>
      <w:tr w:rsidR="00B26314"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RU</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4385</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7304</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7.01436716</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1940065</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48648019</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ES</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4648</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59382</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5.55163511</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274867</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84234875</w:t>
            </w:r>
          </w:p>
        </w:tc>
      </w:tr>
      <w:tr w:rsidR="00B26314"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FR</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6549</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12666</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4.40708505</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2626896</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54128273</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ENGB</w:t>
            </w:r>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126</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35324</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9.914117317</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69563</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42433249</w:t>
            </w:r>
          </w:p>
        </w:tc>
      </w:tr>
      <w:tr w:rsidR="00B26314" w:rsidRPr="00F27FDB" w:rsidTr="00B26314">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proofErr w:type="spellStart"/>
            <w:r w:rsidRPr="00851E7B">
              <w:t>musae</w:t>
            </w:r>
            <w:proofErr w:type="spellEnd"/>
            <w:r w:rsidRPr="00851E7B">
              <w:t>-Twitch-DE</w:t>
            </w:r>
          </w:p>
        </w:tc>
        <w:tc>
          <w:tcPr>
            <w:tcW w:w="121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9498</w:t>
            </w:r>
          </w:p>
        </w:tc>
        <w:tc>
          <w:tcPr>
            <w:tcW w:w="1043"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153138</w:t>
            </w:r>
          </w:p>
        </w:tc>
        <w:tc>
          <w:tcPr>
            <w:tcW w:w="1606"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32.24636766</w:t>
            </w:r>
          </w:p>
        </w:tc>
        <w:tc>
          <w:tcPr>
            <w:tcW w:w="1468"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01697535</w:t>
            </w:r>
          </w:p>
        </w:tc>
        <w:tc>
          <w:tcPr>
            <w:tcW w:w="1775" w:type="dxa"/>
            <w:noWrap/>
            <w:hideMark/>
          </w:tcPr>
          <w:p w:rsidR="00F27FDB" w:rsidRPr="00851E7B" w:rsidRDefault="00F27FDB" w:rsidP="00851E7B">
            <w:pPr>
              <w:cnfStyle w:val="000000000000" w:firstRow="0" w:lastRow="0" w:firstColumn="0" w:lastColumn="0" w:oddVBand="0" w:evenVBand="0" w:oddHBand="0" w:evenHBand="0" w:firstRowFirstColumn="0" w:firstRowLastColumn="0" w:lastRowFirstColumn="0" w:lastRowLastColumn="0"/>
            </w:pPr>
            <w:r w:rsidRPr="00851E7B">
              <w:t>0.046470889</w:t>
            </w:r>
          </w:p>
        </w:tc>
      </w:tr>
      <w:tr w:rsidR="00B26314" w:rsidRPr="00F27FDB" w:rsidTr="00B263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F27FDB" w:rsidRPr="00851E7B" w:rsidRDefault="00F27FDB" w:rsidP="00851E7B">
            <w:r w:rsidRPr="00851E7B">
              <w:t>Feather-</w:t>
            </w:r>
            <w:proofErr w:type="spellStart"/>
            <w:r w:rsidRPr="00851E7B">
              <w:t>lastfm</w:t>
            </w:r>
            <w:proofErr w:type="spellEnd"/>
          </w:p>
        </w:tc>
        <w:tc>
          <w:tcPr>
            <w:tcW w:w="121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624</w:t>
            </w:r>
          </w:p>
        </w:tc>
        <w:tc>
          <w:tcPr>
            <w:tcW w:w="1043"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27806</w:t>
            </w:r>
          </w:p>
        </w:tc>
        <w:tc>
          <w:tcPr>
            <w:tcW w:w="1606"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7.294333683</w:t>
            </w:r>
          </w:p>
        </w:tc>
        <w:tc>
          <w:tcPr>
            <w:tcW w:w="1468"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00047838</w:t>
            </w:r>
          </w:p>
        </w:tc>
        <w:tc>
          <w:tcPr>
            <w:tcW w:w="1775" w:type="dxa"/>
            <w:noWrap/>
            <w:hideMark/>
          </w:tcPr>
          <w:p w:rsidR="00F27FDB" w:rsidRPr="00851E7B" w:rsidRDefault="00F27FDB" w:rsidP="00851E7B">
            <w:pPr>
              <w:cnfStyle w:val="000000100000" w:firstRow="0" w:lastRow="0" w:firstColumn="0" w:lastColumn="0" w:oddVBand="0" w:evenVBand="0" w:oddHBand="1" w:evenHBand="0" w:firstRowFirstColumn="0" w:firstRowLastColumn="0" w:lastRowFirstColumn="0" w:lastRowLastColumn="0"/>
            </w:pPr>
            <w:r w:rsidRPr="00851E7B">
              <w:t>0.178622548</w:t>
            </w:r>
          </w:p>
        </w:tc>
      </w:tr>
    </w:tbl>
    <w:p w:rsidR="007F2C9D" w:rsidRDefault="007F2C9D" w:rsidP="002638FA">
      <w:pPr>
        <w:spacing w:line="259" w:lineRule="auto"/>
        <w:jc w:val="left"/>
        <w:rPr>
          <w:rFonts w:asciiTheme="minorHAnsi" w:hAnsiTheme="minorHAnsi"/>
          <w:sz w:val="22"/>
        </w:rPr>
      </w:pPr>
    </w:p>
    <w:p w:rsidR="00F27FDB" w:rsidRDefault="007F2C9D" w:rsidP="002638FA">
      <w:pPr>
        <w:spacing w:line="259" w:lineRule="auto"/>
        <w:jc w:val="left"/>
        <w:rPr>
          <w:rFonts w:asciiTheme="minorHAnsi" w:hAnsiTheme="minorHAnsi"/>
          <w:sz w:val="22"/>
        </w:rPr>
      </w:pPr>
      <w:r>
        <w:rPr>
          <w:rFonts w:asciiTheme="minorHAnsi" w:hAnsiTheme="minorHAnsi"/>
          <w:sz w:val="22"/>
        </w:rPr>
        <w:br w:type="page"/>
      </w:r>
    </w:p>
    <w:p w:rsidR="00CE589C" w:rsidRDefault="00CE589C" w:rsidP="00CE589C">
      <w:r>
        <w:lastRenderedPageBreak/>
        <w:t>Communication Networks:</w:t>
      </w:r>
    </w:p>
    <w:tbl>
      <w:tblPr>
        <w:tblStyle w:val="GridTable4-Accent6"/>
        <w:tblW w:w="0" w:type="auto"/>
        <w:tblLook w:val="04A0" w:firstRow="1" w:lastRow="0" w:firstColumn="1" w:lastColumn="0" w:noHBand="0" w:noVBand="1"/>
      </w:tblPr>
      <w:tblGrid>
        <w:gridCol w:w="2245"/>
        <w:gridCol w:w="1080"/>
        <w:gridCol w:w="1247"/>
        <w:gridCol w:w="1540"/>
        <w:gridCol w:w="1447"/>
        <w:gridCol w:w="1791"/>
      </w:tblGrid>
      <w:tr w:rsidR="00851E7B" w:rsidRPr="00B26314"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D87018" w:rsidP="00851E7B">
            <w:r>
              <w:t xml:space="preserve">Dataset </w:t>
            </w:r>
            <w:r w:rsidR="00B26314" w:rsidRPr="00B26314">
              <w:t>name</w:t>
            </w:r>
          </w:p>
        </w:tc>
        <w:tc>
          <w:tcPr>
            <w:tcW w:w="1080" w:type="dxa"/>
            <w:noWrap/>
            <w:hideMark/>
          </w:tcPr>
          <w:p w:rsidR="00B26314" w:rsidRPr="00B26314" w:rsidRDefault="00D87018" w:rsidP="00851E7B">
            <w:pPr>
              <w:cnfStyle w:val="100000000000" w:firstRow="1" w:lastRow="0" w:firstColumn="0" w:lastColumn="0" w:oddVBand="0" w:evenVBand="0" w:oddHBand="0" w:evenHBand="0" w:firstRowFirstColumn="0" w:firstRowLastColumn="0" w:lastRowFirstColumn="0" w:lastRowLastColumn="0"/>
            </w:pPr>
            <w:r>
              <w:t xml:space="preserve">No. </w:t>
            </w:r>
            <w:r w:rsidR="00B26314" w:rsidRPr="00B26314">
              <w:t>Nodes</w:t>
            </w:r>
          </w:p>
        </w:tc>
        <w:tc>
          <w:tcPr>
            <w:tcW w:w="1247"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No. </w:t>
            </w:r>
            <w:r w:rsidR="00B26314" w:rsidRPr="00B26314">
              <w:t>Edges</w:t>
            </w:r>
          </w:p>
        </w:tc>
        <w:tc>
          <w:tcPr>
            <w:tcW w:w="1540"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Average </w:t>
            </w:r>
            <w:r w:rsidR="00B26314" w:rsidRPr="00B26314">
              <w:t>Degree</w:t>
            </w:r>
          </w:p>
        </w:tc>
        <w:tc>
          <w:tcPr>
            <w:tcW w:w="1447"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Graph </w:t>
            </w:r>
            <w:r w:rsidR="00B26314" w:rsidRPr="00B26314">
              <w:t>Density</w:t>
            </w:r>
          </w:p>
        </w:tc>
        <w:tc>
          <w:tcPr>
            <w:tcW w:w="1791" w:type="dxa"/>
            <w:noWrap/>
            <w:hideMark/>
          </w:tcPr>
          <w:p w:rsidR="00B26314" w:rsidRPr="00B26314" w:rsidRDefault="00851E7B" w:rsidP="00851E7B">
            <w:pPr>
              <w:cnfStyle w:val="100000000000" w:firstRow="1" w:lastRow="0" w:firstColumn="0" w:lastColumn="0" w:oddVBand="0" w:evenVBand="0" w:oddHBand="0" w:evenHBand="0" w:firstRowFirstColumn="0" w:firstRowLastColumn="0" w:lastRowFirstColumn="0" w:lastRowLastColumn="0"/>
            </w:pPr>
            <w:r>
              <w:t xml:space="preserve">Graph </w:t>
            </w:r>
            <w:r w:rsidR="00B26314" w:rsidRPr="00B26314">
              <w:t>Transitivity</w:t>
            </w:r>
          </w:p>
        </w:tc>
      </w:tr>
      <w:tr w:rsidR="00851E7B" w:rsidRPr="00B26314"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B26314" w:rsidP="00851E7B">
            <w:r w:rsidRPr="00B26314">
              <w:t>Email-Enron</w:t>
            </w:r>
          </w:p>
        </w:tc>
        <w:tc>
          <w:tcPr>
            <w:tcW w:w="1080"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36692</w:t>
            </w:r>
          </w:p>
        </w:tc>
        <w:tc>
          <w:tcPr>
            <w:tcW w:w="1247"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367662</w:t>
            </w:r>
          </w:p>
        </w:tc>
        <w:tc>
          <w:tcPr>
            <w:tcW w:w="1540"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20.04044478</w:t>
            </w:r>
          </w:p>
        </w:tc>
        <w:tc>
          <w:tcPr>
            <w:tcW w:w="1447"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0.00027309</w:t>
            </w:r>
          </w:p>
        </w:tc>
        <w:tc>
          <w:tcPr>
            <w:tcW w:w="1791" w:type="dxa"/>
            <w:noWrap/>
            <w:hideMark/>
          </w:tcPr>
          <w:p w:rsidR="00B26314" w:rsidRPr="00B26314" w:rsidRDefault="00B26314" w:rsidP="00851E7B">
            <w:pPr>
              <w:cnfStyle w:val="000000100000" w:firstRow="0" w:lastRow="0" w:firstColumn="0" w:lastColumn="0" w:oddVBand="0" w:evenVBand="0" w:oddHBand="1" w:evenHBand="0" w:firstRowFirstColumn="0" w:firstRowLastColumn="0" w:lastRowFirstColumn="0" w:lastRowLastColumn="0"/>
            </w:pPr>
            <w:r w:rsidRPr="00B26314">
              <w:t>0.085310796</w:t>
            </w:r>
          </w:p>
        </w:tc>
      </w:tr>
      <w:tr w:rsidR="00851E7B" w:rsidRPr="00B26314" w:rsidTr="003D14A0">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B26314" w:rsidRPr="00B26314" w:rsidRDefault="00B26314" w:rsidP="00851E7B">
            <w:r w:rsidRPr="00B26314">
              <w:t>Email-</w:t>
            </w:r>
            <w:proofErr w:type="spellStart"/>
            <w:r w:rsidRPr="00B26314">
              <w:t>EUAll</w:t>
            </w:r>
            <w:proofErr w:type="spellEnd"/>
          </w:p>
        </w:tc>
        <w:tc>
          <w:tcPr>
            <w:tcW w:w="1080"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265214</w:t>
            </w:r>
          </w:p>
        </w:tc>
        <w:tc>
          <w:tcPr>
            <w:tcW w:w="1247"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420045</w:t>
            </w:r>
          </w:p>
        </w:tc>
        <w:tc>
          <w:tcPr>
            <w:tcW w:w="1540"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3.167592963</w:t>
            </w:r>
          </w:p>
        </w:tc>
        <w:tc>
          <w:tcPr>
            <w:tcW w:w="1447"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5.97E-06</w:t>
            </w:r>
          </w:p>
        </w:tc>
        <w:tc>
          <w:tcPr>
            <w:tcW w:w="1791" w:type="dxa"/>
            <w:noWrap/>
            <w:hideMark/>
          </w:tcPr>
          <w:p w:rsidR="00B26314" w:rsidRPr="00B26314" w:rsidRDefault="00B26314" w:rsidP="00851E7B">
            <w:pPr>
              <w:cnfStyle w:val="000000000000" w:firstRow="0" w:lastRow="0" w:firstColumn="0" w:lastColumn="0" w:oddVBand="0" w:evenVBand="0" w:oddHBand="0" w:evenHBand="0" w:firstRowFirstColumn="0" w:firstRowLastColumn="0" w:lastRowFirstColumn="0" w:lastRowLastColumn="0"/>
            </w:pPr>
            <w:r w:rsidRPr="00B26314">
              <w:t>0.004106431</w:t>
            </w:r>
          </w:p>
        </w:tc>
      </w:tr>
    </w:tbl>
    <w:p w:rsidR="00CE589C" w:rsidRDefault="00CE589C" w:rsidP="00CE589C"/>
    <w:p w:rsidR="00025057" w:rsidRDefault="00025057" w:rsidP="00CE589C">
      <w:r>
        <w:t>Collaboration</w:t>
      </w:r>
      <w:r w:rsidR="0064500C">
        <w:t xml:space="preserve"> Networks:</w:t>
      </w:r>
    </w:p>
    <w:tbl>
      <w:tblPr>
        <w:tblStyle w:val="GridTable4-Accent6"/>
        <w:tblW w:w="0" w:type="auto"/>
        <w:tblLook w:val="04A0" w:firstRow="1" w:lastRow="0" w:firstColumn="1" w:lastColumn="0" w:noHBand="0" w:noVBand="1"/>
      </w:tblPr>
      <w:tblGrid>
        <w:gridCol w:w="2245"/>
        <w:gridCol w:w="1073"/>
        <w:gridCol w:w="1087"/>
        <w:gridCol w:w="1632"/>
        <w:gridCol w:w="1494"/>
        <w:gridCol w:w="1819"/>
      </w:tblGrid>
      <w:tr w:rsidR="0064500C" w:rsidRPr="0064500C" w:rsidTr="0064500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Dataset</w:t>
            </w:r>
            <w:r>
              <w:t xml:space="preserve"> </w:t>
            </w:r>
            <w:r w:rsidRPr="0064500C">
              <w:t>name</w:t>
            </w:r>
          </w:p>
        </w:tc>
        <w:tc>
          <w:tcPr>
            <w:tcW w:w="1073"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No </w:t>
            </w:r>
            <w:r w:rsidRPr="0064500C">
              <w:t>Nodes</w:t>
            </w:r>
          </w:p>
        </w:tc>
        <w:tc>
          <w:tcPr>
            <w:tcW w:w="1087"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No </w:t>
            </w:r>
            <w:r w:rsidRPr="0064500C">
              <w:t>Edges</w:t>
            </w:r>
          </w:p>
        </w:tc>
        <w:tc>
          <w:tcPr>
            <w:tcW w:w="1632"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Average </w:t>
            </w:r>
            <w:r w:rsidRPr="0064500C">
              <w:t>Degree</w:t>
            </w:r>
          </w:p>
        </w:tc>
        <w:tc>
          <w:tcPr>
            <w:tcW w:w="1494"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Graph </w:t>
            </w:r>
            <w:r w:rsidRPr="0064500C">
              <w:t>Density</w:t>
            </w:r>
          </w:p>
        </w:tc>
        <w:tc>
          <w:tcPr>
            <w:tcW w:w="1819" w:type="dxa"/>
            <w:noWrap/>
            <w:hideMark/>
          </w:tcPr>
          <w:p w:rsidR="0064500C" w:rsidRPr="0064500C" w:rsidRDefault="0064500C" w:rsidP="0064500C">
            <w:pPr>
              <w:cnfStyle w:val="100000000000" w:firstRow="1" w:lastRow="0" w:firstColumn="0" w:lastColumn="0" w:oddVBand="0" w:evenVBand="0" w:oddHBand="0" w:evenHBand="0" w:firstRowFirstColumn="0" w:firstRowLastColumn="0" w:lastRowFirstColumn="0" w:lastRowLastColumn="0"/>
            </w:pPr>
            <w:r>
              <w:t xml:space="preserve">Graph </w:t>
            </w:r>
            <w:r w:rsidRPr="0064500C">
              <w:t>Transitivity</w:t>
            </w:r>
          </w:p>
        </w:tc>
      </w:tr>
      <w:tr w:rsidR="0064500C" w:rsidRPr="0064500C" w:rsidTr="006450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CA-</w:t>
            </w:r>
            <w:proofErr w:type="spellStart"/>
            <w:r w:rsidRPr="0064500C">
              <w:t>HepPh</w:t>
            </w:r>
            <w:proofErr w:type="spellEnd"/>
          </w:p>
        </w:tc>
        <w:tc>
          <w:tcPr>
            <w:tcW w:w="1073"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12008</w:t>
            </w:r>
          </w:p>
        </w:tc>
        <w:tc>
          <w:tcPr>
            <w:tcW w:w="1087"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237010</w:t>
            </w:r>
          </w:p>
        </w:tc>
        <w:tc>
          <w:tcPr>
            <w:tcW w:w="1632"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39.47534977</w:t>
            </w:r>
          </w:p>
        </w:tc>
        <w:tc>
          <w:tcPr>
            <w:tcW w:w="1494"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0.00164371</w:t>
            </w:r>
          </w:p>
        </w:tc>
        <w:tc>
          <w:tcPr>
            <w:tcW w:w="1819" w:type="dxa"/>
            <w:noWrap/>
            <w:hideMark/>
          </w:tcPr>
          <w:p w:rsidR="0064500C" w:rsidRPr="0064500C" w:rsidRDefault="0064500C" w:rsidP="0064500C">
            <w:pPr>
              <w:cnfStyle w:val="000000100000" w:firstRow="0" w:lastRow="0" w:firstColumn="0" w:lastColumn="0" w:oddVBand="0" w:evenVBand="0" w:oddHBand="1" w:evenHBand="0" w:firstRowFirstColumn="0" w:firstRowLastColumn="0" w:lastRowFirstColumn="0" w:lastRowLastColumn="0"/>
            </w:pPr>
            <w:r w:rsidRPr="0064500C">
              <w:t>0.659477009</w:t>
            </w:r>
          </w:p>
        </w:tc>
      </w:tr>
      <w:tr w:rsidR="0064500C" w:rsidRPr="0064500C" w:rsidTr="0064500C">
        <w:trPr>
          <w:trHeight w:val="300"/>
        </w:trPr>
        <w:tc>
          <w:tcPr>
            <w:cnfStyle w:val="001000000000" w:firstRow="0" w:lastRow="0" w:firstColumn="1" w:lastColumn="0" w:oddVBand="0" w:evenVBand="0" w:oddHBand="0" w:evenHBand="0" w:firstRowFirstColumn="0" w:firstRowLastColumn="0" w:lastRowFirstColumn="0" w:lastRowLastColumn="0"/>
            <w:tcW w:w="2245" w:type="dxa"/>
            <w:noWrap/>
            <w:hideMark/>
          </w:tcPr>
          <w:p w:rsidR="0064500C" w:rsidRPr="0064500C" w:rsidRDefault="0064500C" w:rsidP="0064500C">
            <w:r w:rsidRPr="0064500C">
              <w:t>CA-</w:t>
            </w:r>
            <w:proofErr w:type="spellStart"/>
            <w:r w:rsidRPr="0064500C">
              <w:t>AstroPh</w:t>
            </w:r>
            <w:proofErr w:type="spellEnd"/>
          </w:p>
        </w:tc>
        <w:tc>
          <w:tcPr>
            <w:tcW w:w="1073"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18772</w:t>
            </w:r>
          </w:p>
        </w:tc>
        <w:tc>
          <w:tcPr>
            <w:tcW w:w="1087"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396160</w:t>
            </w:r>
          </w:p>
        </w:tc>
        <w:tc>
          <w:tcPr>
            <w:tcW w:w="1632"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42.20754315</w:t>
            </w:r>
          </w:p>
        </w:tc>
        <w:tc>
          <w:tcPr>
            <w:tcW w:w="1494"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0.001124215</w:t>
            </w:r>
          </w:p>
        </w:tc>
        <w:tc>
          <w:tcPr>
            <w:tcW w:w="1819" w:type="dxa"/>
            <w:noWrap/>
            <w:hideMark/>
          </w:tcPr>
          <w:p w:rsidR="0064500C" w:rsidRPr="0064500C" w:rsidRDefault="0064500C" w:rsidP="0064500C">
            <w:pPr>
              <w:cnfStyle w:val="000000000000" w:firstRow="0" w:lastRow="0" w:firstColumn="0" w:lastColumn="0" w:oddVBand="0" w:evenVBand="0" w:oddHBand="0" w:evenHBand="0" w:firstRowFirstColumn="0" w:firstRowLastColumn="0" w:lastRowFirstColumn="0" w:lastRowLastColumn="0"/>
            </w:pPr>
            <w:r w:rsidRPr="0064500C">
              <w:t>0.318001581</w:t>
            </w:r>
          </w:p>
        </w:tc>
      </w:tr>
    </w:tbl>
    <w:p w:rsidR="0064500C" w:rsidRDefault="0064500C" w:rsidP="00CE589C"/>
    <w:p w:rsidR="0064500C" w:rsidRDefault="0064500C" w:rsidP="00CE589C">
      <w:r>
        <w:t>Citation Networks:</w:t>
      </w:r>
    </w:p>
    <w:tbl>
      <w:tblPr>
        <w:tblStyle w:val="GridTable4-Accent6"/>
        <w:tblW w:w="0" w:type="auto"/>
        <w:tblLook w:val="04A0" w:firstRow="1" w:lastRow="0" w:firstColumn="1" w:lastColumn="0" w:noHBand="0" w:noVBand="1"/>
      </w:tblPr>
      <w:tblGrid>
        <w:gridCol w:w="2198"/>
        <w:gridCol w:w="1125"/>
        <w:gridCol w:w="1464"/>
        <w:gridCol w:w="1474"/>
        <w:gridCol w:w="1474"/>
        <w:gridCol w:w="1615"/>
      </w:tblGrid>
      <w:tr w:rsidR="003D14A0" w:rsidRPr="00146506"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9" w:type="dxa"/>
            <w:noWrap/>
            <w:hideMark/>
          </w:tcPr>
          <w:p w:rsidR="00146506" w:rsidRPr="00146506" w:rsidRDefault="00146506" w:rsidP="00146506">
            <w:r>
              <w:t xml:space="preserve">Dataset </w:t>
            </w:r>
            <w:r w:rsidRPr="00146506">
              <w:t>name</w:t>
            </w:r>
          </w:p>
        </w:tc>
        <w:tc>
          <w:tcPr>
            <w:tcW w:w="1126"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No </w:t>
            </w:r>
            <w:r w:rsidRPr="00146506">
              <w:t>Nodes</w:t>
            </w:r>
          </w:p>
        </w:tc>
        <w:tc>
          <w:tcPr>
            <w:tcW w:w="1466"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No </w:t>
            </w:r>
            <w:r w:rsidRPr="00146506">
              <w:t>Edges</w:t>
            </w:r>
          </w:p>
        </w:tc>
        <w:tc>
          <w:tcPr>
            <w:tcW w:w="1471"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Average </w:t>
            </w:r>
            <w:r w:rsidRPr="00146506">
              <w:t>Degree</w:t>
            </w:r>
          </w:p>
        </w:tc>
        <w:tc>
          <w:tcPr>
            <w:tcW w:w="1471"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Density</w:t>
            </w:r>
          </w:p>
        </w:tc>
        <w:tc>
          <w:tcPr>
            <w:tcW w:w="1617" w:type="dxa"/>
            <w:noWrap/>
            <w:hideMark/>
          </w:tcPr>
          <w:p w:rsidR="00146506" w:rsidRPr="00146506" w:rsidRDefault="00146506" w:rsidP="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Transitivity</w:t>
            </w:r>
          </w:p>
        </w:tc>
      </w:tr>
      <w:tr w:rsidR="00146506" w:rsidRPr="00146506"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9" w:type="dxa"/>
            <w:noWrap/>
            <w:hideMark/>
          </w:tcPr>
          <w:p w:rsidR="00146506" w:rsidRPr="00146506" w:rsidRDefault="00146506" w:rsidP="00146506">
            <w:proofErr w:type="spellStart"/>
            <w:r w:rsidRPr="00146506">
              <w:t>Cit-HepTh</w:t>
            </w:r>
            <w:proofErr w:type="spellEnd"/>
          </w:p>
        </w:tc>
        <w:tc>
          <w:tcPr>
            <w:tcW w:w="1126"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7770</w:t>
            </w:r>
          </w:p>
        </w:tc>
        <w:tc>
          <w:tcPr>
            <w:tcW w:w="1466"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352807</w:t>
            </w:r>
          </w:p>
        </w:tc>
        <w:tc>
          <w:tcPr>
            <w:tcW w:w="1471"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5.40921858</w:t>
            </w:r>
          </w:p>
        </w:tc>
        <w:tc>
          <w:tcPr>
            <w:tcW w:w="1471"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000457494</w:t>
            </w:r>
          </w:p>
        </w:tc>
        <w:tc>
          <w:tcPr>
            <w:tcW w:w="1617"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119569073</w:t>
            </w:r>
          </w:p>
        </w:tc>
      </w:tr>
      <w:tr w:rsidR="00146506" w:rsidRPr="00146506" w:rsidTr="003D14A0">
        <w:trPr>
          <w:trHeight w:val="300"/>
        </w:trPr>
        <w:tc>
          <w:tcPr>
            <w:cnfStyle w:val="001000000000" w:firstRow="0" w:lastRow="0" w:firstColumn="1" w:lastColumn="0" w:oddVBand="0" w:evenVBand="0" w:oddHBand="0" w:evenHBand="0" w:firstRowFirstColumn="0" w:firstRowLastColumn="0" w:lastRowFirstColumn="0" w:lastRowLastColumn="0"/>
            <w:tcW w:w="2199" w:type="dxa"/>
            <w:noWrap/>
            <w:hideMark/>
          </w:tcPr>
          <w:p w:rsidR="00146506" w:rsidRPr="00146506" w:rsidRDefault="00146506" w:rsidP="00146506">
            <w:proofErr w:type="spellStart"/>
            <w:r w:rsidRPr="00146506">
              <w:t>Cit-HepPh</w:t>
            </w:r>
            <w:proofErr w:type="spellEnd"/>
          </w:p>
        </w:tc>
        <w:tc>
          <w:tcPr>
            <w:tcW w:w="1126"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34546</w:t>
            </w:r>
          </w:p>
        </w:tc>
        <w:tc>
          <w:tcPr>
            <w:tcW w:w="1466"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421577</w:t>
            </w:r>
          </w:p>
        </w:tc>
        <w:tc>
          <w:tcPr>
            <w:tcW w:w="1471"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24.4067041</w:t>
            </w:r>
          </w:p>
        </w:tc>
        <w:tc>
          <w:tcPr>
            <w:tcW w:w="1471"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000353249</w:t>
            </w:r>
          </w:p>
        </w:tc>
        <w:tc>
          <w:tcPr>
            <w:tcW w:w="1617"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145656674</w:t>
            </w:r>
          </w:p>
        </w:tc>
      </w:tr>
    </w:tbl>
    <w:p w:rsidR="0064500C" w:rsidRDefault="0064500C" w:rsidP="00CE589C"/>
    <w:p w:rsidR="00146506" w:rsidRDefault="00146506" w:rsidP="00CE589C">
      <w:r>
        <w:t>Co-purchase Networks:</w:t>
      </w:r>
    </w:p>
    <w:tbl>
      <w:tblPr>
        <w:tblStyle w:val="GridTable4-Accent6"/>
        <w:tblW w:w="0" w:type="auto"/>
        <w:tblLook w:val="04A0" w:firstRow="1" w:lastRow="0" w:firstColumn="1" w:lastColumn="0" w:noHBand="0" w:noVBand="1"/>
      </w:tblPr>
      <w:tblGrid>
        <w:gridCol w:w="2129"/>
        <w:gridCol w:w="1195"/>
        <w:gridCol w:w="1613"/>
        <w:gridCol w:w="1476"/>
        <w:gridCol w:w="1312"/>
        <w:gridCol w:w="1625"/>
      </w:tblGrid>
      <w:tr w:rsidR="003D14A0" w:rsidRPr="00146506" w:rsidTr="003D14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sidP="00146506">
            <w:r>
              <w:t xml:space="preserve">Dataset </w:t>
            </w:r>
            <w:r w:rsidRPr="00146506">
              <w:t>name</w:t>
            </w:r>
          </w:p>
        </w:tc>
        <w:tc>
          <w:tcPr>
            <w:tcW w:w="1195"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No </w:t>
            </w:r>
            <w:r w:rsidRPr="00146506">
              <w:t>Nodes</w:t>
            </w:r>
          </w:p>
        </w:tc>
        <w:tc>
          <w:tcPr>
            <w:tcW w:w="1613"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No </w:t>
            </w:r>
            <w:r w:rsidRPr="00146506">
              <w:t>Edges</w:t>
            </w:r>
          </w:p>
        </w:tc>
        <w:tc>
          <w:tcPr>
            <w:tcW w:w="1475"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Average </w:t>
            </w:r>
            <w:r w:rsidRPr="00146506">
              <w:t>Degree</w:t>
            </w:r>
          </w:p>
        </w:tc>
        <w:tc>
          <w:tcPr>
            <w:tcW w:w="1312"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Density</w:t>
            </w:r>
          </w:p>
        </w:tc>
        <w:tc>
          <w:tcPr>
            <w:tcW w:w="1625" w:type="dxa"/>
            <w:noWrap/>
            <w:hideMark/>
          </w:tcPr>
          <w:p w:rsidR="00146506" w:rsidRPr="00146506" w:rsidRDefault="00146506">
            <w:pPr>
              <w:cnfStyle w:val="100000000000" w:firstRow="1" w:lastRow="0" w:firstColumn="0" w:lastColumn="0" w:oddVBand="0" w:evenVBand="0" w:oddHBand="0" w:evenHBand="0" w:firstRowFirstColumn="0" w:firstRowLastColumn="0" w:lastRowFirstColumn="0" w:lastRowLastColumn="0"/>
            </w:pPr>
            <w:r>
              <w:t xml:space="preserve">Graph </w:t>
            </w:r>
            <w:r w:rsidRPr="00146506">
              <w:t>Transitivity</w:t>
            </w:r>
          </w:p>
        </w:tc>
      </w:tr>
      <w:tr w:rsidR="00146506" w:rsidRPr="00146506"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 w:rsidRPr="00146506">
              <w:t>Amazon0302</w:t>
            </w:r>
          </w:p>
        </w:tc>
        <w:tc>
          <w:tcPr>
            <w:tcW w:w="119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62111</w:t>
            </w:r>
          </w:p>
        </w:tc>
        <w:tc>
          <w:tcPr>
            <w:tcW w:w="1613"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1234876</w:t>
            </w:r>
          </w:p>
        </w:tc>
        <w:tc>
          <w:tcPr>
            <w:tcW w:w="147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9.422542358</w:t>
            </w:r>
          </w:p>
        </w:tc>
        <w:tc>
          <w:tcPr>
            <w:tcW w:w="1312"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1.80E-05</w:t>
            </w:r>
          </w:p>
        </w:tc>
        <w:tc>
          <w:tcPr>
            <w:tcW w:w="162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236082716</w:t>
            </w:r>
          </w:p>
        </w:tc>
      </w:tr>
      <w:tr w:rsidR="00146506" w:rsidRPr="00146506" w:rsidTr="003D14A0">
        <w:trPr>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sidP="00146506">
            <w:r w:rsidRPr="00146506">
              <w:t>Amazon0312</w:t>
            </w:r>
          </w:p>
        </w:tc>
        <w:tc>
          <w:tcPr>
            <w:tcW w:w="119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400727</w:t>
            </w:r>
          </w:p>
        </w:tc>
        <w:tc>
          <w:tcPr>
            <w:tcW w:w="1613"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3200440</w:t>
            </w:r>
          </w:p>
        </w:tc>
        <w:tc>
          <w:tcPr>
            <w:tcW w:w="147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15.97316877</w:t>
            </w:r>
          </w:p>
        </w:tc>
        <w:tc>
          <w:tcPr>
            <w:tcW w:w="1312"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1.99E-05</w:t>
            </w:r>
          </w:p>
        </w:tc>
        <w:tc>
          <w:tcPr>
            <w:tcW w:w="1625" w:type="dxa"/>
            <w:noWrap/>
            <w:hideMark/>
          </w:tcPr>
          <w:p w:rsidR="00146506" w:rsidRPr="00146506" w:rsidRDefault="00146506" w:rsidP="00146506">
            <w:pPr>
              <w:cnfStyle w:val="000000000000" w:firstRow="0" w:lastRow="0" w:firstColumn="0" w:lastColumn="0" w:oddVBand="0" w:evenVBand="0" w:oddHBand="0" w:evenHBand="0" w:firstRowFirstColumn="0" w:firstRowLastColumn="0" w:lastRowFirstColumn="0" w:lastRowLastColumn="0"/>
            </w:pPr>
            <w:r w:rsidRPr="00146506">
              <w:t>0.16048945</w:t>
            </w:r>
          </w:p>
        </w:tc>
      </w:tr>
      <w:tr w:rsidR="00146506" w:rsidRPr="00146506" w:rsidTr="003D14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hideMark/>
          </w:tcPr>
          <w:p w:rsidR="00146506" w:rsidRPr="00146506" w:rsidRDefault="00146506" w:rsidP="00146506">
            <w:r w:rsidRPr="00146506">
              <w:t>Amazon0601</w:t>
            </w:r>
          </w:p>
        </w:tc>
        <w:tc>
          <w:tcPr>
            <w:tcW w:w="119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403394</w:t>
            </w:r>
          </w:p>
        </w:tc>
        <w:tc>
          <w:tcPr>
            <w:tcW w:w="1613"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3387388</w:t>
            </w:r>
          </w:p>
        </w:tc>
        <w:tc>
          <w:tcPr>
            <w:tcW w:w="147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16.79443918</w:t>
            </w:r>
          </w:p>
        </w:tc>
        <w:tc>
          <w:tcPr>
            <w:tcW w:w="1312"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2.08E-05</w:t>
            </w:r>
          </w:p>
        </w:tc>
        <w:tc>
          <w:tcPr>
            <w:tcW w:w="1625" w:type="dxa"/>
            <w:noWrap/>
            <w:hideMark/>
          </w:tcPr>
          <w:p w:rsidR="00146506" w:rsidRPr="00146506" w:rsidRDefault="00146506" w:rsidP="00146506">
            <w:pPr>
              <w:cnfStyle w:val="000000100000" w:firstRow="0" w:lastRow="0" w:firstColumn="0" w:lastColumn="0" w:oddVBand="0" w:evenVBand="0" w:oddHBand="1" w:evenHBand="0" w:firstRowFirstColumn="0" w:firstRowLastColumn="0" w:lastRowFirstColumn="0" w:lastRowLastColumn="0"/>
            </w:pPr>
            <w:r w:rsidRPr="00146506">
              <w:t>0.165622114</w:t>
            </w:r>
          </w:p>
        </w:tc>
      </w:tr>
    </w:tbl>
    <w:p w:rsidR="00146506" w:rsidRDefault="00146506" w:rsidP="00CE589C"/>
    <w:p w:rsidR="004F0CEA" w:rsidRDefault="004F0CEA" w:rsidP="00CE589C"/>
    <w:p w:rsidR="004F0CEA" w:rsidRDefault="004F0CEA" w:rsidP="00CE589C">
      <w:r>
        <w:lastRenderedPageBreak/>
        <w:t>Internet P2P Networks:</w:t>
      </w:r>
    </w:p>
    <w:tbl>
      <w:tblPr>
        <w:tblStyle w:val="GridTable4-Accent6"/>
        <w:tblW w:w="0" w:type="auto"/>
        <w:tblLook w:val="04A0" w:firstRow="1" w:lastRow="0" w:firstColumn="1" w:lastColumn="0" w:noHBand="0" w:noVBand="1"/>
      </w:tblPr>
      <w:tblGrid>
        <w:gridCol w:w="2023"/>
        <w:gridCol w:w="1290"/>
        <w:gridCol w:w="1478"/>
        <w:gridCol w:w="1471"/>
        <w:gridCol w:w="1471"/>
        <w:gridCol w:w="1617"/>
      </w:tblGrid>
      <w:tr w:rsidR="00F64EFB" w:rsidRPr="00F64EFB" w:rsidTr="00F64EF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t xml:space="preserve">Dataset </w:t>
            </w:r>
            <w:r w:rsidRPr="00F64EFB">
              <w:t>name</w:t>
            </w:r>
          </w:p>
        </w:tc>
        <w:tc>
          <w:tcPr>
            <w:tcW w:w="1294"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No </w:t>
            </w:r>
            <w:r w:rsidRPr="00F64EFB">
              <w:t>Nodes</w:t>
            </w:r>
          </w:p>
        </w:tc>
        <w:tc>
          <w:tcPr>
            <w:tcW w:w="1483"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No </w:t>
            </w:r>
            <w:r w:rsidRPr="00F64EFB">
              <w:t>Edges</w:t>
            </w:r>
          </w:p>
        </w:tc>
        <w:tc>
          <w:tcPr>
            <w:tcW w:w="1467"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Average </w:t>
            </w:r>
            <w:r w:rsidRPr="00F64EFB">
              <w:t>Degree</w:t>
            </w:r>
          </w:p>
        </w:tc>
        <w:tc>
          <w:tcPr>
            <w:tcW w:w="1452"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Graph </w:t>
            </w:r>
            <w:r w:rsidRPr="00F64EFB">
              <w:t>Density</w:t>
            </w:r>
          </w:p>
        </w:tc>
        <w:tc>
          <w:tcPr>
            <w:tcW w:w="1623" w:type="dxa"/>
            <w:noWrap/>
            <w:hideMark/>
          </w:tcPr>
          <w:p w:rsidR="00F64EFB" w:rsidRPr="00F64EFB" w:rsidRDefault="00F64EFB">
            <w:pPr>
              <w:cnfStyle w:val="100000000000" w:firstRow="1" w:lastRow="0" w:firstColumn="0" w:lastColumn="0" w:oddVBand="0" w:evenVBand="0" w:oddHBand="0" w:evenHBand="0" w:firstRowFirstColumn="0" w:firstRowLastColumn="0" w:lastRowFirstColumn="0" w:lastRowLastColumn="0"/>
            </w:pPr>
            <w:r>
              <w:t xml:space="preserve">Graph </w:t>
            </w:r>
            <w:r w:rsidRPr="00F64EFB">
              <w:t>Transitivity</w:t>
            </w:r>
          </w:p>
        </w:tc>
      </w:tr>
      <w:tr w:rsidR="00F64EFB" w:rsidRPr="00F64EFB" w:rsidTr="00F64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 w:rsidRPr="00F64EFB">
              <w:t>p2p-Gnutella04</w:t>
            </w:r>
          </w:p>
        </w:tc>
        <w:tc>
          <w:tcPr>
            <w:tcW w:w="1294"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10876</w:t>
            </w:r>
          </w:p>
        </w:tc>
        <w:tc>
          <w:tcPr>
            <w:tcW w:w="148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39994</w:t>
            </w:r>
          </w:p>
        </w:tc>
        <w:tc>
          <w:tcPr>
            <w:tcW w:w="146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7.354542111</w:t>
            </w:r>
          </w:p>
        </w:tc>
        <w:tc>
          <w:tcPr>
            <w:tcW w:w="1452"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0338109</w:t>
            </w:r>
          </w:p>
        </w:tc>
        <w:tc>
          <w:tcPr>
            <w:tcW w:w="162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5402029</w:t>
            </w:r>
          </w:p>
        </w:tc>
      </w:tr>
      <w:tr w:rsidR="00F64EFB" w:rsidRPr="00F64EFB" w:rsidTr="00F64EFB">
        <w:trPr>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08</w:t>
            </w:r>
          </w:p>
        </w:tc>
        <w:tc>
          <w:tcPr>
            <w:tcW w:w="1294"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300</w:t>
            </w:r>
          </w:p>
        </w:tc>
        <w:tc>
          <w:tcPr>
            <w:tcW w:w="148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20776</w:t>
            </w:r>
          </w:p>
        </w:tc>
        <w:tc>
          <w:tcPr>
            <w:tcW w:w="146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595556</w:t>
            </w:r>
          </w:p>
        </w:tc>
        <w:tc>
          <w:tcPr>
            <w:tcW w:w="1452"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052354</w:t>
            </w:r>
          </w:p>
        </w:tc>
        <w:tc>
          <w:tcPr>
            <w:tcW w:w="162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2066042</w:t>
            </w:r>
          </w:p>
        </w:tc>
      </w:tr>
      <w:tr w:rsidR="00F64EFB" w:rsidRPr="00F64EFB" w:rsidTr="00F64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24</w:t>
            </w:r>
          </w:p>
        </w:tc>
        <w:tc>
          <w:tcPr>
            <w:tcW w:w="1294"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26517</w:t>
            </w:r>
          </w:p>
        </w:tc>
        <w:tc>
          <w:tcPr>
            <w:tcW w:w="148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65368</w:t>
            </w:r>
          </w:p>
        </w:tc>
        <w:tc>
          <w:tcPr>
            <w:tcW w:w="146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4.930271</w:t>
            </w:r>
          </w:p>
        </w:tc>
        <w:tc>
          <w:tcPr>
            <w:tcW w:w="1452"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9.30E-05</w:t>
            </w:r>
          </w:p>
        </w:tc>
        <w:tc>
          <w:tcPr>
            <w:tcW w:w="162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4101532</w:t>
            </w:r>
          </w:p>
        </w:tc>
      </w:tr>
      <w:tr w:rsidR="00F64EFB" w:rsidRPr="00F64EFB" w:rsidTr="00F64EFB">
        <w:trPr>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25</w:t>
            </w:r>
          </w:p>
        </w:tc>
        <w:tc>
          <w:tcPr>
            <w:tcW w:w="1294"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22687</w:t>
            </w:r>
          </w:p>
        </w:tc>
        <w:tc>
          <w:tcPr>
            <w:tcW w:w="148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54704</w:t>
            </w:r>
          </w:p>
        </w:tc>
        <w:tc>
          <w:tcPr>
            <w:tcW w:w="146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4.822497</w:t>
            </w:r>
          </w:p>
        </w:tc>
        <w:tc>
          <w:tcPr>
            <w:tcW w:w="1452"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0106288</w:t>
            </w:r>
          </w:p>
        </w:tc>
        <w:tc>
          <w:tcPr>
            <w:tcW w:w="162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4535649</w:t>
            </w:r>
          </w:p>
        </w:tc>
      </w:tr>
      <w:tr w:rsidR="00F64EFB" w:rsidRPr="00F64EFB" w:rsidTr="00F64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30</w:t>
            </w:r>
          </w:p>
        </w:tc>
        <w:tc>
          <w:tcPr>
            <w:tcW w:w="1294"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36682</w:t>
            </w:r>
          </w:p>
        </w:tc>
        <w:tc>
          <w:tcPr>
            <w:tcW w:w="148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88328</w:t>
            </w:r>
          </w:p>
        </w:tc>
        <w:tc>
          <w:tcPr>
            <w:tcW w:w="1467"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4.815876997</w:t>
            </w:r>
          </w:p>
        </w:tc>
        <w:tc>
          <w:tcPr>
            <w:tcW w:w="1452"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6.56E-05</w:t>
            </w:r>
          </w:p>
        </w:tc>
        <w:tc>
          <w:tcPr>
            <w:tcW w:w="1623" w:type="dxa"/>
            <w:noWrap/>
            <w:hideMark/>
          </w:tcPr>
          <w:p w:rsidR="00F64EFB" w:rsidRPr="00F64EFB" w:rsidRDefault="00F64EFB" w:rsidP="00F64EFB">
            <w:pPr>
              <w:cnfStyle w:val="000000100000" w:firstRow="0" w:lastRow="0" w:firstColumn="0" w:lastColumn="0" w:oddVBand="0" w:evenVBand="0" w:oddHBand="1" w:evenHBand="0" w:firstRowFirstColumn="0" w:firstRowLastColumn="0" w:lastRowFirstColumn="0" w:lastRowLastColumn="0"/>
            </w:pPr>
            <w:r w:rsidRPr="00F64EFB">
              <w:t>0.005163701</w:t>
            </w:r>
          </w:p>
        </w:tc>
      </w:tr>
      <w:tr w:rsidR="00F64EFB" w:rsidRPr="00F64EFB" w:rsidTr="00F64EFB">
        <w:trPr>
          <w:trHeight w:val="300"/>
        </w:trPr>
        <w:tc>
          <w:tcPr>
            <w:cnfStyle w:val="001000000000" w:firstRow="0" w:lastRow="0" w:firstColumn="1" w:lastColumn="0" w:oddVBand="0" w:evenVBand="0" w:oddHBand="0" w:evenHBand="0" w:firstRowFirstColumn="0" w:firstRowLastColumn="0" w:lastRowFirstColumn="0" w:lastRowLastColumn="0"/>
            <w:tcW w:w="2031" w:type="dxa"/>
            <w:noWrap/>
            <w:hideMark/>
          </w:tcPr>
          <w:p w:rsidR="00F64EFB" w:rsidRPr="00F64EFB" w:rsidRDefault="00F64EFB" w:rsidP="00F64EFB">
            <w:r w:rsidRPr="00F64EFB">
              <w:t>p2p-Gnutella31</w:t>
            </w:r>
          </w:p>
        </w:tc>
        <w:tc>
          <w:tcPr>
            <w:tcW w:w="1294"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62586</w:t>
            </w:r>
          </w:p>
        </w:tc>
        <w:tc>
          <w:tcPr>
            <w:tcW w:w="148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147892</w:t>
            </w:r>
          </w:p>
        </w:tc>
        <w:tc>
          <w:tcPr>
            <w:tcW w:w="1467"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4.726040968</w:t>
            </w:r>
          </w:p>
        </w:tc>
        <w:tc>
          <w:tcPr>
            <w:tcW w:w="1452"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3.78E-05</w:t>
            </w:r>
          </w:p>
        </w:tc>
        <w:tc>
          <w:tcPr>
            <w:tcW w:w="1623" w:type="dxa"/>
            <w:noWrap/>
            <w:hideMark/>
          </w:tcPr>
          <w:p w:rsidR="00F64EFB" w:rsidRPr="00F64EFB" w:rsidRDefault="00F64EFB" w:rsidP="00F64EFB">
            <w:pPr>
              <w:cnfStyle w:val="000000000000" w:firstRow="0" w:lastRow="0" w:firstColumn="0" w:lastColumn="0" w:oddVBand="0" w:evenVBand="0" w:oddHBand="0" w:evenHBand="0" w:firstRowFirstColumn="0" w:firstRowLastColumn="0" w:lastRowFirstColumn="0" w:lastRowLastColumn="0"/>
            </w:pPr>
            <w:r w:rsidRPr="00F64EFB">
              <w:t>0.003872019</w:t>
            </w:r>
          </w:p>
        </w:tc>
      </w:tr>
    </w:tbl>
    <w:p w:rsidR="004F0CEA" w:rsidRPr="002638FA" w:rsidRDefault="004F0CEA" w:rsidP="00CE589C"/>
    <w:p w:rsidR="002638FA" w:rsidRDefault="002638FA" w:rsidP="002638FA">
      <w:r>
        <w:br w:type="page"/>
      </w:r>
    </w:p>
    <w:p w:rsidR="008F59C0" w:rsidRDefault="00511DAF" w:rsidP="00B31FA9">
      <w:pPr>
        <w:pStyle w:val="Heading1"/>
        <w:rPr>
          <w:rFonts w:cs="Times New Roman"/>
        </w:rPr>
      </w:pPr>
      <w:r w:rsidRPr="00FC5CA7">
        <w:rPr>
          <w:noProof/>
          <w:lang w:bidi="bn-BD"/>
        </w:rPr>
        <w:lastRenderedPageBreak/>
        <w:t xml:space="preserve"> </w:t>
      </w:r>
      <w:bookmarkStart w:id="15" w:name="_Toc61739545"/>
      <w:r w:rsidR="008F59C0" w:rsidRPr="00FC5CA7">
        <w:rPr>
          <w:noProof/>
          <w:lang w:bidi="bn-BD"/>
        </w:rPr>
        <mc:AlternateContent>
          <mc:Choice Requires="wps">
            <w:drawing>
              <wp:anchor distT="0" distB="0" distL="114300" distR="114300" simplePos="0" relativeHeight="251666432" behindDoc="0" locked="0" layoutInCell="1" allowOverlap="1" wp14:anchorId="24D71D74" wp14:editId="6B91BA56">
                <wp:simplePos x="0" y="0"/>
                <wp:positionH relativeFrom="margin">
                  <wp:align>center</wp:align>
                </wp:positionH>
                <wp:positionV relativeFrom="paragraph">
                  <wp:posOffset>-9525</wp:posOffset>
                </wp:positionV>
                <wp:extent cx="6400800" cy="0"/>
                <wp:effectExtent l="0" t="19050" r="19050" b="19050"/>
                <wp:wrapNone/>
                <wp:docPr id="7" name="Straight Connector 7"/>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E0F6E64" id="Straight Connector 7" o:spid="_x0000_s1026" style="position:absolute;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" strokecolor="black [3200]" strokeweight="2.25pt">
                <v:stroke joinstyle="miter"/>
                <w10:wrap anchorx="margin"/>
              </v:line>
            </w:pict>
          </mc:Fallback>
        </mc:AlternateContent>
      </w:r>
      <w:r w:rsidR="008F59C0" w:rsidRPr="00FC5CA7">
        <w:t>CHAPTER</w:t>
      </w:r>
      <w:r w:rsidR="00B31FA9">
        <w:t xml:space="preserve"> 5</w:t>
      </w:r>
      <w:r w:rsidR="008F59C0">
        <w:t>:</w:t>
      </w:r>
      <w:r w:rsidR="00BF3587">
        <w:t xml:space="preserve"> </w:t>
      </w:r>
      <w:r w:rsidR="00F87F71">
        <w:t>A</w:t>
      </w:r>
      <w:r w:rsidR="00F87F71" w:rsidRPr="00F87F71">
        <w:rPr>
          <w:sz w:val="36"/>
          <w:szCs w:val="36"/>
        </w:rPr>
        <w:t>BLATION</w:t>
      </w:r>
      <w:r w:rsidR="00F87F71">
        <w:t xml:space="preserve"> S</w:t>
      </w:r>
      <w:r w:rsidR="00F87F71" w:rsidRPr="00F87F71">
        <w:rPr>
          <w:sz w:val="36"/>
          <w:szCs w:val="36"/>
        </w:rPr>
        <w:t>TUDY</w:t>
      </w:r>
      <w:bookmarkEnd w:id="15"/>
    </w:p>
    <w:p w:rsidR="008F59C0" w:rsidRDefault="008F59C0" w:rsidP="008F59C0"/>
    <w:p w:rsidR="00BF3587" w:rsidRDefault="008F59C0" w:rsidP="008F59C0">
      <w:pPr>
        <w:rPr>
          <w:rFonts w:cs="Times New Roman"/>
          <w:sz w:val="36"/>
          <w:szCs w:val="36"/>
        </w:rPr>
      </w:pPr>
      <w:r>
        <w:rPr>
          <w:rFonts w:cs="Times New Roman"/>
          <w:sz w:val="36"/>
          <w:szCs w:val="36"/>
        </w:rPr>
        <w:br w:type="page"/>
      </w:r>
    </w:p>
    <w:p w:rsidR="00F87F71" w:rsidRPr="00F87F71" w:rsidRDefault="00F87F71" w:rsidP="00F87F71">
      <w:r w:rsidRPr="00F87F71">
        <w:lastRenderedPageBreak/>
        <w:t>An ablation study was conducted to see the effects of the different centralities on the structure, and hence the visualizations, of the networks. The ablation models were designed based on what the centralities express and which category (node centrality or community centrality) they belong to. An ablation matrix is given below:</w:t>
      </w:r>
    </w:p>
    <w:p w:rsidR="00F87F71" w:rsidRPr="00F87F71" w:rsidRDefault="00F87F71" w:rsidP="00F87F71">
      <w:pPr>
        <w:spacing w:line="259" w:lineRule="auto"/>
        <w:jc w:val="left"/>
        <w:rPr>
          <w:rFonts w:asciiTheme="minorHAnsi" w:eastAsiaTheme="majorEastAsia" w:hAnsiTheme="minorHAnsi" w:cstheme="minorHAnsi"/>
          <w:b/>
          <w:color w:val="000000" w:themeColor="text1"/>
          <w:sz w:val="32"/>
          <w:szCs w:val="26"/>
        </w:rPr>
      </w:pPr>
      <w:r w:rsidRPr="00F87F71">
        <w:rPr>
          <w:rFonts w:asciiTheme="minorHAnsi" w:hAnsiTheme="minorHAnsi"/>
          <w:noProof/>
          <w:sz w:val="22"/>
          <w:lang w:bidi="bn-BD"/>
        </w:rPr>
        <w:drawing>
          <wp:inline distT="0" distB="0" distL="0" distR="0" wp14:anchorId="7B253C6C" wp14:editId="5E8C022E">
            <wp:extent cx="5941638" cy="2152650"/>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9378" cy="2169946"/>
                    </a:xfrm>
                    <a:prstGeom prst="rect">
                      <a:avLst/>
                    </a:prstGeom>
                    <a:noFill/>
                    <a:ln>
                      <a:noFill/>
                    </a:ln>
                  </pic:spPr>
                </pic:pic>
              </a:graphicData>
            </a:graphic>
          </wp:inline>
        </w:drawing>
      </w:r>
    </w:p>
    <w:p w:rsidR="00F87F71" w:rsidRPr="00F87F71" w:rsidRDefault="00F87F71" w:rsidP="00F87F71">
      <w:pPr>
        <w:pStyle w:val="Heading2"/>
        <w:rPr>
          <w:sz w:val="22"/>
        </w:rPr>
      </w:pPr>
      <w:bookmarkStart w:id="16" w:name="_Toc61739546"/>
      <w:r w:rsidRPr="00F87F71">
        <w:t>Model 1</w:t>
      </w:r>
      <w:bookmarkEnd w:id="16"/>
      <w:r w:rsidRPr="00F87F71">
        <w:t xml:space="preserve"> </w:t>
      </w:r>
    </w:p>
    <w:p w:rsidR="00F87F71" w:rsidRPr="00F87F71" w:rsidRDefault="00F87F71" w:rsidP="00F87F71">
      <w:pPr>
        <w:rPr>
          <w:sz w:val="22"/>
        </w:rPr>
      </w:pPr>
      <w:r w:rsidRPr="00F87F71">
        <w:t>In model 1, all centralities were kept to see the impact of both community and central node driven centralities.</w:t>
      </w:r>
    </w:p>
    <w:p w:rsidR="00F87F71" w:rsidRPr="00F87F71" w:rsidRDefault="00F87F71" w:rsidP="00F87F71">
      <w:pPr>
        <w:pStyle w:val="Heading2"/>
      </w:pPr>
      <w:bookmarkStart w:id="17" w:name="_Toc61739547"/>
      <w:r w:rsidRPr="00F87F71">
        <w:t>Model 2</w:t>
      </w:r>
      <w:bookmarkEnd w:id="17"/>
      <w:r w:rsidRPr="00F87F71">
        <w:t xml:space="preserve"> </w:t>
      </w:r>
    </w:p>
    <w:p w:rsidR="00F87F71" w:rsidRPr="00F87F71" w:rsidRDefault="00F87F71" w:rsidP="00F87F71">
      <w:r w:rsidRPr="00F87F71">
        <w:t>In model 2, we removed only degree. Degree centrality is the most influential centrality in the sense that it is used to calculate many other centralities. Therefore, we wanted to see how removing affects the model</w:t>
      </w:r>
    </w:p>
    <w:p w:rsidR="00F87F71" w:rsidRPr="00F87F71" w:rsidRDefault="00F87F71" w:rsidP="00F87F71">
      <w:pPr>
        <w:pStyle w:val="Heading2"/>
      </w:pPr>
      <w:bookmarkStart w:id="18" w:name="_Toc61739548"/>
      <w:r w:rsidRPr="00F87F71">
        <w:t>Model 3</w:t>
      </w:r>
      <w:bookmarkEnd w:id="18"/>
      <w:r w:rsidRPr="00F87F71">
        <w:t xml:space="preserve"> </w:t>
      </w:r>
    </w:p>
    <w:p w:rsidR="00F87F71" w:rsidRPr="00F87F71" w:rsidRDefault="00F87F71" w:rsidP="00F87F71">
      <w:r w:rsidRPr="00F87F71">
        <w:t>In model 3, centralities that calculated community were removed. The goal was to see how well the model performs when only centralities that are calculated globally (WITHOUT taking neighborhood/ community into account) are used.</w:t>
      </w:r>
    </w:p>
    <w:p w:rsidR="00F87F71" w:rsidRPr="00F87F71" w:rsidRDefault="00F87F71" w:rsidP="00F87F71">
      <w:pPr>
        <w:pStyle w:val="Heading2"/>
      </w:pPr>
      <w:bookmarkStart w:id="19" w:name="_Toc61739549"/>
      <w:r w:rsidRPr="00F87F71">
        <w:t>Model 4</w:t>
      </w:r>
      <w:bookmarkEnd w:id="19"/>
    </w:p>
    <w:p w:rsidR="00F87F71" w:rsidRPr="00F87F71" w:rsidRDefault="00F87F71" w:rsidP="00F87F71">
      <w:r w:rsidRPr="00F87F71">
        <w:t>In model 4, centralities that used global information for central node calculation were removed. The idea was to see how the model performed when global centralities were taken out of the equation and centralities that depend on neighborhood/ community were used.</w:t>
      </w:r>
    </w:p>
    <w:p w:rsidR="00F87F71" w:rsidRPr="00F87F71" w:rsidRDefault="00F87F71" w:rsidP="00F87F71">
      <w:pPr>
        <w:pStyle w:val="Heading2"/>
      </w:pPr>
      <w:bookmarkStart w:id="20" w:name="_Toc61739550"/>
      <w:r w:rsidRPr="00F87F71">
        <w:lastRenderedPageBreak/>
        <w:t>Model 5</w:t>
      </w:r>
      <w:bookmarkEnd w:id="20"/>
      <w:r w:rsidRPr="00F87F71">
        <w:t xml:space="preserve"> </w:t>
      </w:r>
    </w:p>
    <w:p w:rsidR="00F87F71" w:rsidRPr="00F87F71" w:rsidRDefault="00F87F71" w:rsidP="00F87F71">
      <w:r w:rsidRPr="00F87F71">
        <w:t xml:space="preserve">In model 5, eigenvector, </w:t>
      </w:r>
      <w:proofErr w:type="spellStart"/>
      <w:r w:rsidRPr="00F87F71">
        <w:t>pagerank</w:t>
      </w:r>
      <w:proofErr w:type="spellEnd"/>
      <w:r w:rsidRPr="00F87F71">
        <w:t xml:space="preserve">, </w:t>
      </w:r>
      <w:proofErr w:type="spellStart"/>
      <w:r w:rsidRPr="00F87F71">
        <w:t>hubscore</w:t>
      </w:r>
      <w:proofErr w:type="spellEnd"/>
      <w:r w:rsidRPr="00F87F71">
        <w:t xml:space="preserve"> and authority centrality were removed. These centralities calculate importance of a node in similar manner. Therefore, the goal was to see how the impact of “importance” amongst nodes differs from the impact of “distance” between nodes.</w:t>
      </w:r>
    </w:p>
    <w:p w:rsidR="00F87F71" w:rsidRPr="00F87F71" w:rsidRDefault="00F87F71" w:rsidP="00F87F71">
      <w:pPr>
        <w:pStyle w:val="Heading2"/>
      </w:pPr>
      <w:bookmarkStart w:id="21" w:name="_Toc61739551"/>
      <w:r w:rsidRPr="00F87F71">
        <w:t>Model 6</w:t>
      </w:r>
      <w:bookmarkEnd w:id="21"/>
      <w:r w:rsidRPr="00F87F71">
        <w:t xml:space="preserve"> </w:t>
      </w:r>
    </w:p>
    <w:p w:rsidR="00F87F71" w:rsidRPr="00F87F71" w:rsidRDefault="00F87F71" w:rsidP="00F87F71">
      <w:r w:rsidRPr="00F87F71">
        <w:t xml:space="preserve">In model 6, </w:t>
      </w:r>
      <w:proofErr w:type="spellStart"/>
      <w:r w:rsidRPr="00F87F71">
        <w:t>betweenness</w:t>
      </w:r>
      <w:proofErr w:type="spellEnd"/>
      <w:r w:rsidRPr="00F87F71">
        <w:t xml:space="preserve">, eccentricity, closeness and information centrality were removed to see how the impact of “distance” between nodes differs from the impact of “importance” amongst nodes. </w:t>
      </w:r>
    </w:p>
    <w:p w:rsidR="00F87F71" w:rsidRPr="00F87F71" w:rsidRDefault="00F87F71" w:rsidP="00F87F71">
      <w:pPr>
        <w:pStyle w:val="Heading2"/>
      </w:pPr>
      <w:bookmarkStart w:id="22" w:name="_Toc61739552"/>
      <w:r w:rsidRPr="00F87F71">
        <w:t>Model 7</w:t>
      </w:r>
      <w:bookmarkEnd w:id="22"/>
      <w:r w:rsidRPr="00F87F71">
        <w:t xml:space="preserve"> </w:t>
      </w:r>
    </w:p>
    <w:p w:rsidR="00F87F71" w:rsidRPr="00F87F71" w:rsidRDefault="00F87F71" w:rsidP="00F87F71">
      <w:r w:rsidRPr="00F87F71">
        <w:t xml:space="preserve">Model 7 is mix of both central nodes based centralities and community oriented centralities. In this model leverage, lobby, </w:t>
      </w:r>
      <w:proofErr w:type="spellStart"/>
      <w:r w:rsidRPr="00F87F71">
        <w:t>dmnc</w:t>
      </w:r>
      <w:proofErr w:type="spellEnd"/>
      <w:r w:rsidRPr="00F87F71">
        <w:t>, local bridging, information centrality, eigenvector and closeness were not used. The goal was to see how a model with more global information about “central” nodes with some community information behaves.</w:t>
      </w:r>
    </w:p>
    <w:p w:rsidR="00F87F71" w:rsidRPr="00F87F71" w:rsidRDefault="00F87F71" w:rsidP="00F87F71">
      <w:pPr>
        <w:pStyle w:val="Heading2"/>
      </w:pPr>
      <w:bookmarkStart w:id="23" w:name="_Toc61739553"/>
      <w:r w:rsidRPr="00F87F71">
        <w:t>Model 8</w:t>
      </w:r>
      <w:bookmarkEnd w:id="23"/>
      <w:r w:rsidRPr="00F87F71">
        <w:t xml:space="preserve"> </w:t>
      </w:r>
    </w:p>
    <w:p w:rsidR="00F87F71" w:rsidRPr="00F87F71" w:rsidRDefault="00F87F71" w:rsidP="00F87F71">
      <w:r w:rsidRPr="00F87F71">
        <w:t xml:space="preserve">This is same as model 7. However, here degree, </w:t>
      </w:r>
      <w:proofErr w:type="spellStart"/>
      <w:r w:rsidRPr="00F87F71">
        <w:t>hubscore</w:t>
      </w:r>
      <w:proofErr w:type="spellEnd"/>
      <w:r w:rsidRPr="00F87F71">
        <w:t xml:space="preserve">, authority, </w:t>
      </w:r>
      <w:proofErr w:type="spellStart"/>
      <w:r w:rsidRPr="00F87F71">
        <w:t>betweenness</w:t>
      </w:r>
      <w:proofErr w:type="spellEnd"/>
      <w:r w:rsidRPr="00F87F71">
        <w:t>, information, eccentricity and leverage were not used. The purpose was to see the results of equal proportions of community and central node information.</w:t>
      </w:r>
    </w:p>
    <w:p w:rsidR="00F87F71" w:rsidRPr="00F87F71" w:rsidRDefault="00F87F71" w:rsidP="00F87F71">
      <w:pPr>
        <w:pStyle w:val="Heading2"/>
      </w:pPr>
      <w:bookmarkStart w:id="24" w:name="_Toc61739554"/>
      <w:r w:rsidRPr="00F87F71">
        <w:t>Model 9</w:t>
      </w:r>
      <w:bookmarkEnd w:id="24"/>
      <w:r w:rsidRPr="00F87F71">
        <w:t xml:space="preserve"> </w:t>
      </w:r>
    </w:p>
    <w:p w:rsidR="00F87F71" w:rsidRPr="00F87F71" w:rsidRDefault="00F87F71" w:rsidP="00F87F71">
      <w:r w:rsidRPr="00F87F71">
        <w:t xml:space="preserve">Same as prior 2 models. In model 9, closeness, eigenvector, authority, </w:t>
      </w:r>
      <w:proofErr w:type="spellStart"/>
      <w:r w:rsidRPr="00F87F71">
        <w:t>hubscore</w:t>
      </w:r>
      <w:proofErr w:type="spellEnd"/>
      <w:r w:rsidRPr="00F87F71">
        <w:t xml:space="preserve">, </w:t>
      </w:r>
      <w:proofErr w:type="spellStart"/>
      <w:r w:rsidRPr="00F87F71">
        <w:t>betweenness</w:t>
      </w:r>
      <w:proofErr w:type="spellEnd"/>
      <w:r w:rsidRPr="00F87F71">
        <w:t>, leverage and information centrality were unused. The goal was to see how more information about community and some information about central nodes affects the result.</w:t>
      </w:r>
    </w:p>
    <w:p w:rsidR="00BF3587" w:rsidRDefault="00BF3587" w:rsidP="00F87F71">
      <w:pPr>
        <w:ind w:left="360"/>
      </w:pPr>
      <w:r>
        <w:br w:type="page"/>
      </w:r>
    </w:p>
    <w:bookmarkStart w:id="25" w:name="_Toc61739555"/>
    <w:p w:rsidR="004035D4" w:rsidRPr="004035D4" w:rsidRDefault="004035D4" w:rsidP="00B31FA9">
      <w:pPr>
        <w:pStyle w:val="Heading1"/>
        <w:rPr>
          <w:rFonts w:cs="Times New Roman"/>
        </w:rPr>
      </w:pPr>
      <w:r w:rsidRPr="00FC5CA7">
        <w:rPr>
          <w:noProof/>
          <w:lang w:bidi="bn-BD"/>
        </w:rPr>
        <w:lastRenderedPageBreak/>
        <mc:AlternateContent>
          <mc:Choice Requires="wps">
            <w:drawing>
              <wp:anchor distT="0" distB="0" distL="114300" distR="114300" simplePos="0" relativeHeight="251672576" behindDoc="0" locked="0" layoutInCell="1" allowOverlap="1" wp14:anchorId="1C76AFB6" wp14:editId="103FA639">
                <wp:simplePos x="0" y="0"/>
                <wp:positionH relativeFrom="margin">
                  <wp:align>center</wp:align>
                </wp:positionH>
                <wp:positionV relativeFrom="paragraph">
                  <wp:posOffset>-9525</wp:posOffset>
                </wp:positionV>
                <wp:extent cx="6400800" cy="0"/>
                <wp:effectExtent l="0" t="19050" r="19050" b="19050"/>
                <wp:wrapNone/>
                <wp:docPr id="69" name="Straight Connector 69"/>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BFFD97D" id="Straight Connector 69" o:spid="_x0000_s1026" style="position:absolute;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" strokecolor="black [3200]" strokeweight="2.25pt">
                <v:stroke joinstyle="miter"/>
                <w10:wrap anchorx="margin"/>
              </v:line>
            </w:pict>
          </mc:Fallback>
        </mc:AlternateContent>
      </w:r>
      <w:r w:rsidRPr="00FC5CA7">
        <w:t>CHAPTER</w:t>
      </w:r>
      <w:r w:rsidR="00B31FA9">
        <w:t xml:space="preserve"> 6</w:t>
      </w:r>
      <w:r>
        <w:t>: RESULTS &amp; ANALYSIS</w:t>
      </w:r>
      <w:bookmarkEnd w:id="25"/>
    </w:p>
    <w:p w:rsidR="004035D4" w:rsidRDefault="004035D4" w:rsidP="004035D4"/>
    <w:p w:rsidR="008F59C0" w:rsidRDefault="004035D4" w:rsidP="008F59C0">
      <w:pPr>
        <w:rPr>
          <w:rFonts w:cs="Times New Roman"/>
          <w:sz w:val="36"/>
          <w:szCs w:val="36"/>
        </w:rPr>
      </w:pPr>
      <w:r>
        <w:rPr>
          <w:rFonts w:cs="Times New Roman"/>
          <w:sz w:val="36"/>
          <w:szCs w:val="36"/>
        </w:rPr>
        <w:br w:type="page"/>
      </w:r>
    </w:p>
    <w:p w:rsidR="00354AE5" w:rsidRDefault="004035D4" w:rsidP="00354AE5">
      <w:pPr>
        <w:pStyle w:val="Heading2"/>
      </w:pPr>
      <w:bookmarkStart w:id="26" w:name="_Toc61739556"/>
      <w:r>
        <w:lastRenderedPageBreak/>
        <w:t>6</w:t>
      </w:r>
      <w:r w:rsidR="00354AE5">
        <w:t>.1</w:t>
      </w:r>
      <w:r w:rsidR="00354AE5">
        <w:tab/>
        <w:t>P2P</w:t>
      </w:r>
      <w:r w:rsidR="00354AE5" w:rsidRPr="00354AE5">
        <w:t>-Gnutella04</w:t>
      </w:r>
      <w:r w:rsidR="00354AE5">
        <w:t xml:space="preserve"> dataset</w:t>
      </w:r>
      <w:bookmarkEnd w:id="26"/>
    </w:p>
    <w:p w:rsidR="00C16E09" w:rsidRDefault="004035D4" w:rsidP="00354AE5">
      <w:pPr>
        <w:pStyle w:val="Heading3"/>
      </w:pPr>
      <w:bookmarkStart w:id="27" w:name="_Toc61739557"/>
      <w:r>
        <w:t>6</w:t>
      </w:r>
      <w:r w:rsidR="008F59C0">
        <w:t>.1</w:t>
      </w:r>
      <w:r w:rsidR="00354AE5">
        <w:t>.1</w:t>
      </w:r>
      <w:r w:rsidR="008F59C0">
        <w:tab/>
        <w:t>Boxplot</w:t>
      </w:r>
      <w:r w:rsidR="00354AE5">
        <w:t xml:space="preserve"> and Correlation plots</w:t>
      </w:r>
      <w:bookmarkEnd w:id="27"/>
    </w:p>
    <w:p w:rsidR="00354AE5" w:rsidRDefault="00354AE5" w:rsidP="00354AE5">
      <w:pPr>
        <w:keepNext/>
      </w:pPr>
      <w:r>
        <w:rPr>
          <w:noProof/>
          <w:lang w:bidi="bn-BD"/>
        </w:rPr>
        <w:drawing>
          <wp:inline distT="0" distB="0" distL="0" distR="0" wp14:anchorId="74D888A9" wp14:editId="31FF9ED3">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plot.bmp"/>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fldSimple w:instr=" SEQ Figure \* ARABIC ">
        <w:r w:rsidR="00A9031A">
          <w:rPr>
            <w:noProof/>
          </w:rPr>
          <w:t>1</w:t>
        </w:r>
      </w:fldSimple>
      <w:r>
        <w:t xml:space="preserve"> Boxplot</w:t>
      </w:r>
    </w:p>
    <w:p w:rsidR="00354AE5" w:rsidRDefault="00354AE5" w:rsidP="00354AE5">
      <w:pPr>
        <w:keepNext/>
      </w:pPr>
      <w:r>
        <w:rPr>
          <w:noProof/>
          <w:lang w:bidi="bn-BD"/>
        </w:rPr>
        <w:drawing>
          <wp:inline distT="0" distB="0" distL="0" distR="0" wp14:anchorId="703AEDB3" wp14:editId="1FBDD18F">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plot.bmp"/>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54AE5" w:rsidRDefault="00354AE5" w:rsidP="00376CE1">
      <w:pPr>
        <w:pStyle w:val="Caption"/>
        <w:jc w:val="center"/>
      </w:pPr>
      <w:r>
        <w:t xml:space="preserve">Figure </w:t>
      </w:r>
      <w:fldSimple w:instr=" SEQ Figure \* ARABIC ">
        <w:r w:rsidR="00A9031A">
          <w:rPr>
            <w:noProof/>
          </w:rPr>
          <w:t>2</w:t>
        </w:r>
      </w:fldSimple>
      <w:r>
        <w:t xml:space="preserve"> Correlation plot</w:t>
      </w:r>
    </w:p>
    <w:p w:rsidR="00354AE5" w:rsidRDefault="00354AE5">
      <w:r>
        <w:lastRenderedPageBreak/>
        <w:br w:type="page"/>
      </w:r>
    </w:p>
    <w:p w:rsidR="008F59C0" w:rsidRDefault="004035D4" w:rsidP="00354AE5">
      <w:pPr>
        <w:pStyle w:val="Heading3"/>
      </w:pPr>
      <w:bookmarkStart w:id="28" w:name="_Toc61739558"/>
      <w:r>
        <w:lastRenderedPageBreak/>
        <w:t>6.1.</w:t>
      </w:r>
      <w:r w:rsidR="00354AE5">
        <w:t>2</w:t>
      </w:r>
      <w:r w:rsidR="008F59C0">
        <w:tab/>
        <w:t>PCA</w:t>
      </w:r>
      <w:bookmarkEnd w:id="28"/>
      <w:r w:rsidR="008F59C0">
        <w:t xml:space="preserve"> </w:t>
      </w:r>
    </w:p>
    <w:p w:rsidR="008F59C0" w:rsidRDefault="00354AE5" w:rsidP="008F59C0">
      <w:r>
        <w:rPr>
          <w:noProof/>
          <w:lang w:bidi="bn-BD"/>
        </w:rPr>
        <w:drawing>
          <wp:inline distT="0" distB="0" distL="0" distR="0" wp14:anchorId="501D1338" wp14:editId="067734FF">
            <wp:extent cx="3124200" cy="27997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s2 contribution.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24200" cy="2799715"/>
                    </a:xfrm>
                    <a:prstGeom prst="rect">
                      <a:avLst/>
                    </a:prstGeom>
                  </pic:spPr>
                </pic:pic>
              </a:graphicData>
            </a:graphic>
          </wp:inline>
        </w:drawing>
      </w:r>
      <w:r w:rsidR="003F7C71">
        <w:rPr>
          <w:noProof/>
          <w:lang w:bidi="bn-BD"/>
        </w:rPr>
        <w:drawing>
          <wp:inline distT="0" distB="0" distL="0" distR="0" wp14:anchorId="2638D276" wp14:editId="6CEEB8B4">
            <wp:extent cx="2724150" cy="27920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mension contribution.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4150" cy="2792095"/>
                    </a:xfrm>
                    <a:prstGeom prst="rect">
                      <a:avLst/>
                    </a:prstGeom>
                  </pic:spPr>
                </pic:pic>
              </a:graphicData>
            </a:graphic>
          </wp:inline>
        </w:drawing>
      </w:r>
    </w:p>
    <w:p w:rsidR="00085983" w:rsidRDefault="00085983" w:rsidP="00376CE1">
      <w:pPr>
        <w:pStyle w:val="Caption"/>
        <w:jc w:val="center"/>
      </w:pPr>
      <w:r>
        <w:t>Figure 3 Principal Component Analysis (PCA)</w:t>
      </w:r>
      <w:r>
        <w:tab/>
      </w:r>
      <w:r>
        <w:tab/>
      </w:r>
      <w:r>
        <w:tab/>
        <w:t>Figure 4 Dimension Contribution</w:t>
      </w:r>
    </w:p>
    <w:p w:rsidR="003F7C71" w:rsidRDefault="003F7C71" w:rsidP="008F59C0"/>
    <w:p w:rsidR="003F7C71" w:rsidRDefault="003F7C71" w:rsidP="008F59C0">
      <w:r>
        <w:rPr>
          <w:noProof/>
          <w:lang w:bidi="bn-BD"/>
        </w:rPr>
        <w:drawing>
          <wp:inline distT="0" distB="0" distL="0" distR="0" wp14:anchorId="1D30C84E" wp14:editId="73811600">
            <wp:extent cx="2990850" cy="2868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plot.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7795" cy="2875592"/>
                    </a:xfrm>
                    <a:prstGeom prst="rect">
                      <a:avLst/>
                    </a:prstGeom>
                  </pic:spPr>
                </pic:pic>
              </a:graphicData>
            </a:graphic>
          </wp:inline>
        </w:drawing>
      </w:r>
      <w:r>
        <w:rPr>
          <w:noProof/>
          <w:lang w:bidi="bn-BD"/>
        </w:rPr>
        <w:drawing>
          <wp:inline distT="0" distB="0" distL="0" distR="0" wp14:anchorId="3A35EAA6" wp14:editId="4177A477">
            <wp:extent cx="2838450" cy="2887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plot.bmp"/>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2846369" cy="2896037"/>
                    </a:xfrm>
                    <a:prstGeom prst="rect">
                      <a:avLst/>
                    </a:prstGeom>
                  </pic:spPr>
                </pic:pic>
              </a:graphicData>
            </a:graphic>
          </wp:inline>
        </w:drawing>
      </w:r>
    </w:p>
    <w:p w:rsidR="00085983" w:rsidRDefault="00085983" w:rsidP="00376CE1">
      <w:pPr>
        <w:pStyle w:val="Caption"/>
        <w:jc w:val="center"/>
      </w:pPr>
      <w:r>
        <w:t>Figure 5 Scree plot</w:t>
      </w:r>
      <w:r>
        <w:tab/>
      </w:r>
      <w:r>
        <w:tab/>
      </w:r>
      <w:r>
        <w:tab/>
      </w:r>
      <w:r>
        <w:tab/>
      </w:r>
      <w:r>
        <w:tab/>
      </w:r>
      <w:r>
        <w:tab/>
        <w:t xml:space="preserve">Figure 6 </w:t>
      </w:r>
      <w:proofErr w:type="spellStart"/>
      <w:r>
        <w:t>Biplot</w:t>
      </w:r>
      <w:proofErr w:type="spellEnd"/>
    </w:p>
    <w:p w:rsidR="003D2297" w:rsidRDefault="003F7C71">
      <w:r>
        <w:br w:type="page"/>
      </w:r>
    </w:p>
    <w:p w:rsidR="008F59C0" w:rsidRDefault="004035D4" w:rsidP="00354AE5">
      <w:pPr>
        <w:pStyle w:val="Heading3"/>
      </w:pPr>
      <w:bookmarkStart w:id="29" w:name="_Toc61739559"/>
      <w:r>
        <w:lastRenderedPageBreak/>
        <w:t>6.1.</w:t>
      </w:r>
      <w:r w:rsidR="00354AE5">
        <w:t>3</w:t>
      </w:r>
      <w:r w:rsidR="008F59C0">
        <w:tab/>
        <w:t xml:space="preserve">t-SNE </w:t>
      </w:r>
      <w:r w:rsidR="00A17154">
        <w:t>and</w:t>
      </w:r>
      <w:r w:rsidR="008F59C0">
        <w:t xml:space="preserve"> K-means </w:t>
      </w:r>
      <w:r w:rsidR="00A17154">
        <w:t>on t-SNE</w:t>
      </w:r>
      <w:bookmarkEnd w:id="29"/>
    </w:p>
    <w:p w:rsidR="00C33D38" w:rsidRPr="00C33D38" w:rsidRDefault="00C33D38" w:rsidP="00C33D38">
      <w:r>
        <w:t>t-SNE Model 1:</w:t>
      </w:r>
    </w:p>
    <w:p w:rsidR="00085983" w:rsidRDefault="00085983" w:rsidP="008F59C0">
      <w:r>
        <w:rPr>
          <w:noProof/>
          <w:lang w:bidi="bn-BD"/>
        </w:rPr>
        <w:drawing>
          <wp:inline distT="0" distB="0" distL="0" distR="0" wp14:anchorId="25ED51FB" wp14:editId="1C6EE17A">
            <wp:extent cx="2944368" cy="282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sne_model_1_m1.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44368" cy="2828585"/>
                    </a:xfrm>
                    <a:prstGeom prst="rect">
                      <a:avLst/>
                    </a:prstGeom>
                  </pic:spPr>
                </pic:pic>
              </a:graphicData>
            </a:graphic>
          </wp:inline>
        </w:drawing>
      </w:r>
      <w:r>
        <w:rPr>
          <w:noProof/>
          <w:lang w:bidi="bn-BD"/>
        </w:rPr>
        <w:drawing>
          <wp:inline distT="0" distB="0" distL="0" distR="0" wp14:anchorId="64CCD03F" wp14:editId="205DF34E">
            <wp:extent cx="2948683" cy="284543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sne_model_1_m2.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1545" cy="2896446"/>
                    </a:xfrm>
                    <a:prstGeom prst="rect">
                      <a:avLst/>
                    </a:prstGeom>
                  </pic:spPr>
                </pic:pic>
              </a:graphicData>
            </a:graphic>
          </wp:inline>
        </w:drawing>
      </w:r>
    </w:p>
    <w:p w:rsidR="00085983" w:rsidRDefault="00085983" w:rsidP="00376CE1">
      <w:pPr>
        <w:pStyle w:val="Caption"/>
        <w:jc w:val="center"/>
      </w:pPr>
      <w:r>
        <w:t xml:space="preserve">Figure </w:t>
      </w:r>
      <w:r w:rsidR="00C33D38">
        <w:t>7 t-SNE on Model 1</w:t>
      </w:r>
      <w:r w:rsidR="00C33D38">
        <w:tab/>
      </w:r>
      <w:r w:rsidR="00C33D38">
        <w:tab/>
      </w:r>
      <w:r w:rsidR="00C33D38">
        <w:tab/>
      </w:r>
      <w:r w:rsidR="00C33D38">
        <w:tab/>
      </w:r>
      <w:r w:rsidR="00C33D38">
        <w:tab/>
        <w:t>Figure 8 t-SNE on Model 2</w:t>
      </w:r>
    </w:p>
    <w:p w:rsidR="00085983" w:rsidRDefault="00085983" w:rsidP="008F59C0"/>
    <w:p w:rsidR="00085983" w:rsidRDefault="00085983" w:rsidP="008F59C0">
      <w:r>
        <w:rPr>
          <w:noProof/>
          <w:lang w:bidi="bn-BD"/>
        </w:rPr>
        <w:drawing>
          <wp:inline distT="0" distB="0" distL="0" distR="0" wp14:anchorId="4F4BB8D3" wp14:editId="26FE470D">
            <wp:extent cx="2942477" cy="28459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sne_model_1_m3.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2813" cy="2855938"/>
                    </a:xfrm>
                    <a:prstGeom prst="rect">
                      <a:avLst/>
                    </a:prstGeom>
                  </pic:spPr>
                </pic:pic>
              </a:graphicData>
            </a:graphic>
          </wp:inline>
        </w:drawing>
      </w:r>
      <w:r>
        <w:rPr>
          <w:noProof/>
          <w:lang w:bidi="bn-BD"/>
        </w:rPr>
        <w:drawing>
          <wp:inline distT="0" distB="0" distL="0" distR="0" wp14:anchorId="03F893BF" wp14:editId="7248A794">
            <wp:extent cx="2943860" cy="284772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sne_model_1_m4.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4829" cy="2858333"/>
                    </a:xfrm>
                    <a:prstGeom prst="rect">
                      <a:avLst/>
                    </a:prstGeom>
                  </pic:spPr>
                </pic:pic>
              </a:graphicData>
            </a:graphic>
          </wp:inline>
        </w:drawing>
      </w:r>
    </w:p>
    <w:p w:rsidR="00C33D38" w:rsidRDefault="00C33D38" w:rsidP="00376CE1">
      <w:pPr>
        <w:pStyle w:val="Caption"/>
        <w:jc w:val="center"/>
      </w:pPr>
      <w:r>
        <w:t xml:space="preserve">Figure 9 t-SNE on Model 3 </w:t>
      </w:r>
      <w:r>
        <w:tab/>
      </w:r>
      <w:r>
        <w:tab/>
      </w:r>
      <w:r>
        <w:tab/>
      </w:r>
      <w:r>
        <w:tab/>
      </w:r>
      <w:r>
        <w:tab/>
        <w:t>Figure 10 t-SNE on Model 4</w:t>
      </w:r>
    </w:p>
    <w:p w:rsidR="00085983" w:rsidRDefault="00085983">
      <w:r>
        <w:br w:type="page"/>
      </w:r>
    </w:p>
    <w:p w:rsidR="00085983" w:rsidRDefault="00C33D38" w:rsidP="008F59C0">
      <w:r>
        <w:rPr>
          <w:noProof/>
          <w:lang w:bidi="bn-BD"/>
        </w:rPr>
        <w:lastRenderedPageBreak/>
        <w:drawing>
          <wp:inline distT="0" distB="0" distL="0" distR="0" wp14:anchorId="6851C483" wp14:editId="23ECB739">
            <wp:extent cx="2943789" cy="2845942"/>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sne_model_1_m5.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7922" cy="2849937"/>
                    </a:xfrm>
                    <a:prstGeom prst="rect">
                      <a:avLst/>
                    </a:prstGeom>
                  </pic:spPr>
                </pic:pic>
              </a:graphicData>
            </a:graphic>
          </wp:inline>
        </w:drawing>
      </w:r>
      <w:r>
        <w:rPr>
          <w:noProof/>
          <w:lang w:bidi="bn-BD"/>
        </w:rPr>
        <w:drawing>
          <wp:inline distT="0" distB="0" distL="0" distR="0" wp14:anchorId="4B3DD32F" wp14:editId="1DDB84DF">
            <wp:extent cx="2943860" cy="284772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sne_model_1_m6.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0293" cy="2853946"/>
                    </a:xfrm>
                    <a:prstGeom prst="rect">
                      <a:avLst/>
                    </a:prstGeom>
                  </pic:spPr>
                </pic:pic>
              </a:graphicData>
            </a:graphic>
          </wp:inline>
        </w:drawing>
      </w:r>
    </w:p>
    <w:p w:rsidR="00C33D38" w:rsidRDefault="00C33D38" w:rsidP="00376CE1">
      <w:pPr>
        <w:pStyle w:val="Caption"/>
        <w:jc w:val="center"/>
      </w:pPr>
      <w:r>
        <w:t>Figure 11 t-SNE on Model 5</w:t>
      </w:r>
      <w:r>
        <w:tab/>
      </w:r>
      <w:r>
        <w:tab/>
      </w:r>
      <w:r>
        <w:tab/>
      </w:r>
      <w:r>
        <w:tab/>
      </w:r>
      <w:r>
        <w:tab/>
        <w:t>Figure 12 t-SNE on Model 6</w:t>
      </w:r>
    </w:p>
    <w:p w:rsidR="00C33D38" w:rsidRDefault="00C33D38" w:rsidP="00C33D38">
      <w:r>
        <w:rPr>
          <w:noProof/>
          <w:lang w:bidi="bn-BD"/>
        </w:rPr>
        <w:drawing>
          <wp:inline distT="0" distB="0" distL="0" distR="0" wp14:anchorId="09852DD7" wp14:editId="553C47E1">
            <wp:extent cx="2942590" cy="28048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sne_model_1_m7.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6691" cy="2808754"/>
                    </a:xfrm>
                    <a:prstGeom prst="rect">
                      <a:avLst/>
                    </a:prstGeom>
                  </pic:spPr>
                </pic:pic>
              </a:graphicData>
            </a:graphic>
          </wp:inline>
        </w:drawing>
      </w:r>
      <w:r>
        <w:rPr>
          <w:noProof/>
          <w:lang w:bidi="bn-BD"/>
        </w:rPr>
        <w:drawing>
          <wp:inline distT="0" distB="0" distL="0" distR="0" wp14:anchorId="049E541D" wp14:editId="490D9A0D">
            <wp:extent cx="2943860" cy="2796353"/>
            <wp:effectExtent l="0" t="0" r="889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sne_model_1_m8.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4549" cy="2806507"/>
                    </a:xfrm>
                    <a:prstGeom prst="rect">
                      <a:avLst/>
                    </a:prstGeom>
                  </pic:spPr>
                </pic:pic>
              </a:graphicData>
            </a:graphic>
          </wp:inline>
        </w:drawing>
      </w:r>
    </w:p>
    <w:p w:rsidR="00C33D38" w:rsidRPr="00C33D38" w:rsidRDefault="00C33D38" w:rsidP="00376CE1">
      <w:pPr>
        <w:pStyle w:val="Caption"/>
        <w:jc w:val="center"/>
      </w:pPr>
      <w:r>
        <w:t>Figure 13 t-SNE on Model 7</w:t>
      </w:r>
      <w:r>
        <w:tab/>
      </w:r>
      <w:r>
        <w:tab/>
      </w:r>
      <w:r>
        <w:tab/>
      </w:r>
      <w:r>
        <w:tab/>
      </w:r>
      <w:r>
        <w:tab/>
        <w:t>Figure 14 t-SNE on Model 8</w:t>
      </w:r>
    </w:p>
    <w:p w:rsidR="00085983" w:rsidRDefault="00085983">
      <w:r>
        <w:br w:type="page"/>
      </w:r>
    </w:p>
    <w:p w:rsidR="00C33D38" w:rsidRDefault="00C33D38" w:rsidP="003D2297">
      <w:pPr>
        <w:jc w:val="center"/>
      </w:pPr>
      <w:r>
        <w:rPr>
          <w:noProof/>
          <w:lang w:bidi="bn-BD"/>
        </w:rPr>
        <w:lastRenderedPageBreak/>
        <w:drawing>
          <wp:inline distT="0" distB="0" distL="0" distR="0" wp14:anchorId="29DBC36F" wp14:editId="6EE54393">
            <wp:extent cx="2942590" cy="29178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sne_model_1_m9.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1471" cy="2926667"/>
                    </a:xfrm>
                    <a:prstGeom prst="rect">
                      <a:avLst/>
                    </a:prstGeom>
                  </pic:spPr>
                </pic:pic>
              </a:graphicData>
            </a:graphic>
          </wp:inline>
        </w:drawing>
      </w:r>
    </w:p>
    <w:p w:rsidR="00C33D38" w:rsidRDefault="00C33D38" w:rsidP="008F59C0"/>
    <w:p w:rsidR="00FE6C46" w:rsidRDefault="00FE6C46" w:rsidP="008F59C0">
      <w:r>
        <w:t>t-SNE Model 2:</w:t>
      </w:r>
    </w:p>
    <w:p w:rsidR="00C33D38" w:rsidRDefault="00C33D38" w:rsidP="008F59C0">
      <w:r>
        <w:rPr>
          <w:noProof/>
          <w:lang w:bidi="bn-BD"/>
        </w:rPr>
        <w:drawing>
          <wp:inline distT="0" distB="0" distL="0" distR="0" wp14:anchorId="6C5E5ED4" wp14:editId="7B68D1BD">
            <wp:extent cx="2941839" cy="29279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sne_model_2_m1.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51059" cy="2937161"/>
                    </a:xfrm>
                    <a:prstGeom prst="rect">
                      <a:avLst/>
                    </a:prstGeom>
                  </pic:spPr>
                </pic:pic>
              </a:graphicData>
            </a:graphic>
          </wp:inline>
        </w:drawing>
      </w:r>
      <w:r w:rsidR="00FE6C46">
        <w:rPr>
          <w:noProof/>
          <w:lang w:bidi="bn-BD"/>
        </w:rPr>
        <w:drawing>
          <wp:inline distT="0" distB="0" distL="0" distR="0" wp14:anchorId="7F43410F" wp14:editId="5223D0F6">
            <wp:extent cx="2943860" cy="2929917"/>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sne_model_2_m2.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52585" cy="2938601"/>
                    </a:xfrm>
                    <a:prstGeom prst="rect">
                      <a:avLst/>
                    </a:prstGeom>
                  </pic:spPr>
                </pic:pic>
              </a:graphicData>
            </a:graphic>
          </wp:inline>
        </w:drawing>
      </w:r>
    </w:p>
    <w:p w:rsidR="00FE6C46" w:rsidRDefault="00FE6C46" w:rsidP="00376CE1">
      <w:pPr>
        <w:pStyle w:val="Caption"/>
        <w:jc w:val="center"/>
      </w:pPr>
      <w:r>
        <w:t>Figure 15 t-SNE on Model 1</w:t>
      </w:r>
      <w:r>
        <w:tab/>
      </w:r>
      <w:r>
        <w:tab/>
      </w:r>
      <w:r>
        <w:tab/>
      </w:r>
      <w:r>
        <w:tab/>
      </w:r>
      <w:r>
        <w:tab/>
        <w:t>Figure 16 t-SNE on Model 2</w:t>
      </w:r>
    </w:p>
    <w:p w:rsidR="00FE6C46" w:rsidRDefault="00FE6C46" w:rsidP="00FE6C46">
      <w:pPr>
        <w:pStyle w:val="Caption"/>
      </w:pPr>
    </w:p>
    <w:p w:rsidR="00FE6C46" w:rsidRDefault="00FE6C46" w:rsidP="008F59C0"/>
    <w:p w:rsidR="00C33D38" w:rsidRDefault="00C33D38">
      <w:r>
        <w:br w:type="page"/>
      </w:r>
    </w:p>
    <w:p w:rsidR="00FE6C46" w:rsidRDefault="00FE6C46" w:rsidP="008F59C0">
      <w:r>
        <w:rPr>
          <w:noProof/>
          <w:lang w:bidi="bn-BD"/>
        </w:rPr>
        <w:lastRenderedPageBreak/>
        <w:drawing>
          <wp:inline distT="0" distB="0" distL="0" distR="0" wp14:anchorId="43145897" wp14:editId="7E976FEB">
            <wp:extent cx="2942848" cy="28664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sne_model_2_m3.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48787" cy="2872274"/>
                    </a:xfrm>
                    <a:prstGeom prst="rect">
                      <a:avLst/>
                    </a:prstGeom>
                  </pic:spPr>
                </pic:pic>
              </a:graphicData>
            </a:graphic>
          </wp:inline>
        </w:drawing>
      </w:r>
      <w:r>
        <w:rPr>
          <w:noProof/>
          <w:lang w:bidi="bn-BD"/>
        </w:rPr>
        <w:drawing>
          <wp:inline distT="0" distB="0" distL="0" distR="0" wp14:anchorId="12AD8D20" wp14:editId="270BB6C1">
            <wp:extent cx="2943232" cy="285738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sne_model_2_m4.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3630" cy="2867481"/>
                    </a:xfrm>
                    <a:prstGeom prst="rect">
                      <a:avLst/>
                    </a:prstGeom>
                  </pic:spPr>
                </pic:pic>
              </a:graphicData>
            </a:graphic>
          </wp:inline>
        </w:drawing>
      </w:r>
    </w:p>
    <w:p w:rsidR="00FE6C46" w:rsidRDefault="00FE6C46" w:rsidP="00376CE1">
      <w:pPr>
        <w:pStyle w:val="Caption"/>
        <w:jc w:val="center"/>
      </w:pPr>
      <w:r>
        <w:t>Figure 18 t-SNE on Model 3</w:t>
      </w:r>
      <w:r>
        <w:tab/>
      </w:r>
      <w:r>
        <w:tab/>
      </w:r>
      <w:r>
        <w:tab/>
      </w:r>
      <w:r>
        <w:tab/>
      </w:r>
      <w:r>
        <w:tab/>
        <w:t>Figure 19 t-SNE on Model 4</w:t>
      </w:r>
    </w:p>
    <w:p w:rsidR="00FE6C46" w:rsidRPr="00FE6C46" w:rsidRDefault="00FE6C46" w:rsidP="00FE6C46"/>
    <w:p w:rsidR="00FE6C46" w:rsidRDefault="00FE6C46">
      <w:r>
        <w:rPr>
          <w:noProof/>
          <w:lang w:bidi="bn-BD"/>
        </w:rPr>
        <w:drawing>
          <wp:inline distT="0" distB="0" distL="0" distR="0" wp14:anchorId="076ED173" wp14:editId="4165D942">
            <wp:extent cx="2941902" cy="28664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sne_model_2_m5.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54355" cy="2878624"/>
                    </a:xfrm>
                    <a:prstGeom prst="rect">
                      <a:avLst/>
                    </a:prstGeom>
                  </pic:spPr>
                </pic:pic>
              </a:graphicData>
            </a:graphic>
          </wp:inline>
        </w:drawing>
      </w:r>
      <w:r>
        <w:rPr>
          <w:noProof/>
          <w:lang w:bidi="bn-BD"/>
        </w:rPr>
        <w:drawing>
          <wp:inline distT="0" distB="0" distL="0" distR="0" wp14:anchorId="7B4C8074" wp14:editId="40E8ED48">
            <wp:extent cx="2943860" cy="2857998"/>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sne_model_2_m6.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52215" cy="2866109"/>
                    </a:xfrm>
                    <a:prstGeom prst="rect">
                      <a:avLst/>
                    </a:prstGeom>
                  </pic:spPr>
                </pic:pic>
              </a:graphicData>
            </a:graphic>
          </wp:inline>
        </w:drawing>
      </w:r>
    </w:p>
    <w:p w:rsidR="00FE6C46" w:rsidRDefault="00FE6C46" w:rsidP="00376CE1">
      <w:pPr>
        <w:pStyle w:val="Caption"/>
        <w:jc w:val="center"/>
      </w:pPr>
      <w:r>
        <w:t>Figure 20 t-SNE on Model 5</w:t>
      </w:r>
      <w:r>
        <w:tab/>
      </w:r>
      <w:r>
        <w:tab/>
      </w:r>
      <w:r>
        <w:tab/>
      </w:r>
      <w:r>
        <w:tab/>
      </w:r>
      <w:r>
        <w:tab/>
        <w:t>Figure 21 t-SNE on Model 6</w:t>
      </w:r>
    </w:p>
    <w:p w:rsidR="00FE6C46" w:rsidRDefault="00FE6C46" w:rsidP="00FE6C46">
      <w:pPr>
        <w:pStyle w:val="Caption"/>
      </w:pPr>
    </w:p>
    <w:p w:rsidR="00FE6C46" w:rsidRDefault="00FE6C46">
      <w:r>
        <w:br w:type="page"/>
      </w:r>
    </w:p>
    <w:p w:rsidR="00FE6C46" w:rsidRDefault="00FE6C46" w:rsidP="008F59C0">
      <w:r>
        <w:rPr>
          <w:noProof/>
          <w:lang w:bidi="bn-BD"/>
        </w:rPr>
        <w:lastRenderedPageBreak/>
        <w:drawing>
          <wp:inline distT="0" distB="0" distL="0" distR="0" wp14:anchorId="42E3C8D6" wp14:editId="379C7FE0">
            <wp:extent cx="2941955" cy="2938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sne_model_2_m7.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3411" cy="2949586"/>
                    </a:xfrm>
                    <a:prstGeom prst="rect">
                      <a:avLst/>
                    </a:prstGeom>
                  </pic:spPr>
                </pic:pic>
              </a:graphicData>
            </a:graphic>
          </wp:inline>
        </w:drawing>
      </w:r>
      <w:r>
        <w:rPr>
          <w:noProof/>
          <w:lang w:bidi="bn-BD"/>
        </w:rPr>
        <w:drawing>
          <wp:inline distT="0" distB="0" distL="0" distR="0" wp14:anchorId="09E28ED1" wp14:editId="538DA49E">
            <wp:extent cx="2943860" cy="2940191"/>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sne_model_2_m8.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6232" cy="2942560"/>
                    </a:xfrm>
                    <a:prstGeom prst="rect">
                      <a:avLst/>
                    </a:prstGeom>
                  </pic:spPr>
                </pic:pic>
              </a:graphicData>
            </a:graphic>
          </wp:inline>
        </w:drawing>
      </w:r>
    </w:p>
    <w:p w:rsidR="00FE6C46" w:rsidRDefault="00FE6C46" w:rsidP="00376CE1">
      <w:pPr>
        <w:pStyle w:val="Caption"/>
        <w:jc w:val="center"/>
      </w:pPr>
      <w:r>
        <w:t>Figure 22 t-SNE on Model 7</w:t>
      </w:r>
      <w:r>
        <w:tab/>
      </w:r>
      <w:r>
        <w:tab/>
      </w:r>
      <w:r>
        <w:tab/>
      </w:r>
      <w:r>
        <w:tab/>
      </w:r>
      <w:r>
        <w:tab/>
        <w:t>Figure 23 t-SNE on Model 8</w:t>
      </w:r>
    </w:p>
    <w:p w:rsidR="00FE6C46" w:rsidRDefault="00FE6C46" w:rsidP="008F59C0"/>
    <w:p w:rsidR="00FE6C46" w:rsidRDefault="00FE6C46" w:rsidP="003D2297">
      <w:pPr>
        <w:jc w:val="center"/>
      </w:pPr>
      <w:r>
        <w:rPr>
          <w:noProof/>
          <w:lang w:bidi="bn-BD"/>
        </w:rPr>
        <w:drawing>
          <wp:inline distT="0" distB="0" distL="0" distR="0" wp14:anchorId="7BF1202E" wp14:editId="6C6C7C4B">
            <wp:extent cx="2943308" cy="2835667"/>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sne_model_2_m9.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49112" cy="2841259"/>
                    </a:xfrm>
                    <a:prstGeom prst="rect">
                      <a:avLst/>
                    </a:prstGeom>
                  </pic:spPr>
                </pic:pic>
              </a:graphicData>
            </a:graphic>
          </wp:inline>
        </w:drawing>
      </w:r>
    </w:p>
    <w:p w:rsidR="00FE6C46" w:rsidRDefault="00FE6C46" w:rsidP="003D2297">
      <w:pPr>
        <w:pStyle w:val="Caption"/>
        <w:jc w:val="center"/>
      </w:pPr>
      <w:r>
        <w:t>Figure 24 t-SNE on Model 9</w:t>
      </w:r>
    </w:p>
    <w:p w:rsidR="00FE6C46" w:rsidRDefault="00FE6C46">
      <w:r>
        <w:br w:type="page"/>
      </w:r>
    </w:p>
    <w:p w:rsidR="00FE6C46" w:rsidRDefault="00FE6C46" w:rsidP="008F59C0">
      <w:r>
        <w:lastRenderedPageBreak/>
        <w:t>t-SNE Model 3:</w:t>
      </w:r>
    </w:p>
    <w:p w:rsidR="00FE6C46" w:rsidRDefault="00FE6C46" w:rsidP="008F59C0">
      <w:r>
        <w:rPr>
          <w:noProof/>
          <w:lang w:bidi="bn-BD"/>
        </w:rPr>
        <w:drawing>
          <wp:inline distT="0" distB="0" distL="0" distR="0" wp14:anchorId="18E9458E" wp14:editId="481E1940">
            <wp:extent cx="2942107" cy="28048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ne_model_3_m1.b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9471" cy="2811866"/>
                    </a:xfrm>
                    <a:prstGeom prst="rect">
                      <a:avLst/>
                    </a:prstGeom>
                  </pic:spPr>
                </pic:pic>
              </a:graphicData>
            </a:graphic>
          </wp:inline>
        </w:drawing>
      </w:r>
      <w:r>
        <w:rPr>
          <w:noProof/>
          <w:lang w:bidi="bn-BD"/>
        </w:rPr>
        <w:drawing>
          <wp:inline distT="0" distB="0" distL="0" distR="0" wp14:anchorId="45BB7CB9" wp14:editId="44ACA231">
            <wp:extent cx="2943860" cy="2806627"/>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sne_model_3_m2.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49664" cy="2812160"/>
                    </a:xfrm>
                    <a:prstGeom prst="rect">
                      <a:avLst/>
                    </a:prstGeom>
                  </pic:spPr>
                </pic:pic>
              </a:graphicData>
            </a:graphic>
          </wp:inline>
        </w:drawing>
      </w:r>
    </w:p>
    <w:p w:rsidR="00FE6C46" w:rsidRDefault="00FE6C46" w:rsidP="00376CE1">
      <w:pPr>
        <w:pStyle w:val="Caption"/>
        <w:jc w:val="center"/>
      </w:pPr>
      <w:r>
        <w:t>Figure 25 t-SNE on Model 1</w:t>
      </w:r>
      <w:r>
        <w:tab/>
      </w:r>
      <w:r>
        <w:tab/>
      </w:r>
      <w:r>
        <w:tab/>
      </w:r>
      <w:r>
        <w:tab/>
      </w:r>
      <w:r>
        <w:tab/>
        <w:t>Figure 26 t-SNE on Model 2</w:t>
      </w:r>
    </w:p>
    <w:p w:rsidR="00FE6C46" w:rsidRDefault="00FE6C46" w:rsidP="008F59C0"/>
    <w:p w:rsidR="00FE6C46" w:rsidRDefault="00FE6C46" w:rsidP="008F59C0">
      <w:r>
        <w:rPr>
          <w:noProof/>
          <w:lang w:bidi="bn-BD"/>
        </w:rPr>
        <w:drawing>
          <wp:inline distT="0" distB="0" distL="0" distR="0" wp14:anchorId="2DD71B9A" wp14:editId="304AA8B4">
            <wp:extent cx="2943379" cy="29384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sne_model_3_m3.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47702" cy="2942724"/>
                    </a:xfrm>
                    <a:prstGeom prst="rect">
                      <a:avLst/>
                    </a:prstGeom>
                  </pic:spPr>
                </pic:pic>
              </a:graphicData>
            </a:graphic>
          </wp:inline>
        </w:drawing>
      </w:r>
      <w:r>
        <w:rPr>
          <w:noProof/>
          <w:lang w:bidi="bn-BD"/>
        </w:rPr>
        <w:drawing>
          <wp:inline distT="0" distB="0" distL="0" distR="0" wp14:anchorId="3B36DF5A" wp14:editId="432350FE">
            <wp:extent cx="2943860" cy="294019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sne_model_3_m4.b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50629" cy="2946950"/>
                    </a:xfrm>
                    <a:prstGeom prst="rect">
                      <a:avLst/>
                    </a:prstGeom>
                  </pic:spPr>
                </pic:pic>
              </a:graphicData>
            </a:graphic>
          </wp:inline>
        </w:drawing>
      </w:r>
    </w:p>
    <w:p w:rsidR="00FE6C46" w:rsidRDefault="00FE6C46" w:rsidP="00376CE1">
      <w:pPr>
        <w:pStyle w:val="Caption"/>
        <w:jc w:val="center"/>
      </w:pPr>
      <w:r>
        <w:t>Figure 27 t-SNE on Model 3</w:t>
      </w:r>
      <w:r>
        <w:tab/>
      </w:r>
      <w:r>
        <w:tab/>
      </w:r>
      <w:r>
        <w:tab/>
      </w:r>
      <w:r>
        <w:tab/>
      </w:r>
      <w:r>
        <w:tab/>
        <w:t>Figure 28 t-SNE on Model 4</w:t>
      </w:r>
    </w:p>
    <w:p w:rsidR="00FE6C46" w:rsidRDefault="00FE6C46" w:rsidP="008F59C0"/>
    <w:p w:rsidR="00FE6C46" w:rsidRDefault="00FE6C46" w:rsidP="008F59C0">
      <w:r>
        <w:rPr>
          <w:noProof/>
          <w:lang w:bidi="bn-BD"/>
        </w:rPr>
        <w:lastRenderedPageBreak/>
        <w:drawing>
          <wp:inline distT="0" distB="0" distL="0" distR="0" wp14:anchorId="3CE6FD2F" wp14:editId="048BD6E9">
            <wp:extent cx="2941666" cy="292813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sne_model_3_m5.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49808" cy="2936240"/>
                    </a:xfrm>
                    <a:prstGeom prst="rect">
                      <a:avLst/>
                    </a:prstGeom>
                  </pic:spPr>
                </pic:pic>
              </a:graphicData>
            </a:graphic>
          </wp:inline>
        </w:drawing>
      </w:r>
      <w:r>
        <w:rPr>
          <w:noProof/>
          <w:lang w:bidi="bn-BD"/>
        </w:rPr>
        <w:drawing>
          <wp:inline distT="0" distB="0" distL="0" distR="0" wp14:anchorId="03C04C2A" wp14:editId="03369E7C">
            <wp:extent cx="2943860" cy="2929917"/>
            <wp:effectExtent l="0" t="0" r="889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sne_model_3_m6.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50730" cy="2936754"/>
                    </a:xfrm>
                    <a:prstGeom prst="rect">
                      <a:avLst/>
                    </a:prstGeom>
                  </pic:spPr>
                </pic:pic>
              </a:graphicData>
            </a:graphic>
          </wp:inline>
        </w:drawing>
      </w:r>
    </w:p>
    <w:p w:rsidR="00FE6C46" w:rsidRDefault="004D1A67" w:rsidP="00376CE1">
      <w:pPr>
        <w:pStyle w:val="Caption"/>
        <w:jc w:val="center"/>
      </w:pPr>
      <w:r>
        <w:t>Figure 29 t-SNE on Model 5</w:t>
      </w:r>
      <w:r>
        <w:tab/>
      </w:r>
      <w:r>
        <w:tab/>
      </w:r>
      <w:r>
        <w:tab/>
      </w:r>
      <w:r>
        <w:tab/>
      </w:r>
      <w:r>
        <w:tab/>
        <w:t>Figure 30 t-SNE on Model 6</w:t>
      </w:r>
    </w:p>
    <w:p w:rsidR="00FE6C46" w:rsidRDefault="00FE6C46" w:rsidP="008F59C0">
      <w:r>
        <w:rPr>
          <w:noProof/>
          <w:lang w:bidi="bn-BD"/>
        </w:rPr>
        <w:drawing>
          <wp:inline distT="0" distB="0" distL="0" distR="0" wp14:anchorId="616AA980" wp14:editId="53F58505">
            <wp:extent cx="2942623" cy="28664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sne_model_3_m7.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8734" cy="2872443"/>
                    </a:xfrm>
                    <a:prstGeom prst="rect">
                      <a:avLst/>
                    </a:prstGeom>
                  </pic:spPr>
                </pic:pic>
              </a:graphicData>
            </a:graphic>
          </wp:inline>
        </w:drawing>
      </w:r>
      <w:r>
        <w:rPr>
          <w:noProof/>
          <w:lang w:bidi="bn-BD"/>
        </w:rPr>
        <w:drawing>
          <wp:inline distT="0" distB="0" distL="0" distR="0" wp14:anchorId="0CFCE26B" wp14:editId="5C86CEED">
            <wp:extent cx="2943860" cy="2868272"/>
            <wp:effectExtent l="0" t="0" r="889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sne_model_3_m8.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52597" cy="2876785"/>
                    </a:xfrm>
                    <a:prstGeom prst="rect">
                      <a:avLst/>
                    </a:prstGeom>
                  </pic:spPr>
                </pic:pic>
              </a:graphicData>
            </a:graphic>
          </wp:inline>
        </w:drawing>
      </w:r>
    </w:p>
    <w:p w:rsidR="004D1A67" w:rsidRDefault="004D1A67" w:rsidP="00376CE1">
      <w:pPr>
        <w:pStyle w:val="Caption"/>
        <w:jc w:val="center"/>
      </w:pPr>
      <w:r>
        <w:t>Figure 31 t-SNE on Model 7</w:t>
      </w:r>
      <w:r>
        <w:tab/>
      </w:r>
      <w:r>
        <w:tab/>
      </w:r>
      <w:r>
        <w:tab/>
      </w:r>
      <w:r>
        <w:tab/>
      </w:r>
      <w:r>
        <w:tab/>
        <w:t>Figure 32 t-SNE on Model 8</w:t>
      </w:r>
    </w:p>
    <w:p w:rsidR="00FE6C46" w:rsidRDefault="00FE6C46" w:rsidP="003D2297">
      <w:pPr>
        <w:jc w:val="center"/>
      </w:pPr>
      <w:r>
        <w:rPr>
          <w:noProof/>
          <w:lang w:bidi="bn-BD"/>
        </w:rPr>
        <w:lastRenderedPageBreak/>
        <w:drawing>
          <wp:inline distT="0" distB="0" distL="0" distR="0" wp14:anchorId="3ABD52CF" wp14:editId="0C1E9A95">
            <wp:extent cx="2942473" cy="28664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sne_model_3_m9.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50349" cy="2874163"/>
                    </a:xfrm>
                    <a:prstGeom prst="rect">
                      <a:avLst/>
                    </a:prstGeom>
                  </pic:spPr>
                </pic:pic>
              </a:graphicData>
            </a:graphic>
          </wp:inline>
        </w:drawing>
      </w:r>
    </w:p>
    <w:p w:rsidR="004D1A67" w:rsidRDefault="004D1A67" w:rsidP="003D2297">
      <w:pPr>
        <w:pStyle w:val="Caption"/>
        <w:jc w:val="center"/>
      </w:pPr>
      <w:r>
        <w:t>Figure 33 t-SNE on Model 9</w:t>
      </w:r>
    </w:p>
    <w:p w:rsidR="004D1A67" w:rsidRDefault="004D1A67" w:rsidP="004D1A67">
      <w:r>
        <w:t>t-SNE Model 4:</w:t>
      </w:r>
    </w:p>
    <w:p w:rsidR="004D1A67" w:rsidRDefault="004D1A67" w:rsidP="004D1A67">
      <w:r>
        <w:rPr>
          <w:noProof/>
          <w:lang w:bidi="bn-BD"/>
        </w:rPr>
        <w:drawing>
          <wp:inline distT="0" distB="0" distL="0" distR="0" wp14:anchorId="0D1CEF45" wp14:editId="2A13D2D4">
            <wp:extent cx="2943225" cy="2856216"/>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sne_model_4_m1.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48034" cy="2860883"/>
                    </a:xfrm>
                    <a:prstGeom prst="rect">
                      <a:avLst/>
                    </a:prstGeom>
                  </pic:spPr>
                </pic:pic>
              </a:graphicData>
            </a:graphic>
          </wp:inline>
        </w:drawing>
      </w:r>
      <w:r>
        <w:rPr>
          <w:noProof/>
          <w:lang w:bidi="bn-BD"/>
        </w:rPr>
        <w:drawing>
          <wp:inline distT="0" distB="0" distL="0" distR="0" wp14:anchorId="558BE1A9" wp14:editId="725CF7A5">
            <wp:extent cx="2943860" cy="2847723"/>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sne_model_4_m2.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49253" cy="2852940"/>
                    </a:xfrm>
                    <a:prstGeom prst="rect">
                      <a:avLst/>
                    </a:prstGeom>
                  </pic:spPr>
                </pic:pic>
              </a:graphicData>
            </a:graphic>
          </wp:inline>
        </w:drawing>
      </w:r>
    </w:p>
    <w:p w:rsidR="004D1A67" w:rsidRDefault="004D1A67" w:rsidP="00376CE1">
      <w:pPr>
        <w:pStyle w:val="Caption"/>
        <w:jc w:val="center"/>
      </w:pPr>
      <w:r>
        <w:t>Figure 34 t-SNE on Model 1</w:t>
      </w:r>
      <w:r>
        <w:tab/>
      </w:r>
      <w:r>
        <w:tab/>
      </w:r>
      <w:r>
        <w:tab/>
      </w:r>
      <w:r>
        <w:tab/>
      </w:r>
      <w:r>
        <w:tab/>
        <w:t>Figure 35 t-SNE on Model 2</w:t>
      </w:r>
    </w:p>
    <w:p w:rsidR="004D1A67" w:rsidRDefault="004D1A67" w:rsidP="004D1A67">
      <w:r>
        <w:rPr>
          <w:noProof/>
          <w:lang w:bidi="bn-BD"/>
        </w:rPr>
        <w:lastRenderedPageBreak/>
        <w:drawing>
          <wp:inline distT="0" distB="0" distL="0" distR="0" wp14:anchorId="73955A51" wp14:editId="43B6CC7D">
            <wp:extent cx="2943163" cy="288703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sne_model_4_m3.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48498" cy="2892271"/>
                    </a:xfrm>
                    <a:prstGeom prst="rect">
                      <a:avLst/>
                    </a:prstGeom>
                  </pic:spPr>
                </pic:pic>
              </a:graphicData>
            </a:graphic>
          </wp:inline>
        </w:drawing>
      </w:r>
      <w:r>
        <w:rPr>
          <w:noProof/>
          <w:lang w:bidi="bn-BD"/>
        </w:rPr>
        <w:drawing>
          <wp:inline distT="0" distB="0" distL="0" distR="0" wp14:anchorId="56CFA303" wp14:editId="76AD8E7E">
            <wp:extent cx="2943860" cy="289909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sne_model_4_m4.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50160" cy="2905299"/>
                    </a:xfrm>
                    <a:prstGeom prst="rect">
                      <a:avLst/>
                    </a:prstGeom>
                  </pic:spPr>
                </pic:pic>
              </a:graphicData>
            </a:graphic>
          </wp:inline>
        </w:drawing>
      </w:r>
    </w:p>
    <w:p w:rsidR="004D1A67" w:rsidRDefault="004D1A67" w:rsidP="00376CE1">
      <w:pPr>
        <w:pStyle w:val="Caption"/>
        <w:jc w:val="center"/>
      </w:pPr>
      <w:r>
        <w:t>Figure 36 t-SNE on Model 3</w:t>
      </w:r>
      <w:r>
        <w:tab/>
      </w:r>
      <w:r>
        <w:tab/>
      </w:r>
      <w:r>
        <w:tab/>
      </w:r>
      <w:r>
        <w:tab/>
      </w:r>
      <w:r>
        <w:tab/>
        <w:t>Figure 37 t-SNE on Model 4</w:t>
      </w:r>
    </w:p>
    <w:p w:rsidR="004D1A67" w:rsidRDefault="004D1A67" w:rsidP="004D1A67"/>
    <w:p w:rsidR="004D1A67" w:rsidRDefault="004D1A67" w:rsidP="004D1A67">
      <w:r>
        <w:rPr>
          <w:noProof/>
          <w:lang w:bidi="bn-BD"/>
        </w:rPr>
        <w:drawing>
          <wp:inline distT="0" distB="0" distL="0" distR="0" wp14:anchorId="7B4060E5" wp14:editId="6FD22B66">
            <wp:extent cx="2943225" cy="290758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sne_model_4_m5.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47644" cy="2911952"/>
                    </a:xfrm>
                    <a:prstGeom prst="rect">
                      <a:avLst/>
                    </a:prstGeom>
                  </pic:spPr>
                </pic:pic>
              </a:graphicData>
            </a:graphic>
          </wp:inline>
        </w:drawing>
      </w:r>
      <w:r>
        <w:rPr>
          <w:noProof/>
          <w:lang w:bidi="bn-BD"/>
        </w:rPr>
        <w:drawing>
          <wp:inline distT="0" distB="0" distL="0" distR="0" wp14:anchorId="6CD7CBC8" wp14:editId="2DB1AEDE">
            <wp:extent cx="2943860" cy="2909368"/>
            <wp:effectExtent l="0" t="0" r="889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sne_model_4_m6.b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49853" cy="2915291"/>
                    </a:xfrm>
                    <a:prstGeom prst="rect">
                      <a:avLst/>
                    </a:prstGeom>
                  </pic:spPr>
                </pic:pic>
              </a:graphicData>
            </a:graphic>
          </wp:inline>
        </w:drawing>
      </w:r>
    </w:p>
    <w:p w:rsidR="004D1A67" w:rsidRDefault="004D1A67" w:rsidP="00376CE1">
      <w:pPr>
        <w:pStyle w:val="Caption"/>
        <w:jc w:val="center"/>
      </w:pPr>
      <w:r>
        <w:t>Figure 38 t-SNE on Model 5</w:t>
      </w:r>
      <w:r>
        <w:tab/>
      </w:r>
      <w:r>
        <w:tab/>
      </w:r>
      <w:r>
        <w:tab/>
      </w:r>
      <w:r>
        <w:tab/>
      </w:r>
      <w:r>
        <w:tab/>
        <w:t>Figure 39 t-SNE on Model 6</w:t>
      </w:r>
    </w:p>
    <w:p w:rsidR="004D1A67" w:rsidRDefault="004D1A67" w:rsidP="004D1A67">
      <w:pPr>
        <w:pStyle w:val="Caption"/>
      </w:pPr>
    </w:p>
    <w:p w:rsidR="004D1A67" w:rsidRDefault="004D1A67" w:rsidP="004D1A67"/>
    <w:p w:rsidR="004D1A67" w:rsidRDefault="004D1A67" w:rsidP="004D1A67">
      <w:r>
        <w:rPr>
          <w:noProof/>
          <w:lang w:bidi="bn-BD"/>
        </w:rPr>
        <w:lastRenderedPageBreak/>
        <w:drawing>
          <wp:inline distT="0" distB="0" distL="0" distR="0" wp14:anchorId="148E5431" wp14:editId="3340919A">
            <wp:extent cx="2942983" cy="29178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sne_model_4_m7.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47825" cy="2922661"/>
                    </a:xfrm>
                    <a:prstGeom prst="rect">
                      <a:avLst/>
                    </a:prstGeom>
                  </pic:spPr>
                </pic:pic>
              </a:graphicData>
            </a:graphic>
          </wp:inline>
        </w:drawing>
      </w:r>
      <w:r>
        <w:rPr>
          <w:noProof/>
          <w:lang w:bidi="bn-BD"/>
        </w:rPr>
        <w:drawing>
          <wp:inline distT="0" distB="0" distL="0" distR="0" wp14:anchorId="4F1E8475" wp14:editId="60CC493B">
            <wp:extent cx="2943860" cy="2919642"/>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sne_model_4_m8.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54785" cy="2930477"/>
                    </a:xfrm>
                    <a:prstGeom prst="rect">
                      <a:avLst/>
                    </a:prstGeom>
                  </pic:spPr>
                </pic:pic>
              </a:graphicData>
            </a:graphic>
          </wp:inline>
        </w:drawing>
      </w:r>
    </w:p>
    <w:p w:rsidR="004D1A67" w:rsidRDefault="004D1A67" w:rsidP="00376CE1">
      <w:pPr>
        <w:pStyle w:val="Caption"/>
        <w:jc w:val="center"/>
      </w:pPr>
      <w:r>
        <w:t>Figure 40 t-SNE on Model 7</w:t>
      </w:r>
      <w:r>
        <w:tab/>
      </w:r>
      <w:r>
        <w:tab/>
      </w:r>
      <w:r>
        <w:tab/>
      </w:r>
      <w:r>
        <w:tab/>
      </w:r>
      <w:r>
        <w:tab/>
        <w:t>Figure 41 t-SNE on Model 8</w:t>
      </w:r>
    </w:p>
    <w:p w:rsidR="004D1A67" w:rsidRPr="004D1A67" w:rsidRDefault="004D1A67" w:rsidP="004D1A67"/>
    <w:p w:rsidR="004D1A67" w:rsidRPr="004D1A67" w:rsidRDefault="004D1A67" w:rsidP="003D2297">
      <w:pPr>
        <w:jc w:val="center"/>
      </w:pPr>
      <w:r>
        <w:rPr>
          <w:noProof/>
          <w:lang w:bidi="bn-BD"/>
        </w:rPr>
        <w:drawing>
          <wp:inline distT="0" distB="0" distL="0" distR="0" wp14:anchorId="18223646" wp14:editId="7388ED19">
            <wp:extent cx="2941320" cy="295895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sne_model_4_m9.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52388" cy="2970092"/>
                    </a:xfrm>
                    <a:prstGeom prst="rect">
                      <a:avLst/>
                    </a:prstGeom>
                  </pic:spPr>
                </pic:pic>
              </a:graphicData>
            </a:graphic>
          </wp:inline>
        </w:drawing>
      </w:r>
    </w:p>
    <w:p w:rsidR="004D1A67" w:rsidRDefault="004D1A67" w:rsidP="003D2297">
      <w:pPr>
        <w:pStyle w:val="Caption"/>
        <w:jc w:val="center"/>
      </w:pPr>
      <w:r>
        <w:t>Figure 42 t-SNE on Model 9</w:t>
      </w:r>
    </w:p>
    <w:p w:rsidR="00FE6C46" w:rsidRDefault="00FE6C46">
      <w:r>
        <w:br w:type="page"/>
      </w:r>
    </w:p>
    <w:p w:rsidR="008B3050" w:rsidRDefault="008B3050" w:rsidP="008F59C0">
      <w:r>
        <w:lastRenderedPageBreak/>
        <w:t>Model 1:</w:t>
      </w:r>
    </w:p>
    <w:p w:rsidR="008B3050" w:rsidRDefault="008B3050" w:rsidP="008F59C0">
      <w:r>
        <w:rPr>
          <w:noProof/>
          <w:lang w:bidi="bn-BD"/>
        </w:rPr>
        <w:drawing>
          <wp:inline distT="0" distB="0" distL="0" distR="0" wp14:anchorId="66FCD7D5" wp14:editId="0CF0FB0C">
            <wp:extent cx="2944368" cy="1903458"/>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sne_model1_m1_kmeans_k4.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3DBA7B8" wp14:editId="6CBE05B3">
            <wp:extent cx="2944368" cy="1903458"/>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sne_model1_m1_kmeans_k4_ch.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7E6AB8" w:rsidP="00376CE1">
      <w:pPr>
        <w:pStyle w:val="Caption"/>
        <w:jc w:val="center"/>
      </w:pPr>
      <w:r>
        <w:t>Figure 43&amp;</w:t>
      </w:r>
      <w:proofErr w:type="gramStart"/>
      <w:r>
        <w:t>44  k</w:t>
      </w:r>
      <w:proofErr w:type="gramEnd"/>
      <w:r>
        <w:t xml:space="preserve">-Means on t-SNE </w:t>
      </w:r>
      <w:r w:rsidR="008B3050">
        <w:t>Model 1</w:t>
      </w:r>
    </w:p>
    <w:p w:rsidR="008B3050" w:rsidRDefault="008B3050" w:rsidP="008F59C0">
      <w:r>
        <w:rPr>
          <w:noProof/>
          <w:lang w:bidi="bn-BD"/>
        </w:rPr>
        <w:drawing>
          <wp:inline distT="0" distB="0" distL="0" distR="0" wp14:anchorId="50ED8549" wp14:editId="431F12AB">
            <wp:extent cx="2944368" cy="1903458"/>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sne_model1_m2_kmeans_k4.bmp"/>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A1BF919" wp14:editId="3E2FF8CB">
            <wp:extent cx="2944368" cy="1903458"/>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sne_model1_m2_kmeans_k4_ch.bmp"/>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5 &amp; 46 k-means t-SNE on Model 2</w:t>
      </w:r>
    </w:p>
    <w:p w:rsidR="008B3050" w:rsidRDefault="008B3050" w:rsidP="008F59C0">
      <w:r>
        <w:rPr>
          <w:noProof/>
          <w:lang w:bidi="bn-BD"/>
        </w:rPr>
        <w:drawing>
          <wp:inline distT="0" distB="0" distL="0" distR="0" wp14:anchorId="51684CE0" wp14:editId="295A1201">
            <wp:extent cx="2944368" cy="1903458"/>
            <wp:effectExtent l="0" t="0" r="889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sne_model1_m3_kmeans_k6.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F718807" wp14:editId="417C6250">
            <wp:extent cx="2944368" cy="1903458"/>
            <wp:effectExtent l="0" t="0" r="889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sne_model1_m3_kmeans_k6_ch.bmp"/>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7 &amp; 48 k-means t-SNE on Model 3</w:t>
      </w:r>
    </w:p>
    <w:p w:rsidR="008B3050" w:rsidRDefault="008B3050" w:rsidP="008F59C0">
      <w:r>
        <w:rPr>
          <w:noProof/>
          <w:lang w:bidi="bn-BD"/>
        </w:rPr>
        <w:lastRenderedPageBreak/>
        <w:drawing>
          <wp:inline distT="0" distB="0" distL="0" distR="0" wp14:anchorId="5BD474F2" wp14:editId="0097589C">
            <wp:extent cx="2926080" cy="1891636"/>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sne_model1_m4_kmeans_k4.b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26080" cy="1891636"/>
                    </a:xfrm>
                    <a:prstGeom prst="rect">
                      <a:avLst/>
                    </a:prstGeom>
                  </pic:spPr>
                </pic:pic>
              </a:graphicData>
            </a:graphic>
          </wp:inline>
        </w:drawing>
      </w:r>
      <w:r>
        <w:rPr>
          <w:noProof/>
          <w:lang w:bidi="bn-BD"/>
        </w:rPr>
        <w:drawing>
          <wp:inline distT="0" distB="0" distL="0" distR="0" wp14:anchorId="492F1357" wp14:editId="2E05D310">
            <wp:extent cx="2944368" cy="1903458"/>
            <wp:effectExtent l="0" t="0" r="889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sne_model1_m4_kmeans_k4_ch.bmp"/>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49 &amp; 50 k-means t-SNE on Model 4</w:t>
      </w:r>
    </w:p>
    <w:p w:rsidR="008B3050" w:rsidRDefault="008B3050" w:rsidP="008F59C0">
      <w:r>
        <w:rPr>
          <w:noProof/>
          <w:lang w:bidi="bn-BD"/>
        </w:rPr>
        <w:drawing>
          <wp:inline distT="0" distB="0" distL="0" distR="0" wp14:anchorId="307EE5AE" wp14:editId="0F3E0806">
            <wp:extent cx="2944368" cy="1903458"/>
            <wp:effectExtent l="0" t="0" r="889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sne_model1_m5_kmeans_k4.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C6906A" wp14:editId="319F223A">
            <wp:extent cx="2944368" cy="1903458"/>
            <wp:effectExtent l="0" t="0" r="889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sne_model1_m5_kmeans_k4_ch.bmp"/>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1 &amp; 52 k-means t-SNE on Model 5</w:t>
      </w:r>
    </w:p>
    <w:p w:rsidR="008B3050" w:rsidRDefault="008B3050" w:rsidP="008F59C0">
      <w:r>
        <w:rPr>
          <w:noProof/>
          <w:lang w:bidi="bn-BD"/>
        </w:rPr>
        <w:drawing>
          <wp:inline distT="0" distB="0" distL="0" distR="0" wp14:anchorId="40F0DE3E" wp14:editId="738ABBD3">
            <wp:extent cx="2944368" cy="1903458"/>
            <wp:effectExtent l="0" t="0" r="889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sne_model1_m6_kmeans_k3.bmp"/>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C547C8C" wp14:editId="403ADA1B">
            <wp:extent cx="2944368" cy="1903458"/>
            <wp:effectExtent l="0" t="0" r="889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sne_model1_m6_kmeans_k3_ch.bmp"/>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3 &amp; 54 k-means t-SNE on Model 6</w:t>
      </w:r>
    </w:p>
    <w:p w:rsidR="008B3050" w:rsidRDefault="008B3050" w:rsidP="008F59C0"/>
    <w:p w:rsidR="008B3050" w:rsidRDefault="008B3050" w:rsidP="008F59C0">
      <w:r>
        <w:rPr>
          <w:noProof/>
          <w:lang w:bidi="bn-BD"/>
        </w:rPr>
        <w:lastRenderedPageBreak/>
        <w:drawing>
          <wp:inline distT="0" distB="0" distL="0" distR="0" wp14:anchorId="2CCE1015" wp14:editId="784BBA09">
            <wp:extent cx="2944368" cy="1903458"/>
            <wp:effectExtent l="0" t="0" r="889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sne_model1_m7_kmeans_k4.bmp"/>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C2CE542" wp14:editId="3163BD5D">
            <wp:extent cx="2944368" cy="1903458"/>
            <wp:effectExtent l="0" t="0" r="889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sne_model1_m7_kmeans_k4_ch.bmp"/>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5 &amp; 56 k-means t-SNE on Model 7</w:t>
      </w:r>
    </w:p>
    <w:p w:rsidR="008B3050" w:rsidRDefault="008B3050" w:rsidP="008F59C0">
      <w:r>
        <w:rPr>
          <w:noProof/>
          <w:lang w:bidi="bn-BD"/>
        </w:rPr>
        <w:drawing>
          <wp:inline distT="0" distB="0" distL="0" distR="0" wp14:anchorId="5A646EF4" wp14:editId="5A015C22">
            <wp:extent cx="2944368" cy="1903458"/>
            <wp:effectExtent l="0" t="0" r="889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sne_model1_m8_kmeans_k3.b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13867DC" wp14:editId="6BF51ECA">
            <wp:extent cx="2944368" cy="1903458"/>
            <wp:effectExtent l="0" t="0" r="889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sne_model1_m8_kmeans_k4_ch.b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7 &amp; 58 k-means t-SNE on Model 8</w:t>
      </w:r>
    </w:p>
    <w:p w:rsidR="008B3050" w:rsidRDefault="008B3050" w:rsidP="008F59C0">
      <w:r>
        <w:rPr>
          <w:noProof/>
          <w:lang w:bidi="bn-BD"/>
        </w:rPr>
        <w:drawing>
          <wp:inline distT="0" distB="0" distL="0" distR="0" wp14:anchorId="35AB0A3F" wp14:editId="7DB4D040">
            <wp:extent cx="2944368" cy="1903458"/>
            <wp:effectExtent l="0" t="0" r="889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tsne_model1_m9_kmeans_k3.bmp"/>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CA61E63" wp14:editId="2BE88E9D">
            <wp:extent cx="2944368" cy="1903458"/>
            <wp:effectExtent l="0" t="0" r="889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sne_model1_m9_kmeans_k3_ch.bmp"/>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8B3050" w:rsidRDefault="008B3050" w:rsidP="00376CE1">
      <w:pPr>
        <w:pStyle w:val="Caption"/>
        <w:jc w:val="center"/>
      </w:pPr>
      <w:r>
        <w:t>Figure 59 &amp; 60 k-means t-SNE on Model 2</w:t>
      </w:r>
    </w:p>
    <w:p w:rsidR="004D1A67" w:rsidRDefault="004D1A67">
      <w:r>
        <w:br w:type="page"/>
      </w:r>
    </w:p>
    <w:p w:rsidR="008B3050" w:rsidRDefault="008B3050" w:rsidP="008F59C0">
      <w:r>
        <w:lastRenderedPageBreak/>
        <w:t>Model 2:</w:t>
      </w:r>
    </w:p>
    <w:p w:rsidR="0093761A" w:rsidRDefault="008B3050" w:rsidP="008F59C0">
      <w:r>
        <w:rPr>
          <w:noProof/>
          <w:lang w:bidi="bn-BD"/>
        </w:rPr>
        <w:drawing>
          <wp:inline distT="0" distB="0" distL="0" distR="0" wp14:anchorId="13B3DDED" wp14:editId="76558C1C">
            <wp:extent cx="2944368" cy="1903458"/>
            <wp:effectExtent l="0" t="0" r="889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sne_model2_m1_kmeans_k4.b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AED0528" wp14:editId="01EBBA75">
            <wp:extent cx="2944368" cy="1903458"/>
            <wp:effectExtent l="0" t="0" r="889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sne_model2_m1_kmeans_k4_ch.bmp"/>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1 &amp; 62 k-means t-SNE on Model 1</w:t>
      </w:r>
    </w:p>
    <w:p w:rsidR="0093761A" w:rsidRDefault="008B3050" w:rsidP="008F59C0">
      <w:r>
        <w:rPr>
          <w:noProof/>
          <w:lang w:bidi="bn-BD"/>
        </w:rPr>
        <w:drawing>
          <wp:inline distT="0" distB="0" distL="0" distR="0" wp14:anchorId="4B5CD5B2" wp14:editId="437EFA8A">
            <wp:extent cx="2944368" cy="1903458"/>
            <wp:effectExtent l="0" t="0" r="889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sne_model2_m2_kmeans_k4.bmp"/>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95E47B0" wp14:editId="30F116B0">
            <wp:extent cx="2944368" cy="1903458"/>
            <wp:effectExtent l="0" t="0" r="889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tsne_model2_m2_kmeans_k4_ch.bmp"/>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3 &amp; 64 k-means t-SNE on Model 2</w:t>
      </w:r>
    </w:p>
    <w:p w:rsidR="0093761A" w:rsidRDefault="008B3050" w:rsidP="008F59C0">
      <w:r>
        <w:rPr>
          <w:noProof/>
          <w:lang w:bidi="bn-BD"/>
        </w:rPr>
        <w:drawing>
          <wp:inline distT="0" distB="0" distL="0" distR="0" wp14:anchorId="2C001935" wp14:editId="1AD3D3BB">
            <wp:extent cx="2944368" cy="1903458"/>
            <wp:effectExtent l="0" t="0" r="889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sne_model2_m3_kmeans_k6.bmp"/>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B6E7FBB" wp14:editId="6926F7C2">
            <wp:extent cx="2944368" cy="1903458"/>
            <wp:effectExtent l="0" t="0" r="889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sne_model2_m3_kmeans_k6_ch.bmp"/>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5 &amp; 66 k-means t-SNE on Model 3</w:t>
      </w:r>
    </w:p>
    <w:p w:rsidR="0093761A" w:rsidRDefault="008B3050" w:rsidP="008F59C0">
      <w:r>
        <w:rPr>
          <w:noProof/>
          <w:lang w:bidi="bn-BD"/>
        </w:rPr>
        <w:lastRenderedPageBreak/>
        <w:drawing>
          <wp:inline distT="0" distB="0" distL="0" distR="0" wp14:anchorId="16FBAA9E" wp14:editId="4FCD1A68">
            <wp:extent cx="2944368" cy="1903458"/>
            <wp:effectExtent l="0" t="0" r="889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tsne_model2_m4_kmeans_k4.bmp"/>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A7AEBAA" wp14:editId="28AF911B">
            <wp:extent cx="2944368" cy="1903458"/>
            <wp:effectExtent l="0" t="0" r="889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tsne_model2_m4_kmeans_k4_ch.bmp"/>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7 &amp; 68 k-means t-SNE on Model 4</w:t>
      </w:r>
    </w:p>
    <w:p w:rsidR="0093761A" w:rsidRDefault="008B3050" w:rsidP="008F59C0">
      <w:r>
        <w:rPr>
          <w:noProof/>
          <w:lang w:bidi="bn-BD"/>
        </w:rPr>
        <w:drawing>
          <wp:inline distT="0" distB="0" distL="0" distR="0" wp14:anchorId="725E830F" wp14:editId="2ED6D6E1">
            <wp:extent cx="2944368" cy="1903458"/>
            <wp:effectExtent l="0" t="0" r="889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sne_model2_m5_kmeans_k4.b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2FE361B" wp14:editId="6D6E5E68">
            <wp:extent cx="2944368" cy="1903458"/>
            <wp:effectExtent l="0" t="0" r="889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sne_model2_m5_kmeans_k4_ch.bmp"/>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69 &amp; 70 k-means t-SNE on Model 5</w:t>
      </w:r>
    </w:p>
    <w:p w:rsidR="0093761A" w:rsidRDefault="008B3050" w:rsidP="008F59C0">
      <w:r>
        <w:rPr>
          <w:noProof/>
          <w:lang w:bidi="bn-BD"/>
        </w:rPr>
        <w:drawing>
          <wp:inline distT="0" distB="0" distL="0" distR="0" wp14:anchorId="3E28A941" wp14:editId="38F1FB8E">
            <wp:extent cx="2944368" cy="1903458"/>
            <wp:effectExtent l="0" t="0" r="889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tsne_model2_m6_kmeans_k3.bmp"/>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64C415E" wp14:editId="26747144">
            <wp:extent cx="2944368" cy="1903458"/>
            <wp:effectExtent l="0" t="0" r="8890"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sne_model2_m6_kmeans_k3_ch.bmp"/>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1 &amp; 72 k-means t-SNE on Model 6</w:t>
      </w:r>
    </w:p>
    <w:p w:rsidR="0093761A" w:rsidRDefault="008B3050" w:rsidP="008F59C0">
      <w:r>
        <w:rPr>
          <w:noProof/>
          <w:lang w:bidi="bn-BD"/>
        </w:rPr>
        <w:lastRenderedPageBreak/>
        <w:drawing>
          <wp:inline distT="0" distB="0" distL="0" distR="0" wp14:anchorId="5C2A076E" wp14:editId="536BFCF9">
            <wp:extent cx="2944368" cy="1903458"/>
            <wp:effectExtent l="0" t="0" r="889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sne_model2_m7_kmeans_k4.bmp"/>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0D4B984" wp14:editId="2BDDEDB9">
            <wp:extent cx="2944368" cy="1903458"/>
            <wp:effectExtent l="0" t="0" r="889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sne_model2_m7_kmeans_k4_ch.bmp"/>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3 &amp; 74 k-means t-SNE on Model 7</w:t>
      </w:r>
    </w:p>
    <w:p w:rsidR="0093761A" w:rsidRDefault="008B3050" w:rsidP="008F59C0">
      <w:r>
        <w:rPr>
          <w:noProof/>
          <w:lang w:bidi="bn-BD"/>
        </w:rPr>
        <w:drawing>
          <wp:inline distT="0" distB="0" distL="0" distR="0" wp14:anchorId="7BF593EA" wp14:editId="173883AD">
            <wp:extent cx="2944368" cy="1903458"/>
            <wp:effectExtent l="0" t="0" r="889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sne_model2_m8_kmeans_k3.bmp"/>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E204D80" wp14:editId="684A168B">
            <wp:extent cx="2944368" cy="1903458"/>
            <wp:effectExtent l="0" t="0" r="889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sne_model2_m8_kmeans_k4_ch.bmp"/>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5 &amp; 76 k-means t-SNE on Model 8</w:t>
      </w:r>
    </w:p>
    <w:p w:rsidR="008B3050" w:rsidRDefault="008B3050" w:rsidP="008F59C0">
      <w:r>
        <w:rPr>
          <w:noProof/>
          <w:lang w:bidi="bn-BD"/>
        </w:rPr>
        <w:drawing>
          <wp:inline distT="0" distB="0" distL="0" distR="0" wp14:anchorId="7D4FB3D3" wp14:editId="75B2A3FA">
            <wp:extent cx="2944368" cy="1903458"/>
            <wp:effectExtent l="0" t="0" r="889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tsne_model2_m9_kmeans_k3.bmp"/>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149B79D" wp14:editId="6415DD5F">
            <wp:extent cx="2944368" cy="1903458"/>
            <wp:effectExtent l="0" t="0" r="889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sne_model2_m9_kmeans_k3_ch.bmp"/>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93761A" w:rsidRDefault="0093761A" w:rsidP="00376CE1">
      <w:pPr>
        <w:pStyle w:val="Caption"/>
        <w:jc w:val="center"/>
      </w:pPr>
      <w:r>
        <w:t>Figure 77 &amp; 78 k-means t-SNE on Model 9</w:t>
      </w:r>
    </w:p>
    <w:p w:rsidR="0093761A" w:rsidRDefault="0093761A" w:rsidP="008F59C0"/>
    <w:p w:rsidR="008B3050" w:rsidRDefault="008B3050">
      <w:r>
        <w:br w:type="page"/>
      </w:r>
    </w:p>
    <w:p w:rsidR="00412C8A" w:rsidRDefault="00412C8A">
      <w:r>
        <w:lastRenderedPageBreak/>
        <w:t>Model 3:</w:t>
      </w:r>
    </w:p>
    <w:p w:rsidR="00412C8A" w:rsidRDefault="0093761A" w:rsidP="008F59C0">
      <w:r>
        <w:rPr>
          <w:noProof/>
          <w:lang w:bidi="bn-BD"/>
        </w:rPr>
        <w:drawing>
          <wp:inline distT="0" distB="0" distL="0" distR="0" wp14:anchorId="35DA6F76" wp14:editId="17F2D591">
            <wp:extent cx="2944368" cy="1903458"/>
            <wp:effectExtent l="0" t="0" r="889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tsne_model3_m1_kmeans_k4.bmp"/>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F7CB07" wp14:editId="1234C3F5">
            <wp:extent cx="2944368" cy="1903458"/>
            <wp:effectExtent l="0" t="0" r="889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sne_model3_m1_kmeans_k4_ch.bmp"/>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79 &amp; 80 k-means t-SNE on Model 1</w:t>
      </w:r>
    </w:p>
    <w:p w:rsidR="00412C8A" w:rsidRDefault="0093761A" w:rsidP="008F59C0">
      <w:r>
        <w:rPr>
          <w:noProof/>
          <w:lang w:bidi="bn-BD"/>
        </w:rPr>
        <w:drawing>
          <wp:inline distT="0" distB="0" distL="0" distR="0" wp14:anchorId="0D4E3D83" wp14:editId="0D9A8437">
            <wp:extent cx="2944368" cy="1903458"/>
            <wp:effectExtent l="0" t="0" r="889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sne_model3_m2_kmeans_k4.bmp"/>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BCED93D" wp14:editId="49710041">
            <wp:extent cx="2944368" cy="1903458"/>
            <wp:effectExtent l="0" t="0" r="889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sne_model3_m2_kmeans_k4_ch.bmp"/>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1 &amp; 82 k-means t-SNE on Model 2</w:t>
      </w:r>
    </w:p>
    <w:p w:rsidR="00412C8A" w:rsidRDefault="0093761A" w:rsidP="008F59C0">
      <w:r>
        <w:rPr>
          <w:noProof/>
          <w:lang w:bidi="bn-BD"/>
        </w:rPr>
        <w:drawing>
          <wp:inline distT="0" distB="0" distL="0" distR="0" wp14:anchorId="0F23AAA3" wp14:editId="6655EDB4">
            <wp:extent cx="2944368" cy="1903458"/>
            <wp:effectExtent l="0" t="0" r="889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sne_model3_m3_kmeans_k6.b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98CFEF7" wp14:editId="011E04C7">
            <wp:extent cx="2944368" cy="1903458"/>
            <wp:effectExtent l="0" t="0" r="889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sne_model3_m3_kmeans_k6_ch.b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412C8A" w:rsidRDefault="00412C8A" w:rsidP="00376CE1">
      <w:pPr>
        <w:pStyle w:val="Caption"/>
        <w:jc w:val="center"/>
      </w:pPr>
      <w:r>
        <w:t>Figure 83 &amp; 84 k-means t-SNE on Model 3</w:t>
      </w:r>
    </w:p>
    <w:p w:rsidR="00412C8A" w:rsidRDefault="0093761A" w:rsidP="00376CE1">
      <w:pPr>
        <w:pStyle w:val="Caption"/>
        <w:jc w:val="center"/>
      </w:pPr>
      <w:r>
        <w:rPr>
          <w:noProof/>
          <w:lang w:bidi="bn-BD"/>
        </w:rPr>
        <w:lastRenderedPageBreak/>
        <w:drawing>
          <wp:inline distT="0" distB="0" distL="0" distR="0" wp14:anchorId="77A9FEDC" wp14:editId="4FA34372">
            <wp:extent cx="2944368" cy="1903458"/>
            <wp:effectExtent l="0" t="0" r="889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sne_model3_m4_kmeans_k4.bmp"/>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55F45A7" wp14:editId="72FFFE51">
            <wp:extent cx="2944368" cy="1903458"/>
            <wp:effectExtent l="0" t="0" r="889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sne_model3_m4_kmeans_k4_ch.bmp"/>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5 &amp; 86 k-means t-SNE on Model 4</w:t>
      </w:r>
    </w:p>
    <w:p w:rsidR="00412C8A" w:rsidRDefault="0093761A" w:rsidP="00376CE1">
      <w:pPr>
        <w:pStyle w:val="Caption"/>
        <w:jc w:val="center"/>
      </w:pPr>
      <w:r>
        <w:rPr>
          <w:noProof/>
          <w:lang w:bidi="bn-BD"/>
        </w:rPr>
        <w:drawing>
          <wp:inline distT="0" distB="0" distL="0" distR="0" wp14:anchorId="61CC63C8" wp14:editId="791CE152">
            <wp:extent cx="2944368" cy="1903458"/>
            <wp:effectExtent l="0" t="0" r="889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sne_model3_m5_kmeans_k4.b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3FCF5AE" wp14:editId="7A6A0DD1">
            <wp:extent cx="2944368" cy="1903458"/>
            <wp:effectExtent l="0" t="0" r="889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sne_model3_m5_kmeans_k4_ch.b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7 &amp; 88 k-means t-SNE on Model 5</w:t>
      </w:r>
    </w:p>
    <w:p w:rsidR="00412C8A" w:rsidRDefault="0093761A" w:rsidP="00376CE1">
      <w:pPr>
        <w:pStyle w:val="Caption"/>
        <w:jc w:val="center"/>
      </w:pPr>
      <w:r>
        <w:rPr>
          <w:noProof/>
          <w:lang w:bidi="bn-BD"/>
        </w:rPr>
        <w:drawing>
          <wp:inline distT="0" distB="0" distL="0" distR="0" wp14:anchorId="51A1038F" wp14:editId="29126FE0">
            <wp:extent cx="2944368" cy="190345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sne_model3_m6_kmeans_k3.b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35A9F92" wp14:editId="06A86A8D">
            <wp:extent cx="2944368" cy="1903458"/>
            <wp:effectExtent l="0" t="0" r="889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tsne_model3_m6_kmeans_k3_ch.b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89 &amp; 90 k-means t-SNE on Model 6</w:t>
      </w:r>
    </w:p>
    <w:p w:rsidR="00412C8A" w:rsidRDefault="00412C8A" w:rsidP="008F59C0"/>
    <w:p w:rsidR="00412C8A" w:rsidRDefault="0093761A" w:rsidP="00376CE1">
      <w:pPr>
        <w:pStyle w:val="Caption"/>
        <w:jc w:val="center"/>
      </w:pPr>
      <w:r>
        <w:rPr>
          <w:noProof/>
          <w:lang w:bidi="bn-BD"/>
        </w:rPr>
        <w:lastRenderedPageBreak/>
        <w:drawing>
          <wp:inline distT="0" distB="0" distL="0" distR="0" wp14:anchorId="060C53C8" wp14:editId="21F6C7BF">
            <wp:extent cx="2944368" cy="1903458"/>
            <wp:effectExtent l="0" t="0" r="889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sne_model3_m7_kmeans_k4.b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359A4AF" wp14:editId="710F8D30">
            <wp:extent cx="2944368" cy="1903458"/>
            <wp:effectExtent l="0" t="0" r="889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sne_model3_m7_kmeans_k4_ch.b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1 &amp; 92 k-means t-SNE on Model 7</w:t>
      </w:r>
    </w:p>
    <w:p w:rsidR="00412C8A" w:rsidRDefault="0093761A" w:rsidP="00376CE1">
      <w:pPr>
        <w:pStyle w:val="Caption"/>
        <w:jc w:val="center"/>
      </w:pPr>
      <w:r>
        <w:rPr>
          <w:noProof/>
          <w:lang w:bidi="bn-BD"/>
        </w:rPr>
        <w:drawing>
          <wp:inline distT="0" distB="0" distL="0" distR="0" wp14:anchorId="7CA84C71" wp14:editId="5F897B5E">
            <wp:extent cx="2944368" cy="1903458"/>
            <wp:effectExtent l="0" t="0" r="889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sne_model3_m8_kmeans_k3.bmp"/>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84EA9C7" wp14:editId="3CD40EF6">
            <wp:extent cx="2944368" cy="1903458"/>
            <wp:effectExtent l="0" t="0" r="889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sne_model3_m8_kmeans_k4_ch.b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3 &amp; 94 k-means t-SNE on Model 8</w:t>
      </w:r>
    </w:p>
    <w:p w:rsidR="00412C8A" w:rsidRDefault="0093761A" w:rsidP="00376CE1">
      <w:pPr>
        <w:pStyle w:val="Caption"/>
        <w:jc w:val="center"/>
      </w:pPr>
      <w:r>
        <w:rPr>
          <w:noProof/>
          <w:lang w:bidi="bn-BD"/>
        </w:rPr>
        <w:drawing>
          <wp:inline distT="0" distB="0" distL="0" distR="0" wp14:anchorId="2E4EBAC6" wp14:editId="1D601BBE">
            <wp:extent cx="2944368" cy="1903458"/>
            <wp:effectExtent l="0" t="0" r="8890" b="190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sne_model3_m9_kmeans_k3.bmp"/>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B150B63" wp14:editId="416293C1">
            <wp:extent cx="2944368" cy="1903458"/>
            <wp:effectExtent l="0" t="0" r="889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sne_model3_m9_kmeans_k3_ch.b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412C8A">
        <w:t>Figure 95 &amp; 96 k-means t-SNE on Model 9</w:t>
      </w:r>
    </w:p>
    <w:p w:rsidR="0093761A" w:rsidRDefault="0093761A" w:rsidP="008F59C0"/>
    <w:p w:rsidR="0093761A" w:rsidRDefault="0093761A">
      <w:r>
        <w:br w:type="page"/>
      </w:r>
    </w:p>
    <w:p w:rsidR="00412C8A" w:rsidRDefault="00412C8A">
      <w:r>
        <w:lastRenderedPageBreak/>
        <w:t>Model 4:</w:t>
      </w:r>
    </w:p>
    <w:p w:rsidR="00B25E25" w:rsidRDefault="00412C8A" w:rsidP="00376CE1">
      <w:pPr>
        <w:pStyle w:val="Caption"/>
        <w:jc w:val="center"/>
      </w:pPr>
      <w:r>
        <w:rPr>
          <w:noProof/>
          <w:lang w:bidi="bn-BD"/>
        </w:rPr>
        <w:drawing>
          <wp:inline distT="0" distB="0" distL="0" distR="0" wp14:anchorId="7DCB3531" wp14:editId="77C49015">
            <wp:extent cx="2944368" cy="1903458"/>
            <wp:effectExtent l="0" t="0" r="889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sne_model4_m1_kmeans_k4.bmp"/>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AD87C6D" wp14:editId="6E2A32BE">
            <wp:extent cx="2944368" cy="1903458"/>
            <wp:effectExtent l="0" t="0" r="889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sne_model4_m1_kmeans_k4_ch.bmp"/>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7 &amp; 98 k-means t-SNE on Model 1</w:t>
      </w:r>
    </w:p>
    <w:p w:rsidR="00B25E25" w:rsidRDefault="00412C8A" w:rsidP="00376CE1">
      <w:pPr>
        <w:pStyle w:val="Caption"/>
        <w:jc w:val="center"/>
      </w:pPr>
      <w:r>
        <w:rPr>
          <w:noProof/>
          <w:lang w:bidi="bn-BD"/>
        </w:rPr>
        <w:drawing>
          <wp:inline distT="0" distB="0" distL="0" distR="0" wp14:anchorId="63E9985C" wp14:editId="1386ECA6">
            <wp:extent cx="2944368" cy="1903458"/>
            <wp:effectExtent l="0" t="0" r="889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sne_model4_m2_kmeans_k4.bmp"/>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A314D02" wp14:editId="1064221E">
            <wp:extent cx="2944368" cy="1903458"/>
            <wp:effectExtent l="0" t="0" r="889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sne_model4_m2_kmeans_k4_ch.b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99 &amp; 100 k-means t-SNE on Model 2</w:t>
      </w:r>
    </w:p>
    <w:p w:rsidR="00B25E25" w:rsidRDefault="00412C8A" w:rsidP="00376CE1">
      <w:pPr>
        <w:pStyle w:val="Caption"/>
        <w:jc w:val="center"/>
      </w:pPr>
      <w:r>
        <w:rPr>
          <w:noProof/>
          <w:lang w:bidi="bn-BD"/>
        </w:rPr>
        <w:drawing>
          <wp:inline distT="0" distB="0" distL="0" distR="0" wp14:anchorId="6C7D8AF3" wp14:editId="27487302">
            <wp:extent cx="2944368" cy="1903458"/>
            <wp:effectExtent l="0" t="0" r="889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sne_model4_m3_kmeans_k6.b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170C867" wp14:editId="7EC4E57D">
            <wp:extent cx="2944368" cy="1903458"/>
            <wp:effectExtent l="0" t="0" r="889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sne_model4_m3_kmeans_k6_ch.b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1 &amp; 102 k-means t-SNE on Model 3</w:t>
      </w:r>
    </w:p>
    <w:p w:rsidR="00412C8A" w:rsidRDefault="00412C8A" w:rsidP="008F59C0"/>
    <w:p w:rsidR="00B25E25" w:rsidRDefault="00412C8A" w:rsidP="00376CE1">
      <w:pPr>
        <w:pStyle w:val="Caption"/>
        <w:jc w:val="center"/>
      </w:pPr>
      <w:r>
        <w:rPr>
          <w:noProof/>
          <w:lang w:bidi="bn-BD"/>
        </w:rPr>
        <w:lastRenderedPageBreak/>
        <w:drawing>
          <wp:inline distT="0" distB="0" distL="0" distR="0" wp14:anchorId="62A4F6F3" wp14:editId="6DA2C2EF">
            <wp:extent cx="2944368" cy="1903459"/>
            <wp:effectExtent l="0" t="0" r="889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sne_model4_m4_kmeans_k4.b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14:anchorId="181D31EE" wp14:editId="3311288A">
            <wp:extent cx="2944368" cy="1903458"/>
            <wp:effectExtent l="0" t="0" r="889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sne_model4_m4_kmeans_k4_ch.b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3 &amp; 104 k-means t-SNE on Model 4</w:t>
      </w:r>
    </w:p>
    <w:p w:rsidR="00B25E25" w:rsidRDefault="00412C8A" w:rsidP="00376CE1">
      <w:pPr>
        <w:pStyle w:val="Caption"/>
        <w:jc w:val="center"/>
      </w:pPr>
      <w:r>
        <w:rPr>
          <w:noProof/>
          <w:lang w:bidi="bn-BD"/>
        </w:rPr>
        <w:drawing>
          <wp:inline distT="0" distB="0" distL="0" distR="0" wp14:anchorId="344D0F00" wp14:editId="0B4536D0">
            <wp:extent cx="2944368" cy="1903458"/>
            <wp:effectExtent l="0" t="0" r="889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sne_model4_m5_kmeans_k4.b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9548BCC" wp14:editId="3B8400D4">
            <wp:extent cx="2944368" cy="1903458"/>
            <wp:effectExtent l="0" t="0" r="889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sne_model4_m5_kmeans_k4_ch.b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5 &amp; 106 k-means t-SNE on Model 5</w:t>
      </w:r>
    </w:p>
    <w:p w:rsidR="00B25E25" w:rsidRDefault="00412C8A" w:rsidP="00376CE1">
      <w:pPr>
        <w:pStyle w:val="Caption"/>
        <w:jc w:val="center"/>
      </w:pPr>
      <w:r>
        <w:rPr>
          <w:noProof/>
          <w:lang w:bidi="bn-BD"/>
        </w:rPr>
        <w:drawing>
          <wp:inline distT="0" distB="0" distL="0" distR="0" wp14:anchorId="52209843" wp14:editId="477E149C">
            <wp:extent cx="2944368" cy="1903458"/>
            <wp:effectExtent l="0" t="0" r="8890" b="190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sne_model4_m6_kmeans_k3.b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AE98F72" wp14:editId="7D30DC08">
            <wp:extent cx="2944368" cy="1903458"/>
            <wp:effectExtent l="0" t="0" r="889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sne_model4_m6_kmeans_k3_ch.b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7 &amp; 108 k-means t-SNE on Model 6</w:t>
      </w:r>
    </w:p>
    <w:p w:rsidR="00412C8A" w:rsidRDefault="00412C8A" w:rsidP="008F59C0"/>
    <w:p w:rsidR="00B25E25" w:rsidRDefault="00412C8A" w:rsidP="00376CE1">
      <w:pPr>
        <w:pStyle w:val="Caption"/>
        <w:jc w:val="center"/>
      </w:pPr>
      <w:r>
        <w:rPr>
          <w:noProof/>
          <w:lang w:bidi="bn-BD"/>
        </w:rPr>
        <w:lastRenderedPageBreak/>
        <w:drawing>
          <wp:inline distT="0" distB="0" distL="0" distR="0" wp14:anchorId="56761405" wp14:editId="0AEADA10">
            <wp:extent cx="2944368" cy="1903458"/>
            <wp:effectExtent l="0" t="0" r="889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sne_model4_m7_kmeans_k4.b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EBC4DE9" wp14:editId="4905C307">
            <wp:extent cx="2944368" cy="1903458"/>
            <wp:effectExtent l="0" t="0" r="889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sne_model4_m7_kmeans_k4_ch.b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09 &amp; 110 k-means t-SNE on Model 7</w:t>
      </w:r>
    </w:p>
    <w:p w:rsidR="00B25E25" w:rsidRDefault="00412C8A" w:rsidP="00376CE1">
      <w:pPr>
        <w:pStyle w:val="Caption"/>
        <w:jc w:val="center"/>
      </w:pPr>
      <w:r>
        <w:rPr>
          <w:noProof/>
          <w:lang w:bidi="bn-BD"/>
        </w:rPr>
        <w:drawing>
          <wp:inline distT="0" distB="0" distL="0" distR="0" wp14:anchorId="7D17C638" wp14:editId="141C5B04">
            <wp:extent cx="2944368" cy="1903458"/>
            <wp:effectExtent l="0" t="0" r="889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sne_model4_m8_kmeans_k3.b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EDC67EB" wp14:editId="088B7672">
            <wp:extent cx="2944368" cy="1903458"/>
            <wp:effectExtent l="0" t="0" r="889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sne_model4_m8_kmeans_k4_ch.b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1 &amp; 112 k-means t-SNE on Model 8</w:t>
      </w:r>
    </w:p>
    <w:p w:rsidR="00B25E25" w:rsidRDefault="00412C8A" w:rsidP="00376CE1">
      <w:pPr>
        <w:pStyle w:val="Caption"/>
        <w:jc w:val="center"/>
      </w:pPr>
      <w:r>
        <w:rPr>
          <w:noProof/>
          <w:lang w:bidi="bn-BD"/>
        </w:rPr>
        <w:drawing>
          <wp:inline distT="0" distB="0" distL="0" distR="0" wp14:anchorId="694B9F3F" wp14:editId="152917B2">
            <wp:extent cx="2944368" cy="1903458"/>
            <wp:effectExtent l="0" t="0" r="889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tsne_model4_m9_kmeans_k3.b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47EB90A" wp14:editId="6C8DA95E">
            <wp:extent cx="2944368" cy="1903458"/>
            <wp:effectExtent l="0" t="0" r="8890" b="190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tsne_model4_m9_kmeans_k3_ch.b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25E25">
        <w:t>Figure 113 &amp; 114 k-means t-SNE on Model 9</w:t>
      </w:r>
    </w:p>
    <w:p w:rsidR="00412C8A" w:rsidRDefault="00412C8A" w:rsidP="008F59C0"/>
    <w:p w:rsidR="008F59C0" w:rsidRDefault="00412C8A" w:rsidP="008F59C0">
      <w:r>
        <w:br w:type="page"/>
      </w:r>
    </w:p>
    <w:p w:rsidR="000452BD" w:rsidRDefault="004035D4" w:rsidP="00354AE5">
      <w:pPr>
        <w:pStyle w:val="Heading3"/>
      </w:pPr>
      <w:bookmarkStart w:id="30" w:name="_Toc61739560"/>
      <w:r>
        <w:lastRenderedPageBreak/>
        <w:t>6.1.</w:t>
      </w:r>
      <w:r w:rsidR="000452BD">
        <w:t xml:space="preserve">4 </w:t>
      </w:r>
      <w:r w:rsidR="005B1A30">
        <w:tab/>
      </w:r>
      <w:r w:rsidR="000452BD">
        <w:t>K-means on PCA</w:t>
      </w:r>
      <w:bookmarkEnd w:id="30"/>
    </w:p>
    <w:p w:rsidR="000452BD" w:rsidRDefault="000452BD" w:rsidP="003D2297">
      <w:pPr>
        <w:pStyle w:val="Caption"/>
        <w:jc w:val="center"/>
      </w:pPr>
      <w:r>
        <w:rPr>
          <w:noProof/>
          <w:lang w:bidi="bn-BD"/>
        </w:rPr>
        <w:drawing>
          <wp:inline distT="0" distB="0" distL="0" distR="0" wp14:anchorId="11A77B34" wp14:editId="612E3DB3">
            <wp:extent cx="5106256" cy="3404171"/>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means_pca_m1.bmp"/>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10206" cy="3406804"/>
                    </a:xfrm>
                    <a:prstGeom prst="rect">
                      <a:avLst/>
                    </a:prstGeom>
                  </pic:spPr>
                </pic:pic>
              </a:graphicData>
            </a:graphic>
          </wp:inline>
        </w:drawing>
      </w:r>
    </w:p>
    <w:p w:rsidR="000452BD" w:rsidRDefault="000452BD" w:rsidP="003D2297">
      <w:pPr>
        <w:pStyle w:val="Caption"/>
        <w:jc w:val="center"/>
      </w:pPr>
      <w:r>
        <w:t>Figure 115 k-means PCA on Model 1</w:t>
      </w:r>
    </w:p>
    <w:p w:rsidR="000452BD" w:rsidRDefault="000452BD" w:rsidP="003D2297">
      <w:pPr>
        <w:jc w:val="center"/>
      </w:pPr>
    </w:p>
    <w:p w:rsidR="000452BD" w:rsidRDefault="000452BD" w:rsidP="003D2297">
      <w:pPr>
        <w:jc w:val="center"/>
      </w:pPr>
      <w:r>
        <w:rPr>
          <w:noProof/>
          <w:lang w:bidi="bn-BD"/>
        </w:rPr>
        <w:drawing>
          <wp:inline distT="0" distB="0" distL="0" distR="0" wp14:anchorId="4601E4A1" wp14:editId="51ACBDD8">
            <wp:extent cx="5106035" cy="3404023"/>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kmeans_pca_m2.bmp"/>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113576" cy="3409051"/>
                    </a:xfrm>
                    <a:prstGeom prst="rect">
                      <a:avLst/>
                    </a:prstGeom>
                  </pic:spPr>
                </pic:pic>
              </a:graphicData>
            </a:graphic>
          </wp:inline>
        </w:drawing>
      </w:r>
    </w:p>
    <w:p w:rsidR="000452BD" w:rsidRDefault="000452BD" w:rsidP="003D2297">
      <w:pPr>
        <w:pStyle w:val="Caption"/>
        <w:jc w:val="center"/>
      </w:pPr>
      <w:r>
        <w:t>Figure 116 k-means PCA on Model 2</w:t>
      </w:r>
    </w:p>
    <w:p w:rsidR="000452BD" w:rsidRDefault="000452BD" w:rsidP="000452BD"/>
    <w:p w:rsidR="000452BD" w:rsidRDefault="000452BD" w:rsidP="003D2297">
      <w:pPr>
        <w:pStyle w:val="Caption"/>
        <w:jc w:val="center"/>
      </w:pPr>
      <w:r>
        <w:rPr>
          <w:noProof/>
          <w:lang w:bidi="bn-BD"/>
        </w:rPr>
        <w:drawing>
          <wp:inline distT="0" distB="0" distL="0" distR="0" wp14:anchorId="6AFBDAA3" wp14:editId="5AFF90E1">
            <wp:extent cx="5102352" cy="3401568"/>
            <wp:effectExtent l="0" t="0" r="317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kmeans_pca_m3.bmp"/>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7 k-means PCA on Model 3</w:t>
      </w:r>
    </w:p>
    <w:p w:rsidR="000452BD" w:rsidRDefault="000452BD" w:rsidP="003D2297">
      <w:pPr>
        <w:jc w:val="center"/>
      </w:pPr>
      <w:r>
        <w:rPr>
          <w:noProof/>
          <w:lang w:bidi="bn-BD"/>
        </w:rPr>
        <w:drawing>
          <wp:inline distT="0" distB="0" distL="0" distR="0" wp14:anchorId="1965F6B6" wp14:editId="77B657F7">
            <wp:extent cx="5102352" cy="3401568"/>
            <wp:effectExtent l="0" t="0" r="3175"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kmeans_pca_m4.bmp"/>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8 k-means PCA on Model 4</w:t>
      </w:r>
    </w:p>
    <w:p w:rsidR="000452BD" w:rsidRDefault="000452BD" w:rsidP="003D2297">
      <w:pPr>
        <w:jc w:val="center"/>
      </w:pPr>
      <w:r>
        <w:rPr>
          <w:noProof/>
          <w:lang w:bidi="bn-BD"/>
        </w:rPr>
        <w:lastRenderedPageBreak/>
        <w:drawing>
          <wp:inline distT="0" distB="0" distL="0" distR="0" wp14:anchorId="2959933F" wp14:editId="6C729CBE">
            <wp:extent cx="5102352" cy="3401568"/>
            <wp:effectExtent l="0" t="0" r="3175"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kmeans_pca_m5.bmp"/>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19 k-means PCA on Model 5</w:t>
      </w:r>
    </w:p>
    <w:p w:rsidR="000452BD" w:rsidRDefault="000452BD" w:rsidP="003D2297">
      <w:pPr>
        <w:jc w:val="center"/>
      </w:pPr>
      <w:r>
        <w:rPr>
          <w:noProof/>
          <w:lang w:bidi="bn-BD"/>
        </w:rPr>
        <w:drawing>
          <wp:inline distT="0" distB="0" distL="0" distR="0" wp14:anchorId="03F42275" wp14:editId="47DA98AD">
            <wp:extent cx="5102352" cy="3401568"/>
            <wp:effectExtent l="0" t="0" r="3175"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kmeans_pca_m6.b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20 k-means PCA on Model 6</w:t>
      </w:r>
    </w:p>
    <w:p w:rsidR="000452BD" w:rsidRDefault="000452BD" w:rsidP="000452BD"/>
    <w:p w:rsidR="000452BD" w:rsidRDefault="000452BD" w:rsidP="003D2297">
      <w:pPr>
        <w:pStyle w:val="Caption"/>
        <w:jc w:val="center"/>
      </w:pPr>
      <w:r>
        <w:rPr>
          <w:noProof/>
          <w:lang w:bidi="bn-BD"/>
        </w:rPr>
        <w:lastRenderedPageBreak/>
        <w:drawing>
          <wp:inline distT="0" distB="0" distL="0" distR="0" wp14:anchorId="28200B34" wp14:editId="705A8202">
            <wp:extent cx="5010912" cy="334060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kmeans_pca_m7.bmp"/>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rsidR="00376CE1" w:rsidRDefault="000452BD" w:rsidP="003D2297">
      <w:pPr>
        <w:pStyle w:val="Caption"/>
        <w:jc w:val="center"/>
      </w:pPr>
      <w:r>
        <w:t>Figure 121 k-means PCA on Model 7</w:t>
      </w:r>
    </w:p>
    <w:p w:rsidR="000452BD" w:rsidRDefault="000452BD" w:rsidP="003D2297">
      <w:pPr>
        <w:pStyle w:val="Caption"/>
        <w:jc w:val="center"/>
      </w:pPr>
      <w:r>
        <w:rPr>
          <w:noProof/>
          <w:lang w:bidi="bn-BD"/>
        </w:rPr>
        <w:drawing>
          <wp:inline distT="0" distB="0" distL="0" distR="0" wp14:anchorId="5B3A88CD" wp14:editId="6F9F06E6">
            <wp:extent cx="5102352" cy="3401568"/>
            <wp:effectExtent l="0" t="0" r="317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kmeans_pca_m8.b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0452BD" w:rsidRDefault="000452BD" w:rsidP="003D2297">
      <w:pPr>
        <w:pStyle w:val="Caption"/>
        <w:jc w:val="center"/>
      </w:pPr>
      <w:r>
        <w:t>Figure 122 k-means PCA on Model 8</w:t>
      </w:r>
    </w:p>
    <w:p w:rsidR="000452BD" w:rsidRDefault="000452BD" w:rsidP="000452BD">
      <w:pPr>
        <w:pStyle w:val="Caption"/>
      </w:pPr>
    </w:p>
    <w:p w:rsidR="000452BD" w:rsidRDefault="000452BD" w:rsidP="003D2297">
      <w:pPr>
        <w:jc w:val="center"/>
      </w:pPr>
      <w:r>
        <w:rPr>
          <w:noProof/>
          <w:lang w:bidi="bn-BD"/>
        </w:rPr>
        <w:lastRenderedPageBreak/>
        <w:drawing>
          <wp:inline distT="0" distB="0" distL="0" distR="0" wp14:anchorId="42D88B02" wp14:editId="0859A379">
            <wp:extent cx="5101590" cy="3030876"/>
            <wp:effectExtent l="0" t="0" r="381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kmeans_pca_m9.bmp"/>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103408" cy="3031956"/>
                    </a:xfrm>
                    <a:prstGeom prst="rect">
                      <a:avLst/>
                    </a:prstGeom>
                  </pic:spPr>
                </pic:pic>
              </a:graphicData>
            </a:graphic>
          </wp:inline>
        </w:drawing>
      </w:r>
    </w:p>
    <w:p w:rsidR="000452BD" w:rsidRPr="000452BD" w:rsidRDefault="000452BD" w:rsidP="003D2297">
      <w:pPr>
        <w:pStyle w:val="Caption"/>
        <w:jc w:val="center"/>
      </w:pPr>
      <w:r>
        <w:t>Figure 122 k-means PCA on Model 8</w:t>
      </w:r>
    </w:p>
    <w:p w:rsidR="008F59C0" w:rsidRDefault="004035D4" w:rsidP="00354AE5">
      <w:pPr>
        <w:pStyle w:val="Heading3"/>
      </w:pPr>
      <w:bookmarkStart w:id="31" w:name="_Toc61739561"/>
      <w:r>
        <w:t>6.1.</w:t>
      </w:r>
      <w:r w:rsidR="000452BD">
        <w:t>5</w:t>
      </w:r>
      <w:r w:rsidR="008F59C0">
        <w:tab/>
      </w:r>
      <w:r w:rsidR="000452BD">
        <w:t>UMAP and K-means on UMAP</w:t>
      </w:r>
      <w:bookmarkEnd w:id="31"/>
    </w:p>
    <w:p w:rsidR="002C2749" w:rsidRDefault="002C2749" w:rsidP="003D2297">
      <w:pPr>
        <w:pStyle w:val="Caption"/>
        <w:jc w:val="center"/>
      </w:pPr>
      <w:r>
        <w:rPr>
          <w:noProof/>
          <w:lang w:bidi="bn-BD"/>
        </w:rPr>
        <w:drawing>
          <wp:inline distT="0" distB="0" distL="0" distR="0" wp14:anchorId="71E100F7" wp14:editId="5FEF03C8">
            <wp:extent cx="2944368" cy="1962912"/>
            <wp:effectExtent l="0" t="0" r="889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umap_m1.bmp"/>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F70F9D4" wp14:editId="5C2D229D">
            <wp:extent cx="2944368" cy="1962912"/>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umap_m2.bmp"/>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23 UMAP on Model 1</w:t>
      </w:r>
      <w:r>
        <w:tab/>
      </w:r>
      <w:r>
        <w:tab/>
      </w:r>
      <w:r>
        <w:tab/>
      </w:r>
      <w:r>
        <w:tab/>
        <w:t>Figure 124 UMAP on Model 2</w:t>
      </w:r>
    </w:p>
    <w:p w:rsidR="002C2749" w:rsidRDefault="002C2749" w:rsidP="003D2297">
      <w:pPr>
        <w:jc w:val="center"/>
      </w:pPr>
      <w:r>
        <w:rPr>
          <w:noProof/>
          <w:lang w:bidi="bn-BD"/>
        </w:rPr>
        <w:drawing>
          <wp:inline distT="0" distB="0" distL="0" distR="0" wp14:anchorId="4A95D0C1" wp14:editId="70764F48">
            <wp:extent cx="2944368" cy="1962912"/>
            <wp:effectExtent l="0" t="0" r="889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umap_m3.bmp"/>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05CC6ED4" wp14:editId="0EC45D43">
            <wp:extent cx="2944368" cy="1962912"/>
            <wp:effectExtent l="0" t="0" r="889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umap_m4.bmp"/>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lastRenderedPageBreak/>
        <w:t>Figure 125 UMAP on Model 3</w:t>
      </w:r>
      <w:r>
        <w:tab/>
      </w:r>
      <w:r>
        <w:tab/>
      </w:r>
      <w:r>
        <w:tab/>
      </w:r>
      <w:r>
        <w:tab/>
        <w:t>Figure 126 UMAP on Model 4</w:t>
      </w:r>
    </w:p>
    <w:p w:rsidR="002C2749" w:rsidRDefault="002C2749" w:rsidP="003D2297">
      <w:pPr>
        <w:jc w:val="center"/>
      </w:pPr>
      <w:r>
        <w:rPr>
          <w:noProof/>
          <w:lang w:bidi="bn-BD"/>
        </w:rPr>
        <w:drawing>
          <wp:inline distT="0" distB="0" distL="0" distR="0" wp14:anchorId="1E3A8731" wp14:editId="466130F3">
            <wp:extent cx="2944368" cy="1962912"/>
            <wp:effectExtent l="0" t="0" r="889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umap_m5.bmp"/>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199FC56D" wp14:editId="2165B6B3">
            <wp:extent cx="2944368" cy="1962912"/>
            <wp:effectExtent l="0" t="0" r="889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umap_m6.bmp"/>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7 UMAP on Model 5</w:t>
      </w:r>
      <w:r>
        <w:tab/>
      </w:r>
      <w:r>
        <w:tab/>
      </w:r>
      <w:r>
        <w:tab/>
      </w:r>
      <w:r>
        <w:tab/>
        <w:t>Figure 128 UMAP on Model 6</w:t>
      </w:r>
    </w:p>
    <w:p w:rsidR="002C2749" w:rsidRDefault="002C2749" w:rsidP="003D2297">
      <w:pPr>
        <w:jc w:val="center"/>
      </w:pPr>
      <w:r>
        <w:rPr>
          <w:noProof/>
          <w:lang w:bidi="bn-BD"/>
        </w:rPr>
        <w:drawing>
          <wp:inline distT="0" distB="0" distL="0" distR="0" wp14:anchorId="561EAB2C" wp14:editId="71998F06">
            <wp:extent cx="2944368" cy="1962912"/>
            <wp:effectExtent l="0" t="0" r="889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umap_m7.bmp"/>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2B10C36E" wp14:editId="3D261C51">
            <wp:extent cx="2944368" cy="1962912"/>
            <wp:effectExtent l="0" t="0" r="889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umap_m8.bmp"/>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2C2749" w:rsidRDefault="002C2749" w:rsidP="003D2297">
      <w:pPr>
        <w:pStyle w:val="Caption"/>
        <w:jc w:val="center"/>
      </w:pPr>
      <w:r>
        <w:t>Figure 129 UMAP on Model 7</w:t>
      </w:r>
      <w:r>
        <w:tab/>
      </w:r>
      <w:r>
        <w:tab/>
      </w:r>
      <w:r>
        <w:tab/>
      </w:r>
      <w:r>
        <w:tab/>
        <w:t>Figure 130 UMAP on Model 8</w:t>
      </w:r>
    </w:p>
    <w:p w:rsidR="000452BD" w:rsidRDefault="002C2749" w:rsidP="003D2297">
      <w:pPr>
        <w:jc w:val="center"/>
      </w:pPr>
      <w:r>
        <w:rPr>
          <w:noProof/>
          <w:lang w:bidi="bn-BD"/>
        </w:rPr>
        <w:drawing>
          <wp:inline distT="0" distB="0" distL="0" distR="0" wp14:anchorId="7A192298" wp14:editId="315112E3">
            <wp:extent cx="2944368" cy="1962912"/>
            <wp:effectExtent l="0" t="0" r="889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umap_m9.bmp"/>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3D2297">
      <w:pPr>
        <w:pStyle w:val="Caption"/>
        <w:jc w:val="center"/>
      </w:pPr>
      <w:r>
        <w:t>Figure 131 UMAP on Model 9</w:t>
      </w:r>
    </w:p>
    <w:p w:rsidR="000452BD" w:rsidRDefault="000452BD">
      <w:r>
        <w:br w:type="page"/>
      </w:r>
    </w:p>
    <w:p w:rsidR="000452BD" w:rsidRDefault="00BE713F" w:rsidP="000452BD">
      <w:r>
        <w:lastRenderedPageBreak/>
        <w:t>K-means on UMAP</w:t>
      </w:r>
    </w:p>
    <w:p w:rsidR="00BE713F" w:rsidRDefault="00BE713F" w:rsidP="003D2297">
      <w:pPr>
        <w:pStyle w:val="Caption"/>
        <w:jc w:val="center"/>
      </w:pPr>
      <w:r>
        <w:rPr>
          <w:noProof/>
          <w:lang w:bidi="bn-BD"/>
        </w:rPr>
        <w:drawing>
          <wp:inline distT="0" distB="0" distL="0" distR="0" wp14:anchorId="0E4E5713" wp14:editId="6E6F27C0">
            <wp:extent cx="2944368" cy="1962912"/>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umap_m1_k4.bmp"/>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3954E544" wp14:editId="08EC2691">
            <wp:extent cx="2944368" cy="1962912"/>
            <wp:effectExtent l="0" t="0" r="889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umap_m2_k4.bmp"/>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2 k-Means UMAP on Model 1</w:t>
      </w:r>
      <w:r>
        <w:tab/>
      </w:r>
      <w:r>
        <w:tab/>
      </w:r>
      <w:r>
        <w:tab/>
      </w:r>
      <w:r>
        <w:tab/>
        <w:t>Figure 133 k-Means UMAP on Model 2</w:t>
      </w:r>
    </w:p>
    <w:p w:rsidR="00BE713F" w:rsidRDefault="00BE713F" w:rsidP="003D2297">
      <w:pPr>
        <w:pStyle w:val="Caption"/>
        <w:jc w:val="center"/>
      </w:pPr>
      <w:r>
        <w:rPr>
          <w:noProof/>
          <w:lang w:bidi="bn-BD"/>
        </w:rPr>
        <w:drawing>
          <wp:inline distT="0" distB="0" distL="0" distR="0" wp14:anchorId="66903961" wp14:editId="45F61AA0">
            <wp:extent cx="2944368" cy="1962912"/>
            <wp:effectExtent l="0" t="0" r="889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umap_m3_k6.bmp"/>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0D68448B" wp14:editId="741A48DB">
            <wp:extent cx="2944368" cy="1962912"/>
            <wp:effectExtent l="0" t="0" r="889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umap_m4_k4.bmp"/>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4 k-Means UMAP on Model 3</w:t>
      </w:r>
      <w:r>
        <w:tab/>
      </w:r>
      <w:r>
        <w:tab/>
      </w:r>
      <w:r>
        <w:tab/>
      </w:r>
      <w:r>
        <w:tab/>
        <w:t>Figure 135 k-Means UMAP on Model 4</w:t>
      </w:r>
    </w:p>
    <w:p w:rsidR="00BE713F" w:rsidRDefault="00BE713F" w:rsidP="003D2297">
      <w:pPr>
        <w:pStyle w:val="Caption"/>
        <w:jc w:val="center"/>
      </w:pPr>
      <w:r>
        <w:rPr>
          <w:noProof/>
          <w:lang w:bidi="bn-BD"/>
        </w:rPr>
        <w:drawing>
          <wp:inline distT="0" distB="0" distL="0" distR="0" wp14:anchorId="2F69FAE3" wp14:editId="0FCA9DBA">
            <wp:extent cx="2944368" cy="1962912"/>
            <wp:effectExtent l="0" t="0" r="889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umap_m5_k4.bmp"/>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B119214" wp14:editId="1C1DFB3C">
            <wp:extent cx="2944368" cy="1962912"/>
            <wp:effectExtent l="0" t="0" r="889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umap_m6_k3.bmp"/>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6 k-Means UMAP on Model 5</w:t>
      </w:r>
      <w:r>
        <w:tab/>
      </w:r>
      <w:r>
        <w:tab/>
      </w:r>
      <w:r>
        <w:tab/>
      </w:r>
      <w:r>
        <w:tab/>
        <w:t>Figure 137 k-Means UMAP on Model 6</w:t>
      </w:r>
    </w:p>
    <w:p w:rsidR="00BE713F" w:rsidRDefault="00BE713F" w:rsidP="003D2297">
      <w:pPr>
        <w:pStyle w:val="Caption"/>
        <w:jc w:val="center"/>
      </w:pPr>
      <w:r>
        <w:rPr>
          <w:noProof/>
          <w:lang w:bidi="bn-BD"/>
        </w:rPr>
        <w:lastRenderedPageBreak/>
        <w:drawing>
          <wp:inline distT="0" distB="0" distL="0" distR="0" wp14:anchorId="453BEAEA" wp14:editId="26AFDCBD">
            <wp:extent cx="2944368" cy="1962912"/>
            <wp:effectExtent l="0" t="0" r="889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umap_m7_k4.bmp"/>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43B40E4F" wp14:editId="6D95C9C2">
            <wp:extent cx="2944368" cy="1962912"/>
            <wp:effectExtent l="0" t="0" r="889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umap_m8_k3.bmp"/>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138 k-Means UMAP on Model 7</w:t>
      </w:r>
      <w:r>
        <w:tab/>
      </w:r>
      <w:r>
        <w:tab/>
      </w:r>
      <w:r>
        <w:tab/>
      </w:r>
      <w:r>
        <w:tab/>
        <w:t>Figure 139 k-Means UMAP on Model 8</w:t>
      </w:r>
    </w:p>
    <w:p w:rsidR="00BE713F" w:rsidRDefault="00BE713F" w:rsidP="003D2297">
      <w:pPr>
        <w:jc w:val="center"/>
      </w:pPr>
      <w:r>
        <w:rPr>
          <w:noProof/>
          <w:lang w:bidi="bn-BD"/>
        </w:rPr>
        <w:drawing>
          <wp:inline distT="0" distB="0" distL="0" distR="0" wp14:anchorId="266A083F" wp14:editId="4CCB1A99">
            <wp:extent cx="2944368" cy="1962912"/>
            <wp:effectExtent l="0" t="0" r="889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umap_m9_k3.bmp"/>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E713F" w:rsidRDefault="00BE713F" w:rsidP="003D2297">
      <w:pPr>
        <w:pStyle w:val="Caption"/>
        <w:jc w:val="center"/>
      </w:pPr>
      <w:r>
        <w:t>Figure 140 k-Means UMAP on Model 9</w:t>
      </w:r>
    </w:p>
    <w:p w:rsidR="00BE713F" w:rsidRDefault="00BE713F" w:rsidP="000452BD"/>
    <w:p w:rsidR="008F59C0" w:rsidRDefault="000452BD" w:rsidP="008F59C0">
      <w:r>
        <w:br w:type="page"/>
      </w:r>
    </w:p>
    <w:p w:rsidR="008F59C0" w:rsidRDefault="004035D4" w:rsidP="00354AE5">
      <w:pPr>
        <w:pStyle w:val="Heading3"/>
      </w:pPr>
      <w:bookmarkStart w:id="32" w:name="_Toc61739562"/>
      <w:r>
        <w:lastRenderedPageBreak/>
        <w:t>6.1.</w:t>
      </w:r>
      <w:r w:rsidR="000452BD">
        <w:t>6</w:t>
      </w:r>
      <w:r w:rsidR="008F59C0">
        <w:tab/>
      </w:r>
      <w:proofErr w:type="spellStart"/>
      <w:r w:rsidR="008F59C0">
        <w:t>S</w:t>
      </w:r>
      <w:r w:rsidR="00BE713F">
        <w:t>ammon’s</w:t>
      </w:r>
      <w:proofErr w:type="spellEnd"/>
      <w:r w:rsidR="00BE713F">
        <w:t xml:space="preserve"> mapping</w:t>
      </w:r>
      <w:bookmarkEnd w:id="32"/>
    </w:p>
    <w:p w:rsidR="00BE713F" w:rsidRDefault="00BE713F" w:rsidP="00494FA4">
      <w:pPr>
        <w:pStyle w:val="Caption"/>
        <w:jc w:val="center"/>
      </w:pPr>
      <w:r>
        <w:rPr>
          <w:noProof/>
          <w:lang w:bidi="bn-BD"/>
        </w:rPr>
        <w:drawing>
          <wp:inline distT="0" distB="0" distL="0" distR="0" wp14:anchorId="26C844E3" wp14:editId="6C07821E">
            <wp:extent cx="2944368" cy="1656207"/>
            <wp:effectExtent l="0" t="0" r="889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ammon_m1.bmp"/>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717A7F0" wp14:editId="6192A9E2">
            <wp:extent cx="2944368" cy="1656207"/>
            <wp:effectExtent l="0" t="0" r="889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ammon_m2.bmp"/>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1 </w:t>
      </w:r>
      <w:proofErr w:type="spellStart"/>
      <w:r>
        <w:t>Sammon’s</w:t>
      </w:r>
      <w:proofErr w:type="spellEnd"/>
      <w:r>
        <w:t xml:space="preserve"> mapping on Model 1</w:t>
      </w:r>
      <w:r>
        <w:tab/>
      </w:r>
      <w:r>
        <w:tab/>
      </w:r>
      <w:r>
        <w:tab/>
        <w:t xml:space="preserve">Figure 142 </w:t>
      </w:r>
      <w:proofErr w:type="spellStart"/>
      <w:r>
        <w:t>Sammon’s</w:t>
      </w:r>
      <w:proofErr w:type="spellEnd"/>
      <w:r>
        <w:t xml:space="preserve"> mapping on Model 2</w:t>
      </w:r>
    </w:p>
    <w:p w:rsidR="00BE713F" w:rsidRDefault="00BE713F" w:rsidP="00494FA4">
      <w:pPr>
        <w:pStyle w:val="Caption"/>
        <w:jc w:val="center"/>
      </w:pPr>
      <w:r>
        <w:rPr>
          <w:noProof/>
          <w:lang w:bidi="bn-BD"/>
        </w:rPr>
        <w:drawing>
          <wp:inline distT="0" distB="0" distL="0" distR="0" wp14:anchorId="528C1B24" wp14:editId="63FA1E53">
            <wp:extent cx="2944368" cy="1656207"/>
            <wp:effectExtent l="0" t="0" r="889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ammon_m3.bmp"/>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D6A45B9" wp14:editId="41018F71">
            <wp:extent cx="2944368" cy="1656207"/>
            <wp:effectExtent l="0" t="0" r="8890" b="127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ammon_m4.bmp"/>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3 </w:t>
      </w:r>
      <w:proofErr w:type="spellStart"/>
      <w:r>
        <w:t>Sammon’smapping</w:t>
      </w:r>
      <w:proofErr w:type="spellEnd"/>
      <w:r>
        <w:t xml:space="preserve"> on Model 3</w:t>
      </w:r>
      <w:r>
        <w:tab/>
      </w:r>
      <w:r>
        <w:tab/>
      </w:r>
      <w:r>
        <w:tab/>
        <w:t xml:space="preserve">Figure 144 </w:t>
      </w:r>
      <w:proofErr w:type="spellStart"/>
      <w:r>
        <w:t>Sammon’s</w:t>
      </w:r>
      <w:proofErr w:type="spellEnd"/>
      <w:r>
        <w:t xml:space="preserve"> mapping on Model 4</w:t>
      </w:r>
    </w:p>
    <w:p w:rsidR="00BE713F" w:rsidRDefault="00BE713F" w:rsidP="00494FA4">
      <w:pPr>
        <w:pStyle w:val="Caption"/>
        <w:jc w:val="center"/>
      </w:pPr>
      <w:r>
        <w:rPr>
          <w:noProof/>
          <w:lang w:bidi="bn-BD"/>
        </w:rPr>
        <w:drawing>
          <wp:inline distT="0" distB="0" distL="0" distR="0" wp14:anchorId="73E8B598" wp14:editId="418B765D">
            <wp:extent cx="2944368" cy="1656207"/>
            <wp:effectExtent l="0" t="0" r="8890" b="127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ammon_m5.bmp"/>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E48A83A" wp14:editId="646A75C3">
            <wp:extent cx="2944368" cy="1656207"/>
            <wp:effectExtent l="0" t="0" r="8890" b="127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ammon_m6.bmp"/>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5 </w:t>
      </w:r>
      <w:proofErr w:type="spellStart"/>
      <w:r>
        <w:t>Sammon’s</w:t>
      </w:r>
      <w:proofErr w:type="spellEnd"/>
      <w:r>
        <w:t xml:space="preserve"> mapping on Model 5</w:t>
      </w:r>
      <w:r>
        <w:tab/>
      </w:r>
      <w:r>
        <w:tab/>
      </w:r>
      <w:r>
        <w:tab/>
        <w:t xml:space="preserve">Figure 146 </w:t>
      </w:r>
      <w:proofErr w:type="spellStart"/>
      <w:r>
        <w:t>Sammon’s</w:t>
      </w:r>
      <w:proofErr w:type="spellEnd"/>
      <w:r>
        <w:t xml:space="preserve"> mapping on Model 6</w:t>
      </w:r>
    </w:p>
    <w:p w:rsidR="00BE713F" w:rsidRDefault="00BE713F" w:rsidP="00BE713F">
      <w:pPr>
        <w:pStyle w:val="Caption"/>
      </w:pPr>
    </w:p>
    <w:p w:rsidR="00BE713F" w:rsidRDefault="00BE713F" w:rsidP="00BE713F"/>
    <w:p w:rsidR="00BE713F" w:rsidRDefault="00BE713F" w:rsidP="0098511D">
      <w:pPr>
        <w:pStyle w:val="Caption"/>
        <w:jc w:val="center"/>
      </w:pPr>
      <w:r>
        <w:rPr>
          <w:noProof/>
          <w:lang w:bidi="bn-BD"/>
        </w:rPr>
        <w:lastRenderedPageBreak/>
        <w:drawing>
          <wp:inline distT="0" distB="0" distL="0" distR="0" wp14:anchorId="6334989F" wp14:editId="73D00358">
            <wp:extent cx="2944368" cy="1656207"/>
            <wp:effectExtent l="0" t="0" r="889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ammon_m7.bmp"/>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E1D4347" wp14:editId="13AABB76">
            <wp:extent cx="2944368" cy="1656207"/>
            <wp:effectExtent l="0" t="0" r="8890" b="127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ammon_m8.bmp"/>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147 </w:t>
      </w:r>
      <w:proofErr w:type="spellStart"/>
      <w:r>
        <w:t>Sammon’s</w:t>
      </w:r>
      <w:proofErr w:type="spellEnd"/>
      <w:r>
        <w:t xml:space="preserve"> mapping on Model 7</w:t>
      </w:r>
      <w:r>
        <w:tab/>
      </w:r>
      <w:r>
        <w:tab/>
      </w:r>
      <w:r>
        <w:tab/>
        <w:t xml:space="preserve">Figure 148 </w:t>
      </w:r>
      <w:proofErr w:type="spellStart"/>
      <w:r>
        <w:t>Sammon’s</w:t>
      </w:r>
      <w:proofErr w:type="spellEnd"/>
      <w:r>
        <w:t xml:space="preserve"> mapping on Model 8</w:t>
      </w:r>
    </w:p>
    <w:p w:rsidR="00BE713F" w:rsidRDefault="00BE713F" w:rsidP="0098511D">
      <w:pPr>
        <w:jc w:val="center"/>
      </w:pPr>
      <w:r>
        <w:rPr>
          <w:noProof/>
          <w:lang w:bidi="bn-BD"/>
        </w:rPr>
        <w:drawing>
          <wp:inline distT="0" distB="0" distL="0" distR="0" wp14:anchorId="17E647FB" wp14:editId="78641ECE">
            <wp:extent cx="2944368" cy="1656207"/>
            <wp:effectExtent l="0" t="0" r="8890" b="127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ammon_m9.bmp"/>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E713F" w:rsidRDefault="00BE713F" w:rsidP="0098511D">
      <w:pPr>
        <w:pStyle w:val="Caption"/>
        <w:jc w:val="center"/>
      </w:pPr>
      <w:r>
        <w:t xml:space="preserve">Figure 148 </w:t>
      </w:r>
      <w:proofErr w:type="spellStart"/>
      <w:r>
        <w:t>Sammon’s</w:t>
      </w:r>
      <w:proofErr w:type="spellEnd"/>
      <w:r>
        <w:t xml:space="preserve"> mapping on Model 9</w:t>
      </w:r>
    </w:p>
    <w:p w:rsidR="00BE713F" w:rsidRDefault="00BE713F">
      <w:r>
        <w:br w:type="page"/>
      </w:r>
    </w:p>
    <w:p w:rsidR="00BE713F" w:rsidRPr="00BE713F" w:rsidRDefault="004035D4" w:rsidP="00BE713F">
      <w:pPr>
        <w:pStyle w:val="Heading3"/>
      </w:pPr>
      <w:bookmarkStart w:id="33" w:name="_Toc61739563"/>
      <w:r>
        <w:lastRenderedPageBreak/>
        <w:t>6.1.</w:t>
      </w:r>
      <w:r w:rsidR="00BE713F">
        <w:t>7</w:t>
      </w:r>
      <w:r w:rsidR="00BE713F">
        <w:tab/>
        <w:t>DBSCAN</w:t>
      </w:r>
      <w:bookmarkEnd w:id="33"/>
      <w:r w:rsidR="00A17154">
        <w:t xml:space="preserve"> </w:t>
      </w:r>
    </w:p>
    <w:p w:rsidR="00E9481F" w:rsidRDefault="00F52C33" w:rsidP="0098511D">
      <w:pPr>
        <w:pStyle w:val="Caption"/>
        <w:jc w:val="center"/>
      </w:pPr>
      <w:r>
        <w:rPr>
          <w:noProof/>
          <w:lang w:bidi="bn-BD"/>
        </w:rPr>
        <w:drawing>
          <wp:inline distT="0" distB="0" distL="0" distR="0" wp14:anchorId="33FEAEA3" wp14:editId="4C7E68F9">
            <wp:extent cx="2944368" cy="1670048"/>
            <wp:effectExtent l="0" t="0" r="8890" b="698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dbscan_kneeplot_m1.bmp"/>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288DF66B" wp14:editId="6933382B">
            <wp:extent cx="2944368" cy="1903458"/>
            <wp:effectExtent l="0" t="0" r="889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bscan_m1.bmp"/>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E9481F">
        <w:t>Figure 149 and 150 Knee plot and DBSCAN on Model 1</w:t>
      </w:r>
    </w:p>
    <w:p w:rsidR="005B1A30" w:rsidRDefault="00F52C33" w:rsidP="0098511D">
      <w:pPr>
        <w:pStyle w:val="Caption"/>
        <w:jc w:val="center"/>
      </w:pPr>
      <w:r>
        <w:rPr>
          <w:noProof/>
          <w:lang w:bidi="bn-BD"/>
        </w:rPr>
        <w:drawing>
          <wp:inline distT="0" distB="0" distL="0" distR="0" wp14:anchorId="6CFEA688" wp14:editId="0047923E">
            <wp:extent cx="2944368" cy="1670048"/>
            <wp:effectExtent l="0" t="0" r="889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bscan_kneeplot_m2.bmp"/>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54C1F81D" wp14:editId="30585517">
            <wp:extent cx="2944368" cy="1903458"/>
            <wp:effectExtent l="0" t="0" r="8890" b="190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dbscan_m2.bmp"/>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1 and 152 Knee plot and DBSCAN on Model 2</w:t>
      </w:r>
    </w:p>
    <w:p w:rsidR="005B1A30" w:rsidRDefault="00F52C33" w:rsidP="0098511D">
      <w:pPr>
        <w:pStyle w:val="Caption"/>
        <w:jc w:val="center"/>
      </w:pPr>
      <w:r>
        <w:rPr>
          <w:noProof/>
          <w:lang w:bidi="bn-BD"/>
        </w:rPr>
        <w:drawing>
          <wp:inline distT="0" distB="0" distL="0" distR="0" wp14:anchorId="47C53270" wp14:editId="732CDFC8">
            <wp:extent cx="2944368" cy="1670048"/>
            <wp:effectExtent l="0" t="0" r="8890" b="698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dbscan_kneeplot_m4.bmp"/>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B91E77B" wp14:editId="476A1BD8">
            <wp:extent cx="2944368" cy="1903458"/>
            <wp:effectExtent l="0" t="0" r="8890" b="190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dbscan_m4.bmp"/>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3 and 154 Knee plot and DBSCAN on Model 4</w:t>
      </w:r>
    </w:p>
    <w:p w:rsidR="00E9481F" w:rsidRDefault="00E9481F" w:rsidP="008F59C0"/>
    <w:p w:rsidR="008F59C0" w:rsidRDefault="00F52C33" w:rsidP="00401FBE">
      <w:pPr>
        <w:pStyle w:val="Caption"/>
        <w:jc w:val="center"/>
      </w:pPr>
      <w:r>
        <w:rPr>
          <w:noProof/>
          <w:lang w:bidi="bn-BD"/>
        </w:rPr>
        <w:lastRenderedPageBreak/>
        <w:drawing>
          <wp:inline distT="0" distB="0" distL="0" distR="0" wp14:anchorId="4CBB1638" wp14:editId="405039A3">
            <wp:extent cx="2944368" cy="1670048"/>
            <wp:effectExtent l="0" t="0" r="8890" b="698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dbscan_kneeplot_m5.bmp"/>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60BFED24" wp14:editId="3DF9707E">
            <wp:extent cx="2944368" cy="1903458"/>
            <wp:effectExtent l="0" t="0" r="8890" b="19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dbscan_m5.bmp"/>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5 and 156 Knee plot and DBSCAN on Model 5</w:t>
      </w:r>
    </w:p>
    <w:p w:rsidR="005B1A30" w:rsidRDefault="00F52C33" w:rsidP="00401FBE">
      <w:pPr>
        <w:pStyle w:val="Caption"/>
        <w:jc w:val="center"/>
      </w:pPr>
      <w:r>
        <w:rPr>
          <w:noProof/>
          <w:lang w:bidi="bn-BD"/>
        </w:rPr>
        <w:drawing>
          <wp:inline distT="0" distB="0" distL="0" distR="0" wp14:anchorId="255D79A0" wp14:editId="0E0FBF87">
            <wp:extent cx="2944368" cy="1670048"/>
            <wp:effectExtent l="0" t="0" r="8890"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dbscan_kneeplot_m6.bmp"/>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0D334DB3" wp14:editId="04389396">
            <wp:extent cx="2944368" cy="1903458"/>
            <wp:effectExtent l="0" t="0" r="8890" b="190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dbscan_m6.bmp"/>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7 and 158 Knee plot and DBSCAN on Model 6</w:t>
      </w:r>
    </w:p>
    <w:p w:rsidR="005B1A30" w:rsidRDefault="00F52C33" w:rsidP="00401FBE">
      <w:pPr>
        <w:pStyle w:val="Caption"/>
        <w:jc w:val="center"/>
      </w:pPr>
      <w:r>
        <w:rPr>
          <w:noProof/>
          <w:lang w:bidi="bn-BD"/>
        </w:rPr>
        <w:drawing>
          <wp:inline distT="0" distB="0" distL="0" distR="0" wp14:anchorId="0982A6E1" wp14:editId="7448C0DB">
            <wp:extent cx="2944368" cy="1670048"/>
            <wp:effectExtent l="0" t="0" r="8890" b="698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bscan_kneeplot_m7.bmp"/>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261B7777" wp14:editId="06C2C4E9">
            <wp:extent cx="2944368" cy="1903458"/>
            <wp:effectExtent l="0" t="0" r="889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bscan_m7.bmp"/>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59 and 160 Knee plot and DBSCAN on Model 7</w:t>
      </w:r>
    </w:p>
    <w:p w:rsidR="00E9481F" w:rsidRDefault="00F52C33" w:rsidP="00F04EB0">
      <w:pPr>
        <w:pStyle w:val="Caption"/>
        <w:jc w:val="center"/>
      </w:pPr>
      <w:r>
        <w:rPr>
          <w:noProof/>
          <w:lang w:bidi="bn-BD"/>
        </w:rPr>
        <w:lastRenderedPageBreak/>
        <w:drawing>
          <wp:inline distT="0" distB="0" distL="0" distR="0" wp14:anchorId="7908C65A" wp14:editId="60AE753C">
            <wp:extent cx="2944368" cy="1670048"/>
            <wp:effectExtent l="0" t="0" r="889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bscan_kneeplot_m8.bmp"/>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FD47975" wp14:editId="35443E3E">
            <wp:extent cx="2944368" cy="1903458"/>
            <wp:effectExtent l="0" t="0" r="889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dbscan_m8.bmp"/>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1 and 162 Knee plot and DBSCAN on Model 8</w:t>
      </w:r>
    </w:p>
    <w:p w:rsidR="005B1A30" w:rsidRDefault="00F52C33" w:rsidP="00F04EB0">
      <w:pPr>
        <w:pStyle w:val="Caption"/>
        <w:jc w:val="center"/>
      </w:pPr>
      <w:r>
        <w:rPr>
          <w:noProof/>
          <w:lang w:bidi="bn-BD"/>
        </w:rPr>
        <w:drawing>
          <wp:inline distT="0" distB="0" distL="0" distR="0" wp14:anchorId="1614A7F8" wp14:editId="317C8799">
            <wp:extent cx="2944368" cy="1670048"/>
            <wp:effectExtent l="0" t="0" r="8890" b="698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dbscan_kneeplot_m9.bmp"/>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16ABC65" wp14:editId="46CA30EE">
            <wp:extent cx="2944368" cy="1903458"/>
            <wp:effectExtent l="0" t="0" r="889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dbscan_m9.bmp"/>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5B1A30">
        <w:t>Figure 163 and 164 Knee plot and DBSCAN on Model 9</w:t>
      </w:r>
    </w:p>
    <w:p w:rsidR="00F52C33" w:rsidRDefault="005B1A30" w:rsidP="008F59C0">
      <w:r>
        <w:br w:type="page"/>
      </w:r>
    </w:p>
    <w:p w:rsidR="008F59C0" w:rsidRDefault="004035D4" w:rsidP="00354AE5">
      <w:pPr>
        <w:pStyle w:val="Heading2"/>
      </w:pPr>
      <w:bookmarkStart w:id="34" w:name="_Toc61739564"/>
      <w:r>
        <w:lastRenderedPageBreak/>
        <w:t>6</w:t>
      </w:r>
      <w:r w:rsidR="00354AE5">
        <w:t>.2</w:t>
      </w:r>
      <w:r w:rsidR="00354AE5">
        <w:tab/>
      </w:r>
      <w:r w:rsidR="00354AE5" w:rsidRPr="00354AE5">
        <w:t>CA-</w:t>
      </w:r>
      <w:proofErr w:type="spellStart"/>
      <w:r w:rsidR="00354AE5" w:rsidRPr="00354AE5">
        <w:t>HepPh</w:t>
      </w:r>
      <w:proofErr w:type="spellEnd"/>
      <w:r w:rsidR="00354AE5">
        <w:t xml:space="preserve"> dataset</w:t>
      </w:r>
      <w:bookmarkEnd w:id="34"/>
    </w:p>
    <w:p w:rsidR="00354AE5" w:rsidRDefault="004035D4" w:rsidP="00354AE5">
      <w:pPr>
        <w:pStyle w:val="Heading3"/>
      </w:pPr>
      <w:bookmarkStart w:id="35" w:name="_Toc61739565"/>
      <w:r>
        <w:t>6.2.</w:t>
      </w:r>
      <w:r w:rsidR="00354AE5">
        <w:t>1</w:t>
      </w:r>
      <w:r w:rsidR="00A17154">
        <w:tab/>
      </w:r>
      <w:r w:rsidR="00354AE5">
        <w:t>Boxplot</w:t>
      </w:r>
      <w:r w:rsidR="00A17154">
        <w:t xml:space="preserve"> and Correlation plots</w:t>
      </w:r>
      <w:bookmarkEnd w:id="35"/>
    </w:p>
    <w:p w:rsidR="00A17154" w:rsidRDefault="00A17154" w:rsidP="00F04EB0">
      <w:pPr>
        <w:pStyle w:val="Caption"/>
        <w:jc w:val="center"/>
      </w:pPr>
      <w:r>
        <w:rPr>
          <w:noProof/>
          <w:lang w:bidi="bn-BD"/>
        </w:rPr>
        <w:drawing>
          <wp:inline distT="0" distB="0" distL="0" distR="0" wp14:anchorId="55C3E3D1" wp14:editId="57079C18">
            <wp:extent cx="5943600" cy="3343275"/>
            <wp:effectExtent l="0" t="0" r="0"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boxplot.bmp"/>
                    <pic:cNvPicPr/>
                  </pic:nvPicPr>
                  <pic:blipFill>
                    <a:blip r:embed="rId17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t>Figure 165 Boxplot</w:t>
      </w:r>
    </w:p>
    <w:p w:rsidR="00354AE5" w:rsidRDefault="00A17154" w:rsidP="00F04EB0">
      <w:pPr>
        <w:jc w:val="center"/>
      </w:pPr>
      <w:r>
        <w:rPr>
          <w:noProof/>
          <w:lang w:bidi="bn-BD"/>
        </w:rPr>
        <w:drawing>
          <wp:inline distT="0" distB="0" distL="0" distR="0" wp14:anchorId="59FC3662" wp14:editId="3BBF3C7F">
            <wp:extent cx="5943600" cy="33432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corrplot.bmp"/>
                    <pic:cNvPicPr/>
                  </pic:nvPicPr>
                  <pic:blipFill>
                    <a:blip r:embed="rId17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A17154" w:rsidRDefault="00A17154" w:rsidP="00F04EB0">
      <w:pPr>
        <w:pStyle w:val="Caption"/>
        <w:jc w:val="center"/>
      </w:pPr>
      <w:r>
        <w:t>Figure 166 Correlation matrix</w:t>
      </w:r>
    </w:p>
    <w:p w:rsidR="00354AE5" w:rsidRDefault="004035D4" w:rsidP="00354AE5">
      <w:pPr>
        <w:pStyle w:val="Heading3"/>
      </w:pPr>
      <w:bookmarkStart w:id="36" w:name="_Toc61739566"/>
      <w:r>
        <w:lastRenderedPageBreak/>
        <w:t>6.2.</w:t>
      </w:r>
      <w:r w:rsidR="00354AE5">
        <w:t>2</w:t>
      </w:r>
      <w:r w:rsidR="00354AE5">
        <w:tab/>
        <w:t>PCA</w:t>
      </w:r>
      <w:bookmarkEnd w:id="36"/>
      <w:r w:rsidR="00354AE5">
        <w:t xml:space="preserve"> </w:t>
      </w:r>
    </w:p>
    <w:p w:rsidR="00D04F64" w:rsidRDefault="00D04F64" w:rsidP="00F04EB0">
      <w:pPr>
        <w:pStyle w:val="Caption"/>
        <w:jc w:val="center"/>
      </w:pPr>
      <w:r>
        <w:rPr>
          <w:noProof/>
          <w:lang w:bidi="bn-BD"/>
        </w:rPr>
        <w:drawing>
          <wp:inline distT="0" distB="0" distL="0" distR="0" wp14:anchorId="3280A762" wp14:editId="0CA22CE0">
            <wp:extent cx="2941320" cy="221672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os2 contribution.bmp"/>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53808" cy="2226138"/>
                    </a:xfrm>
                    <a:prstGeom prst="rect">
                      <a:avLst/>
                    </a:prstGeom>
                  </pic:spPr>
                </pic:pic>
              </a:graphicData>
            </a:graphic>
          </wp:inline>
        </w:drawing>
      </w:r>
      <w:r>
        <w:rPr>
          <w:noProof/>
          <w:lang w:bidi="bn-BD"/>
        </w:rPr>
        <w:drawing>
          <wp:inline distT="0" distB="0" distL="0" distR="0" wp14:anchorId="44A051C9" wp14:editId="556E5FA3">
            <wp:extent cx="2943602" cy="2152072"/>
            <wp:effectExtent l="0" t="0" r="9525" b="63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dimension contribution.bmp"/>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950431" cy="2157065"/>
                    </a:xfrm>
                    <a:prstGeom prst="rect">
                      <a:avLst/>
                    </a:prstGeom>
                  </pic:spPr>
                </pic:pic>
              </a:graphicData>
            </a:graphic>
          </wp:inline>
        </w:drawing>
      </w:r>
      <w:r>
        <w:t>Figure 167 PCA</w:t>
      </w:r>
      <w:r>
        <w:tab/>
      </w:r>
      <w:r>
        <w:tab/>
      </w:r>
      <w:r>
        <w:tab/>
      </w:r>
      <w:r>
        <w:tab/>
      </w:r>
      <w:r>
        <w:tab/>
      </w:r>
      <w:r>
        <w:tab/>
        <w:t>Figure 168 Dimension Contribution</w:t>
      </w:r>
    </w:p>
    <w:p w:rsidR="00D04F64" w:rsidRPr="00D04F64" w:rsidRDefault="00D04F64" w:rsidP="00F04EB0">
      <w:pPr>
        <w:jc w:val="center"/>
      </w:pPr>
    </w:p>
    <w:p w:rsidR="00D04F64" w:rsidRPr="00D04F64" w:rsidRDefault="00D04F64" w:rsidP="00F04EB0">
      <w:pPr>
        <w:pStyle w:val="Caption"/>
        <w:jc w:val="center"/>
      </w:pPr>
      <w:r>
        <w:rPr>
          <w:noProof/>
          <w:lang w:bidi="bn-BD"/>
        </w:rPr>
        <w:drawing>
          <wp:inline distT="0" distB="0" distL="0" distR="0" wp14:anchorId="0657E555" wp14:editId="75059DAE">
            <wp:extent cx="2944368" cy="1656207"/>
            <wp:effectExtent l="0" t="0" r="889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plot.bmp"/>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A17154">
        <w:rPr>
          <w:noProof/>
          <w:lang w:bidi="bn-BD"/>
        </w:rPr>
        <w:drawing>
          <wp:inline distT="0" distB="0" distL="0" distR="0" wp14:anchorId="737F1811" wp14:editId="6DCB27C1">
            <wp:extent cx="2944368" cy="1656207"/>
            <wp:effectExtent l="0" t="0" r="8890" b="127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biplot.bmp"/>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69 Scree plot</w:t>
      </w:r>
      <w:r>
        <w:tab/>
      </w:r>
      <w:r>
        <w:tab/>
      </w:r>
      <w:r>
        <w:tab/>
      </w:r>
      <w:r>
        <w:tab/>
      </w:r>
      <w:r>
        <w:tab/>
        <w:t xml:space="preserve">Figure 170 </w:t>
      </w:r>
      <w:proofErr w:type="spellStart"/>
      <w:r>
        <w:t>biplot</w:t>
      </w:r>
      <w:proofErr w:type="spellEnd"/>
    </w:p>
    <w:p w:rsidR="00354AE5" w:rsidRDefault="004035D4" w:rsidP="00354AE5">
      <w:pPr>
        <w:pStyle w:val="Heading3"/>
      </w:pPr>
      <w:bookmarkStart w:id="37" w:name="_Toc61739567"/>
      <w:r>
        <w:t>6.2.</w:t>
      </w:r>
      <w:r w:rsidR="00354AE5">
        <w:t>3</w:t>
      </w:r>
      <w:r w:rsidR="00354AE5">
        <w:tab/>
        <w:t xml:space="preserve">t-SNE and </w:t>
      </w:r>
      <w:r w:rsidR="00A17154">
        <w:t>K-means on t-SNE</w:t>
      </w:r>
      <w:bookmarkEnd w:id="37"/>
    </w:p>
    <w:p w:rsidR="00D04F64" w:rsidRDefault="00D04F64" w:rsidP="00A17154">
      <w:r>
        <w:t xml:space="preserve">Model 1: </w:t>
      </w:r>
    </w:p>
    <w:p w:rsidR="00D04F64" w:rsidRDefault="00D04F64" w:rsidP="00F04EB0">
      <w:pPr>
        <w:jc w:val="center"/>
      </w:pPr>
      <w:r>
        <w:rPr>
          <w:noProof/>
          <w:lang w:bidi="bn-BD"/>
        </w:rPr>
        <w:drawing>
          <wp:inline distT="0" distB="0" distL="0" distR="0" wp14:anchorId="25C10064" wp14:editId="7838B7BE">
            <wp:extent cx="2944368" cy="1656207"/>
            <wp:effectExtent l="0" t="0" r="889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tsne_model_1_m1.bmp"/>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32EDF5CD" wp14:editId="6DFB8406">
            <wp:extent cx="2944368" cy="1656207"/>
            <wp:effectExtent l="0" t="0" r="8890" b="127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sne_model_1_m2.bmp"/>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F04EB0">
      <w:pPr>
        <w:pStyle w:val="Caption"/>
        <w:jc w:val="center"/>
      </w:pPr>
      <w:r>
        <w:t>Figure 170 t-SNE on Model 1</w:t>
      </w:r>
      <w:r>
        <w:tab/>
      </w:r>
      <w:r>
        <w:tab/>
      </w:r>
      <w:r>
        <w:tab/>
      </w:r>
      <w:r>
        <w:tab/>
      </w:r>
      <w:r>
        <w:tab/>
        <w:t>Figure 171 t-SNE on Model 2</w:t>
      </w:r>
    </w:p>
    <w:p w:rsidR="00D04F64" w:rsidRDefault="00D04F64" w:rsidP="00F04EB0">
      <w:pPr>
        <w:pStyle w:val="Caption"/>
        <w:jc w:val="center"/>
      </w:pPr>
      <w:r>
        <w:rPr>
          <w:noProof/>
          <w:lang w:bidi="bn-BD"/>
        </w:rPr>
        <w:lastRenderedPageBreak/>
        <w:drawing>
          <wp:inline distT="0" distB="0" distL="0" distR="0" wp14:anchorId="6504D01D" wp14:editId="04B0E525">
            <wp:extent cx="2944368" cy="1656207"/>
            <wp:effectExtent l="0" t="0" r="889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sne_model_1_m3.bmp"/>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153728B" wp14:editId="495DF784">
            <wp:extent cx="2944368" cy="1656207"/>
            <wp:effectExtent l="0" t="0" r="889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sne_model_1_m4.bmp"/>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2 t-SNE on Model 3</w:t>
      </w:r>
      <w:r>
        <w:tab/>
      </w:r>
      <w:r>
        <w:tab/>
      </w:r>
      <w:r>
        <w:tab/>
      </w:r>
      <w:r>
        <w:tab/>
      </w:r>
      <w:r>
        <w:tab/>
        <w:t>Figure 173 t-SNE on Model 4</w:t>
      </w:r>
    </w:p>
    <w:p w:rsidR="00D04F64" w:rsidRDefault="00D04F64" w:rsidP="00F04EB0">
      <w:pPr>
        <w:pStyle w:val="Caption"/>
        <w:jc w:val="center"/>
      </w:pPr>
      <w:r>
        <w:rPr>
          <w:noProof/>
          <w:lang w:bidi="bn-BD"/>
        </w:rPr>
        <w:drawing>
          <wp:inline distT="0" distB="0" distL="0" distR="0" wp14:anchorId="34ED658F" wp14:editId="125DFA4A">
            <wp:extent cx="2944368" cy="1656207"/>
            <wp:effectExtent l="0" t="0" r="8890" b="127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tsne_model_1_m5.bmp"/>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3A57AC78" wp14:editId="50804B4A">
            <wp:extent cx="2944368" cy="1656207"/>
            <wp:effectExtent l="0" t="0" r="889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tsne_model_1_m6.bmp"/>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4 t-SNE on Model 5</w:t>
      </w:r>
      <w:r>
        <w:tab/>
      </w:r>
      <w:r>
        <w:tab/>
      </w:r>
      <w:r>
        <w:tab/>
      </w:r>
      <w:r>
        <w:tab/>
      </w:r>
      <w:r>
        <w:tab/>
        <w:t>Figure 175 t-SNE on Model 6</w:t>
      </w:r>
    </w:p>
    <w:p w:rsidR="00D04F64" w:rsidRDefault="00D04F64" w:rsidP="00F04EB0">
      <w:pPr>
        <w:pStyle w:val="Caption"/>
        <w:jc w:val="center"/>
      </w:pPr>
      <w:r>
        <w:rPr>
          <w:noProof/>
          <w:lang w:bidi="bn-BD"/>
        </w:rPr>
        <w:drawing>
          <wp:inline distT="0" distB="0" distL="0" distR="0" wp14:anchorId="64D52B99" wp14:editId="60F684FD">
            <wp:extent cx="2944368" cy="1656207"/>
            <wp:effectExtent l="0" t="0" r="889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tsne_model_1_m7.bmp"/>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6C58DA24" wp14:editId="27B57710">
            <wp:extent cx="2944368" cy="1656207"/>
            <wp:effectExtent l="0" t="0" r="8890" b="127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tsne_model_1_m8.bmp"/>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6 t-SNE on Model 7</w:t>
      </w:r>
      <w:r>
        <w:tab/>
      </w:r>
      <w:r>
        <w:tab/>
      </w:r>
      <w:r>
        <w:tab/>
      </w:r>
      <w:r>
        <w:tab/>
      </w:r>
      <w:r>
        <w:tab/>
        <w:t>Figure 177 t-SNE on Model 8</w:t>
      </w:r>
    </w:p>
    <w:p w:rsidR="00D04F64" w:rsidRDefault="00D04F64" w:rsidP="00F04EB0">
      <w:pPr>
        <w:jc w:val="center"/>
      </w:pPr>
      <w:r>
        <w:rPr>
          <w:noProof/>
          <w:lang w:bidi="bn-BD"/>
        </w:rPr>
        <w:drawing>
          <wp:inline distT="0" distB="0" distL="0" distR="0" wp14:anchorId="77A56E83" wp14:editId="208D7F4B">
            <wp:extent cx="2944368" cy="1656207"/>
            <wp:effectExtent l="0" t="0" r="8890" b="127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tsne_model_1_m9.bmp"/>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D04F64" w:rsidRDefault="00D04F64" w:rsidP="00F04EB0">
      <w:pPr>
        <w:pStyle w:val="Caption"/>
        <w:jc w:val="center"/>
      </w:pPr>
      <w:r>
        <w:t>Figure 178 t-SNE on Model 9</w:t>
      </w:r>
    </w:p>
    <w:p w:rsidR="00D04F64" w:rsidRDefault="00D04F64" w:rsidP="00A17154"/>
    <w:p w:rsidR="00C54F39" w:rsidRDefault="00C54F39" w:rsidP="00A17154">
      <w:r>
        <w:lastRenderedPageBreak/>
        <w:t>Model 2:</w:t>
      </w:r>
    </w:p>
    <w:p w:rsidR="00C54F39" w:rsidRDefault="00C54F39" w:rsidP="00F04EB0">
      <w:pPr>
        <w:pStyle w:val="Caption"/>
        <w:jc w:val="center"/>
      </w:pPr>
      <w:r>
        <w:rPr>
          <w:noProof/>
          <w:lang w:bidi="bn-BD"/>
        </w:rPr>
        <w:drawing>
          <wp:inline distT="0" distB="0" distL="0" distR="0" wp14:anchorId="6F5922B4" wp14:editId="49955803">
            <wp:extent cx="2944368" cy="1656207"/>
            <wp:effectExtent l="0" t="0" r="889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tsne_model_2_m1.bmp"/>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15E586A" wp14:editId="1B728E83">
            <wp:extent cx="2944368" cy="1656207"/>
            <wp:effectExtent l="0" t="0" r="889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sne_model_2_m2.bmp"/>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79 t-SNE on Model 1</w:t>
      </w:r>
      <w:r>
        <w:tab/>
      </w:r>
      <w:r>
        <w:tab/>
      </w:r>
      <w:r>
        <w:tab/>
      </w:r>
      <w:r>
        <w:tab/>
      </w:r>
      <w:r>
        <w:tab/>
        <w:t>Figure 180 t-SNE on Model 2</w:t>
      </w:r>
    </w:p>
    <w:p w:rsidR="00C54F39" w:rsidRDefault="00C54F39" w:rsidP="00F04EB0">
      <w:pPr>
        <w:pStyle w:val="Caption"/>
        <w:jc w:val="center"/>
      </w:pPr>
      <w:r>
        <w:rPr>
          <w:noProof/>
          <w:lang w:bidi="bn-BD"/>
        </w:rPr>
        <w:drawing>
          <wp:inline distT="0" distB="0" distL="0" distR="0" wp14:anchorId="14D1ED51" wp14:editId="548A0478">
            <wp:extent cx="2944368" cy="1656207"/>
            <wp:effectExtent l="0" t="0" r="889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sne_model_2_m3.bmp"/>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4DDA4F17" wp14:editId="4B18FF45">
            <wp:extent cx="2944368" cy="1656207"/>
            <wp:effectExtent l="0" t="0" r="889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tsne_model_2_m4.bmp"/>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w:t>
      </w:r>
      <w:r w:rsidR="00B72A7A">
        <w:t>81 t-SNE on Model 3</w:t>
      </w:r>
      <w:r w:rsidR="00B72A7A">
        <w:tab/>
      </w:r>
      <w:r w:rsidR="00B72A7A">
        <w:tab/>
      </w:r>
      <w:r w:rsidR="00B72A7A">
        <w:tab/>
      </w:r>
      <w:r w:rsidR="00B72A7A">
        <w:tab/>
      </w:r>
      <w:r w:rsidR="00B72A7A">
        <w:tab/>
        <w:t>Figure 182 t-SNE on Model 4</w:t>
      </w:r>
    </w:p>
    <w:p w:rsidR="00C54F39" w:rsidRDefault="00C54F39" w:rsidP="00F04EB0">
      <w:pPr>
        <w:pStyle w:val="Caption"/>
        <w:jc w:val="center"/>
      </w:pPr>
      <w:r>
        <w:rPr>
          <w:noProof/>
          <w:lang w:bidi="bn-BD"/>
        </w:rPr>
        <w:drawing>
          <wp:inline distT="0" distB="0" distL="0" distR="0" wp14:anchorId="1905D2B6" wp14:editId="0F713F07">
            <wp:extent cx="2944368" cy="1656207"/>
            <wp:effectExtent l="0" t="0" r="889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tsne_model_2_m5.bmp"/>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068B97C9" wp14:editId="344A9BE3">
            <wp:extent cx="2944368" cy="1656207"/>
            <wp:effectExtent l="0" t="0" r="889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tsne_model_2_m6.bmp"/>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3 t-SNE on Model 5</w:t>
      </w:r>
      <w:r w:rsidR="00B72A7A">
        <w:tab/>
      </w:r>
      <w:r w:rsidR="00B72A7A">
        <w:tab/>
      </w:r>
      <w:r w:rsidR="00B72A7A">
        <w:tab/>
      </w:r>
      <w:r w:rsidR="00B72A7A">
        <w:tab/>
      </w:r>
      <w:r w:rsidR="00B72A7A">
        <w:tab/>
        <w:t>Figure 184 t-SNE on Model 6</w:t>
      </w:r>
    </w:p>
    <w:p w:rsidR="00B72A7A" w:rsidRDefault="00C54F39" w:rsidP="00F04EB0">
      <w:pPr>
        <w:pStyle w:val="Caption"/>
        <w:jc w:val="center"/>
      </w:pPr>
      <w:r>
        <w:rPr>
          <w:noProof/>
          <w:lang w:bidi="bn-BD"/>
        </w:rPr>
        <w:drawing>
          <wp:inline distT="0" distB="0" distL="0" distR="0" wp14:anchorId="2D4B3134" wp14:editId="38AB5449">
            <wp:extent cx="2944368" cy="1656207"/>
            <wp:effectExtent l="0" t="0" r="889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tsne_model_2_m7.bmp"/>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FCD376F" wp14:editId="1ED458AB">
            <wp:extent cx="2944368" cy="1656207"/>
            <wp:effectExtent l="0" t="0" r="8890" b="127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tsne_model_2_m8.bmp"/>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B72A7A">
        <w:t>Figure 185 t-SNE on Model 7</w:t>
      </w:r>
      <w:r w:rsidR="00B72A7A">
        <w:tab/>
      </w:r>
      <w:r w:rsidR="00B72A7A">
        <w:tab/>
      </w:r>
      <w:r w:rsidR="00B72A7A">
        <w:tab/>
      </w:r>
      <w:r w:rsidR="00B72A7A">
        <w:tab/>
      </w:r>
      <w:r w:rsidR="00B72A7A">
        <w:tab/>
        <w:t>Figure 186 t-SNE on Model 8</w:t>
      </w:r>
    </w:p>
    <w:p w:rsidR="00C54F39" w:rsidRDefault="00C54F39" w:rsidP="00F04EB0">
      <w:pPr>
        <w:jc w:val="center"/>
      </w:pPr>
      <w:r>
        <w:rPr>
          <w:noProof/>
          <w:lang w:bidi="bn-BD"/>
        </w:rPr>
        <w:lastRenderedPageBreak/>
        <w:drawing>
          <wp:inline distT="0" distB="0" distL="0" distR="0" wp14:anchorId="535A6C90" wp14:editId="4F03C55A">
            <wp:extent cx="2944368" cy="1656207"/>
            <wp:effectExtent l="0" t="0" r="889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tsne_model_2_m9.bmp"/>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B72A7A" w:rsidP="00F04EB0">
      <w:pPr>
        <w:pStyle w:val="Caption"/>
        <w:jc w:val="center"/>
      </w:pPr>
      <w:r>
        <w:t>Figure 187 t-SNE on Model 9</w:t>
      </w:r>
    </w:p>
    <w:p w:rsidR="00B72A7A" w:rsidRDefault="00B72A7A" w:rsidP="00B72A7A">
      <w:r>
        <w:t>Model 3:</w:t>
      </w:r>
    </w:p>
    <w:p w:rsidR="00B72A7A" w:rsidRDefault="00B72A7A" w:rsidP="00F04EB0">
      <w:pPr>
        <w:pStyle w:val="Caption"/>
        <w:jc w:val="center"/>
      </w:pPr>
      <w:r>
        <w:rPr>
          <w:noProof/>
          <w:lang w:bidi="bn-BD"/>
        </w:rPr>
        <w:drawing>
          <wp:inline distT="0" distB="0" distL="0" distR="0" wp14:anchorId="5EB6DCE5" wp14:editId="284516CF">
            <wp:extent cx="2944368" cy="1656207"/>
            <wp:effectExtent l="0" t="0" r="889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tsne_model_3_m1.bmp"/>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D88BFF6" wp14:editId="02394C7D">
            <wp:extent cx="2944368" cy="1656207"/>
            <wp:effectExtent l="0" t="0" r="8890" b="127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tsne_model_3_m2.bmp"/>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88 t-SNE on Model 1</w:t>
      </w:r>
      <w:r>
        <w:tab/>
      </w:r>
      <w:r>
        <w:tab/>
      </w:r>
      <w:r>
        <w:tab/>
      </w:r>
      <w:r>
        <w:tab/>
      </w:r>
      <w:r>
        <w:tab/>
        <w:t>Figure 189 t-SNE on Model 2</w:t>
      </w:r>
    </w:p>
    <w:p w:rsidR="00B72A7A" w:rsidRDefault="00B72A7A" w:rsidP="00F04EB0">
      <w:pPr>
        <w:pStyle w:val="Caption"/>
        <w:jc w:val="center"/>
      </w:pPr>
      <w:r>
        <w:rPr>
          <w:noProof/>
          <w:lang w:bidi="bn-BD"/>
        </w:rPr>
        <w:drawing>
          <wp:inline distT="0" distB="0" distL="0" distR="0" wp14:anchorId="6B37FE4C" wp14:editId="5E238DDD">
            <wp:extent cx="2944368" cy="1656207"/>
            <wp:effectExtent l="0" t="0" r="889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tsne_model_3_m3.bmp"/>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506498E" wp14:editId="2D408023">
            <wp:extent cx="2944368" cy="1656207"/>
            <wp:effectExtent l="0" t="0" r="889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sne_model_3_m4.bmp"/>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0 t-SNE on Model 3</w:t>
      </w:r>
      <w:r>
        <w:tab/>
      </w:r>
      <w:r>
        <w:tab/>
      </w:r>
      <w:r>
        <w:tab/>
      </w:r>
      <w:r>
        <w:tab/>
      </w:r>
      <w:r>
        <w:tab/>
        <w:t>Figure 191 t-SNE on Model 4</w:t>
      </w:r>
    </w:p>
    <w:p w:rsidR="00B72A7A" w:rsidRDefault="00B72A7A" w:rsidP="00F04EB0">
      <w:pPr>
        <w:pStyle w:val="Caption"/>
        <w:jc w:val="center"/>
      </w:pPr>
      <w:r>
        <w:rPr>
          <w:noProof/>
          <w:lang w:bidi="bn-BD"/>
        </w:rPr>
        <w:drawing>
          <wp:inline distT="0" distB="0" distL="0" distR="0" wp14:anchorId="1E80975B" wp14:editId="463B5354">
            <wp:extent cx="2944368" cy="1656207"/>
            <wp:effectExtent l="0" t="0" r="889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tsne_model_3_m5.bmp"/>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6CF88C1D" wp14:editId="16242322">
            <wp:extent cx="2944368" cy="1656207"/>
            <wp:effectExtent l="0" t="0" r="889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sne_model_3_m6.bmp"/>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2 t-SNE on Model 5</w:t>
      </w:r>
      <w:r>
        <w:tab/>
      </w:r>
      <w:r>
        <w:tab/>
      </w:r>
      <w:r>
        <w:tab/>
      </w:r>
      <w:r>
        <w:tab/>
      </w:r>
      <w:r>
        <w:tab/>
        <w:t>Figure 193 t-SNE on Model 6</w:t>
      </w:r>
    </w:p>
    <w:p w:rsidR="00B72A7A" w:rsidRDefault="00B72A7A" w:rsidP="00F04EB0">
      <w:pPr>
        <w:pStyle w:val="Caption"/>
        <w:jc w:val="center"/>
      </w:pPr>
      <w:r>
        <w:rPr>
          <w:noProof/>
          <w:lang w:bidi="bn-BD"/>
        </w:rPr>
        <w:lastRenderedPageBreak/>
        <w:drawing>
          <wp:inline distT="0" distB="0" distL="0" distR="0" wp14:anchorId="036486BA" wp14:editId="429149F6">
            <wp:extent cx="2944368" cy="1656207"/>
            <wp:effectExtent l="0" t="0" r="8890" b="127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sne_model_3_m7.bmp"/>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ACF4BA4" wp14:editId="5D95B448">
            <wp:extent cx="2944368" cy="1656207"/>
            <wp:effectExtent l="0" t="0" r="889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sne_model_3_m8.bmp"/>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4 t-SNE on Model 7</w:t>
      </w:r>
      <w:r>
        <w:tab/>
      </w:r>
      <w:r>
        <w:tab/>
      </w:r>
      <w:r>
        <w:tab/>
      </w:r>
      <w:r>
        <w:tab/>
      </w:r>
      <w:r>
        <w:tab/>
        <w:t>Figure 195 t-SNE on Model 8</w:t>
      </w:r>
    </w:p>
    <w:p w:rsidR="00B72A7A" w:rsidRDefault="00B72A7A" w:rsidP="00F04EB0">
      <w:pPr>
        <w:pStyle w:val="Caption"/>
        <w:jc w:val="center"/>
      </w:pPr>
      <w:r>
        <w:rPr>
          <w:noProof/>
          <w:lang w:bidi="bn-BD"/>
        </w:rPr>
        <w:drawing>
          <wp:inline distT="0" distB="0" distL="0" distR="0" wp14:anchorId="533228F6" wp14:editId="465A5A68">
            <wp:extent cx="2944368" cy="1656207"/>
            <wp:effectExtent l="0" t="0" r="889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sne_model_3_m9.bmp"/>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72A7A" w:rsidRDefault="00B72A7A" w:rsidP="00F04EB0">
      <w:pPr>
        <w:pStyle w:val="Caption"/>
        <w:jc w:val="center"/>
      </w:pPr>
      <w:r>
        <w:t>Figure 196 t-SNE on Model 9</w:t>
      </w:r>
    </w:p>
    <w:p w:rsidR="00B72A7A" w:rsidRDefault="00B72A7A" w:rsidP="00B72A7A">
      <w:r>
        <w:t>Model 4:</w:t>
      </w:r>
    </w:p>
    <w:p w:rsidR="00B72A7A" w:rsidRDefault="00B72A7A" w:rsidP="00F04EB0">
      <w:pPr>
        <w:pStyle w:val="Caption"/>
        <w:jc w:val="center"/>
      </w:pPr>
      <w:r>
        <w:rPr>
          <w:noProof/>
          <w:lang w:bidi="bn-BD"/>
        </w:rPr>
        <w:drawing>
          <wp:inline distT="0" distB="0" distL="0" distR="0" wp14:anchorId="134B16FC" wp14:editId="42BD74CC">
            <wp:extent cx="2944368" cy="1656207"/>
            <wp:effectExtent l="0" t="0" r="8890"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tsne_model_4_m1.bmp"/>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936993D" wp14:editId="3EA19EEA">
            <wp:extent cx="2944368" cy="1656207"/>
            <wp:effectExtent l="0" t="0" r="8890" b="12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sne_model_4_m2.bmp"/>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7 t-SNE on Model 1</w:t>
      </w:r>
      <w:r>
        <w:tab/>
      </w:r>
      <w:r>
        <w:tab/>
      </w:r>
      <w:r>
        <w:tab/>
      </w:r>
      <w:r>
        <w:tab/>
      </w:r>
      <w:r>
        <w:tab/>
        <w:t>Figure 198 t-SNE on Model 2</w:t>
      </w:r>
    </w:p>
    <w:p w:rsidR="00B72A7A" w:rsidRDefault="00B72A7A" w:rsidP="00F04EB0">
      <w:pPr>
        <w:pStyle w:val="Caption"/>
        <w:jc w:val="center"/>
      </w:pPr>
      <w:r>
        <w:rPr>
          <w:noProof/>
          <w:lang w:bidi="bn-BD"/>
        </w:rPr>
        <w:drawing>
          <wp:inline distT="0" distB="0" distL="0" distR="0" wp14:anchorId="595A4442" wp14:editId="76F97C3A">
            <wp:extent cx="2944368" cy="1656207"/>
            <wp:effectExtent l="0" t="0" r="8890" b="127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tsne_model_4_m3.bmp"/>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C1FBE9F" wp14:editId="48E0B5D9">
            <wp:extent cx="2944368" cy="1656207"/>
            <wp:effectExtent l="0" t="0" r="889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tsne_model_4_m4.bmp"/>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Figure 199 t-SNE on Model 3</w:t>
      </w:r>
      <w:r>
        <w:tab/>
      </w:r>
      <w:r>
        <w:tab/>
      </w:r>
      <w:r>
        <w:tab/>
      </w:r>
      <w:r>
        <w:tab/>
      </w:r>
      <w:r>
        <w:tab/>
        <w:t>Figure 200 t-SNE on Model 4</w:t>
      </w:r>
    </w:p>
    <w:p w:rsidR="00C16B35" w:rsidRDefault="00B72A7A" w:rsidP="00F04EB0">
      <w:pPr>
        <w:pStyle w:val="Caption"/>
        <w:jc w:val="center"/>
      </w:pPr>
      <w:r>
        <w:rPr>
          <w:noProof/>
          <w:lang w:bidi="bn-BD"/>
        </w:rPr>
        <w:lastRenderedPageBreak/>
        <w:drawing>
          <wp:inline distT="0" distB="0" distL="0" distR="0" wp14:anchorId="6FAD28BC" wp14:editId="6100AB82">
            <wp:extent cx="2944368" cy="1656207"/>
            <wp:effectExtent l="0" t="0" r="889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tsne_model_4_m5.bmp"/>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71C073C3" wp14:editId="7F26025D">
            <wp:extent cx="2944368" cy="1656207"/>
            <wp:effectExtent l="0" t="0" r="889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sne_model_4_m6.bmp"/>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1 t-SNE on Model 5</w:t>
      </w:r>
      <w:r w:rsidR="00C16B35">
        <w:tab/>
      </w:r>
      <w:r w:rsidR="00C16B35">
        <w:tab/>
      </w:r>
      <w:r w:rsidR="00C16B35">
        <w:tab/>
      </w:r>
      <w:r w:rsidR="00C16B35">
        <w:tab/>
      </w:r>
      <w:r w:rsidR="00C16B35">
        <w:tab/>
        <w:t>Figure 202 t-SNE on Model 6</w:t>
      </w:r>
    </w:p>
    <w:p w:rsidR="00C16B35" w:rsidRDefault="00B72A7A" w:rsidP="00F04EB0">
      <w:pPr>
        <w:pStyle w:val="Caption"/>
        <w:jc w:val="center"/>
      </w:pPr>
      <w:r>
        <w:rPr>
          <w:noProof/>
          <w:lang w:bidi="bn-BD"/>
        </w:rPr>
        <w:drawing>
          <wp:inline distT="0" distB="0" distL="0" distR="0" wp14:anchorId="703593CE" wp14:editId="527446F0">
            <wp:extent cx="2944368" cy="1656207"/>
            <wp:effectExtent l="0" t="0" r="889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tsne_model_4_m7.bmp"/>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1D23DD4" wp14:editId="099AC34A">
            <wp:extent cx="2944368" cy="1656207"/>
            <wp:effectExtent l="0" t="0" r="8890" b="12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sne_model_4_m8.bmp"/>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sidR="00C16B35">
        <w:t>Figure 203 t-SNE on Model 7</w:t>
      </w:r>
      <w:r w:rsidR="00C16B35">
        <w:tab/>
      </w:r>
      <w:r w:rsidR="00C16B35">
        <w:tab/>
      </w:r>
      <w:r w:rsidR="00C16B35">
        <w:tab/>
      </w:r>
      <w:r w:rsidR="00C16B35">
        <w:tab/>
      </w:r>
      <w:r w:rsidR="00C16B35">
        <w:tab/>
        <w:t>Figure 204 t-SNE on Model 8</w:t>
      </w:r>
    </w:p>
    <w:p w:rsidR="00B72A7A" w:rsidRDefault="00B72A7A" w:rsidP="00F04EB0">
      <w:pPr>
        <w:jc w:val="center"/>
      </w:pPr>
      <w:r>
        <w:rPr>
          <w:noProof/>
          <w:lang w:bidi="bn-BD"/>
        </w:rPr>
        <w:drawing>
          <wp:inline distT="0" distB="0" distL="0" distR="0" wp14:anchorId="1142961F" wp14:editId="4285EB7E">
            <wp:extent cx="2944368" cy="1656207"/>
            <wp:effectExtent l="0" t="0" r="8890" b="127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tsne_model_4_m9.bmp"/>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C16B35" w:rsidRDefault="00C16B35" w:rsidP="00F04EB0">
      <w:pPr>
        <w:pStyle w:val="Caption"/>
        <w:jc w:val="center"/>
      </w:pPr>
      <w:r>
        <w:t>Figure 205 t-SNE on Model 9</w:t>
      </w:r>
    </w:p>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F04EB0" w:rsidRDefault="00F04EB0" w:rsidP="00C16B35"/>
    <w:p w:rsidR="00C16B35" w:rsidRDefault="00C16B35" w:rsidP="00C16B35">
      <w:r>
        <w:t>K-means on t-SNE:</w:t>
      </w:r>
    </w:p>
    <w:p w:rsidR="00C16B35" w:rsidRDefault="00C16B35" w:rsidP="00C16B35">
      <w:r>
        <w:t>Model 1:</w:t>
      </w:r>
    </w:p>
    <w:p w:rsidR="007E6AB8" w:rsidRDefault="00C16B35" w:rsidP="00F04EB0">
      <w:pPr>
        <w:pStyle w:val="Caption"/>
        <w:jc w:val="center"/>
      </w:pPr>
      <w:r>
        <w:rPr>
          <w:noProof/>
          <w:lang w:bidi="bn-BD"/>
        </w:rPr>
        <w:drawing>
          <wp:inline distT="0" distB="0" distL="0" distR="0" wp14:anchorId="26A81E83" wp14:editId="1AA743FC">
            <wp:extent cx="2944368" cy="1903458"/>
            <wp:effectExtent l="0" t="0" r="889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tsne_model1_m1_kmeans.bmp"/>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DE7DD76" wp14:editId="6327B335">
            <wp:extent cx="2944368" cy="1903458"/>
            <wp:effectExtent l="0" t="0" r="8890" b="190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sne_model1_m1_kmeans_ch.bmp"/>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6&amp;207 k-Means on t-SNE Model 1</w:t>
      </w:r>
    </w:p>
    <w:p w:rsidR="007E6AB8" w:rsidRDefault="00C16B35" w:rsidP="00F04EB0">
      <w:pPr>
        <w:pStyle w:val="Caption"/>
        <w:jc w:val="center"/>
      </w:pPr>
      <w:r>
        <w:rPr>
          <w:noProof/>
          <w:lang w:bidi="bn-BD"/>
        </w:rPr>
        <w:drawing>
          <wp:inline distT="0" distB="0" distL="0" distR="0" wp14:anchorId="0512F311" wp14:editId="43037B7D">
            <wp:extent cx="2944368" cy="1903458"/>
            <wp:effectExtent l="0" t="0" r="8890" b="190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tsne_model1_m2_kmeans.bmp"/>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7A5399B" wp14:editId="189FEF4A">
            <wp:extent cx="2944368" cy="1903458"/>
            <wp:effectExtent l="0" t="0" r="8890" b="190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sne_model1_m2_kmeans_ch.bmp"/>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08&amp;209 k-Means on t-SNE Model 2</w:t>
      </w:r>
    </w:p>
    <w:p w:rsidR="007E6AB8" w:rsidRDefault="00C16B35" w:rsidP="00F04EB0">
      <w:pPr>
        <w:pStyle w:val="Caption"/>
        <w:jc w:val="center"/>
      </w:pPr>
      <w:r>
        <w:rPr>
          <w:noProof/>
          <w:lang w:bidi="bn-BD"/>
        </w:rPr>
        <w:drawing>
          <wp:inline distT="0" distB="0" distL="0" distR="0" wp14:anchorId="4AABA6A6" wp14:editId="3625140F">
            <wp:extent cx="2944368" cy="1903458"/>
            <wp:effectExtent l="0" t="0" r="8890" b="190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tsne_model1_m3_kmeans.bmp"/>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77F508D" wp14:editId="7A420789">
            <wp:extent cx="2944368" cy="1903458"/>
            <wp:effectExtent l="0" t="0" r="8890" b="190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tsne_model1_m3_kmeans_ch.bmp"/>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0&amp;211 k-Means on t-SNE Model 3</w:t>
      </w:r>
    </w:p>
    <w:p w:rsidR="007E6AB8" w:rsidRDefault="00C16B35" w:rsidP="00FD052B">
      <w:pPr>
        <w:pStyle w:val="Caption"/>
        <w:jc w:val="center"/>
      </w:pPr>
      <w:r>
        <w:rPr>
          <w:noProof/>
          <w:lang w:bidi="bn-BD"/>
        </w:rPr>
        <w:lastRenderedPageBreak/>
        <w:drawing>
          <wp:inline distT="0" distB="0" distL="0" distR="0" wp14:anchorId="52281C90" wp14:editId="67DC9BA6">
            <wp:extent cx="2944368" cy="1903458"/>
            <wp:effectExtent l="0" t="0" r="889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tsne_model1_m4_kmeans.bmp"/>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54C1942" wp14:editId="2371A64F">
            <wp:extent cx="2944368" cy="1903458"/>
            <wp:effectExtent l="0" t="0" r="8890" b="190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sne_model1_m4_kmeans_ch.bmp"/>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2&amp;213 k-Means on t-SNE Model 4</w:t>
      </w:r>
    </w:p>
    <w:p w:rsidR="007E6AB8" w:rsidRDefault="00C16B35" w:rsidP="00FD052B">
      <w:pPr>
        <w:pStyle w:val="Caption"/>
        <w:jc w:val="center"/>
      </w:pPr>
      <w:r>
        <w:rPr>
          <w:noProof/>
          <w:lang w:bidi="bn-BD"/>
        </w:rPr>
        <w:drawing>
          <wp:inline distT="0" distB="0" distL="0" distR="0" wp14:anchorId="5A05FA6A" wp14:editId="3264ACEB">
            <wp:extent cx="2944368" cy="1903458"/>
            <wp:effectExtent l="0" t="0" r="8890"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tsne_model1_m5_kmeans.bmp"/>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B4A893D" wp14:editId="557FC924">
            <wp:extent cx="2944368" cy="1903458"/>
            <wp:effectExtent l="0" t="0" r="8890" b="190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sne_model1_m5_kmeans_ch.bmp"/>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4&amp;215 k-Means on t-SNE Model 5</w:t>
      </w:r>
    </w:p>
    <w:p w:rsidR="007E6AB8" w:rsidRDefault="00C16B35" w:rsidP="00FD052B">
      <w:pPr>
        <w:pStyle w:val="Caption"/>
        <w:jc w:val="center"/>
      </w:pPr>
      <w:r>
        <w:rPr>
          <w:noProof/>
          <w:lang w:bidi="bn-BD"/>
        </w:rPr>
        <w:drawing>
          <wp:inline distT="0" distB="0" distL="0" distR="0" wp14:anchorId="22545E12" wp14:editId="19A992E9">
            <wp:extent cx="2944368" cy="1903458"/>
            <wp:effectExtent l="0" t="0" r="889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tsne_model1_m6_kmeans.bmp"/>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975BB3B" wp14:editId="549C7DF4">
            <wp:extent cx="2944368" cy="1903458"/>
            <wp:effectExtent l="0" t="0" r="889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tsne_model1_m6_kmeans_ch.bmp"/>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6&amp;217 k-Means on t-SNE Model 6</w:t>
      </w:r>
    </w:p>
    <w:p w:rsidR="00C11330" w:rsidRDefault="00C11330" w:rsidP="00C16B35"/>
    <w:p w:rsidR="007E6AB8" w:rsidRDefault="00C16B35" w:rsidP="00FD052B">
      <w:pPr>
        <w:pStyle w:val="Caption"/>
        <w:jc w:val="center"/>
      </w:pPr>
      <w:r>
        <w:rPr>
          <w:noProof/>
          <w:lang w:bidi="bn-BD"/>
        </w:rPr>
        <w:lastRenderedPageBreak/>
        <w:drawing>
          <wp:inline distT="0" distB="0" distL="0" distR="0" wp14:anchorId="1298EA56" wp14:editId="0F629FEA">
            <wp:extent cx="2944368" cy="1903458"/>
            <wp:effectExtent l="0" t="0" r="8890" b="190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tsne_model1_m7_kmeans.bmp"/>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59D9019" wp14:editId="18AE02D9">
            <wp:extent cx="2944368" cy="1903458"/>
            <wp:effectExtent l="0" t="0" r="8890" b="190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tsne_model1_m7_kmeans_ch.bmp"/>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18&amp;219 k-Means on t-SNE Model 7</w:t>
      </w:r>
    </w:p>
    <w:p w:rsidR="007E6AB8" w:rsidRDefault="00C16B35" w:rsidP="00FD052B">
      <w:pPr>
        <w:pStyle w:val="Caption"/>
        <w:jc w:val="center"/>
      </w:pPr>
      <w:r>
        <w:rPr>
          <w:noProof/>
          <w:lang w:bidi="bn-BD"/>
        </w:rPr>
        <w:drawing>
          <wp:inline distT="0" distB="0" distL="0" distR="0" wp14:anchorId="66B00AA8" wp14:editId="0A95C858">
            <wp:extent cx="2944368" cy="1903458"/>
            <wp:effectExtent l="0" t="0" r="8890" b="19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tsne_model1_m8_kmeans.bmp"/>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F338E5E" wp14:editId="67E9810A">
            <wp:extent cx="2944368" cy="1903458"/>
            <wp:effectExtent l="0" t="0" r="889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tsne_model1_m8_kmeans_ch.bmp"/>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0&amp;221 k-Means on t-SNE Model 8</w:t>
      </w:r>
    </w:p>
    <w:p w:rsidR="00C16B35" w:rsidRDefault="00C16B35" w:rsidP="00FD052B">
      <w:pPr>
        <w:pStyle w:val="Caption"/>
        <w:jc w:val="center"/>
      </w:pPr>
      <w:r>
        <w:rPr>
          <w:noProof/>
          <w:lang w:bidi="bn-BD"/>
        </w:rPr>
        <w:drawing>
          <wp:inline distT="0" distB="0" distL="0" distR="0" wp14:anchorId="0408551F" wp14:editId="4EB63CBC">
            <wp:extent cx="2944368" cy="1903458"/>
            <wp:effectExtent l="0" t="0" r="889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sne_model1_m9_kmeans.bmp"/>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044D429" wp14:editId="2B8BF6E5">
            <wp:extent cx="2944368" cy="1903458"/>
            <wp:effectExtent l="0" t="0" r="8890" b="19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tsne_model1_m9_kmeans_ch.bmp"/>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7E6AB8">
        <w:t>Figure 222&amp;223 k-Means on t-SNE Model 9</w:t>
      </w:r>
    </w:p>
    <w:p w:rsidR="00EB5E39" w:rsidRDefault="00EB5E39" w:rsidP="007E6AB8"/>
    <w:p w:rsidR="00EB5E39" w:rsidRDefault="00EB5E39" w:rsidP="007E6AB8"/>
    <w:p w:rsidR="00EB5E39" w:rsidRDefault="00EB5E39" w:rsidP="007E6AB8"/>
    <w:p w:rsidR="00EB5E39" w:rsidRDefault="00EB5E39" w:rsidP="007E6AB8"/>
    <w:p w:rsidR="00EB5E39" w:rsidRDefault="00EB5E39" w:rsidP="007E6AB8"/>
    <w:p w:rsidR="00EB5E39" w:rsidRDefault="00EB5E39" w:rsidP="007E6AB8"/>
    <w:p w:rsidR="007E6AB8" w:rsidRDefault="007E6AB8" w:rsidP="007E6AB8">
      <w:r>
        <w:t>Model 2:</w:t>
      </w:r>
    </w:p>
    <w:p w:rsidR="007E6AB8" w:rsidRDefault="007E6AB8" w:rsidP="00EB5E39">
      <w:pPr>
        <w:pStyle w:val="Caption"/>
        <w:jc w:val="center"/>
      </w:pPr>
      <w:r>
        <w:rPr>
          <w:noProof/>
          <w:lang w:bidi="bn-BD"/>
        </w:rPr>
        <w:drawing>
          <wp:inline distT="0" distB="0" distL="0" distR="0" wp14:anchorId="338B8C67" wp14:editId="0B9623C3">
            <wp:extent cx="2944368" cy="1903458"/>
            <wp:effectExtent l="0" t="0" r="8890" b="190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tsne_model2_m1_kmeans.bmp"/>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9E6A93D" wp14:editId="40F741E2">
            <wp:extent cx="2944368" cy="1903458"/>
            <wp:effectExtent l="0" t="0" r="889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sne_model2_m1_kmeans_ch.bmp"/>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4&amp;225</w:t>
      </w:r>
      <w:r>
        <w:t xml:space="preserve"> k-Means on t-SNE </w:t>
      </w:r>
      <w:r w:rsidR="00133F83">
        <w:t>Model 1</w:t>
      </w:r>
    </w:p>
    <w:p w:rsidR="007E6AB8" w:rsidRDefault="007E6AB8" w:rsidP="00EB5E39">
      <w:pPr>
        <w:pStyle w:val="Caption"/>
        <w:jc w:val="center"/>
      </w:pPr>
      <w:r>
        <w:rPr>
          <w:noProof/>
          <w:lang w:bidi="bn-BD"/>
        </w:rPr>
        <w:drawing>
          <wp:inline distT="0" distB="0" distL="0" distR="0" wp14:anchorId="68A741D5" wp14:editId="73957433">
            <wp:extent cx="2944368" cy="1903458"/>
            <wp:effectExtent l="0" t="0" r="8890" b="190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tsne_model2_m2_kmeans.bmp"/>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797B0FA" wp14:editId="216D48C1">
            <wp:extent cx="2944368" cy="1903458"/>
            <wp:effectExtent l="0" t="0" r="889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tsne_model2_m2_kmeans_ch.bmp"/>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6&amp;227</w:t>
      </w:r>
      <w:r>
        <w:t xml:space="preserve"> k-Means on t-SNE </w:t>
      </w:r>
      <w:r w:rsidR="00133F83">
        <w:t>Model 2</w:t>
      </w:r>
    </w:p>
    <w:p w:rsidR="007E6AB8" w:rsidRDefault="007E6AB8" w:rsidP="00EB5E39">
      <w:pPr>
        <w:pStyle w:val="Caption"/>
        <w:jc w:val="center"/>
      </w:pPr>
      <w:r>
        <w:rPr>
          <w:noProof/>
          <w:lang w:bidi="bn-BD"/>
        </w:rPr>
        <w:drawing>
          <wp:inline distT="0" distB="0" distL="0" distR="0" wp14:anchorId="788CD719" wp14:editId="4E24C2C2">
            <wp:extent cx="2944368" cy="1903458"/>
            <wp:effectExtent l="0" t="0" r="8890" b="190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tsne_model2_m3_kmeans.bmp"/>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3505CDF" wp14:editId="6D07D364">
            <wp:extent cx="2944368" cy="1903458"/>
            <wp:effectExtent l="0" t="0" r="8890" b="190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tsne_model2_m3_kmeans_ch.bmp"/>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28&amp;229</w:t>
      </w:r>
      <w:r>
        <w:t xml:space="preserve"> k-Means on t-SNE </w:t>
      </w:r>
      <w:r w:rsidR="00133F83">
        <w:t>Model 3</w:t>
      </w:r>
    </w:p>
    <w:p w:rsidR="007E6AB8" w:rsidRDefault="007E6AB8" w:rsidP="007E6AB8"/>
    <w:p w:rsidR="007E6AB8" w:rsidRDefault="007E6AB8" w:rsidP="00EB5E39">
      <w:pPr>
        <w:pStyle w:val="Caption"/>
        <w:jc w:val="center"/>
      </w:pPr>
      <w:r>
        <w:rPr>
          <w:noProof/>
          <w:lang w:bidi="bn-BD"/>
        </w:rPr>
        <w:lastRenderedPageBreak/>
        <w:drawing>
          <wp:inline distT="0" distB="0" distL="0" distR="0" wp14:anchorId="6045913F" wp14:editId="67E209B5">
            <wp:extent cx="2944368" cy="1903458"/>
            <wp:effectExtent l="0" t="0" r="8890" b="190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tsne_model2_m4_kmeans.bmp"/>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59B4D34" wp14:editId="11EDA5AD">
            <wp:extent cx="2944368" cy="1903458"/>
            <wp:effectExtent l="0" t="0" r="889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sne_model2_m4_kmeans_ch.bmp"/>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0&amp;231</w:t>
      </w:r>
      <w:r>
        <w:t xml:space="preserve"> k-Means on t-SNE </w:t>
      </w:r>
      <w:r w:rsidR="00133F83">
        <w:t>Model 4</w:t>
      </w:r>
    </w:p>
    <w:p w:rsidR="007E6AB8" w:rsidRDefault="007E6AB8" w:rsidP="00EB5E39">
      <w:pPr>
        <w:pStyle w:val="Caption"/>
        <w:jc w:val="center"/>
      </w:pPr>
      <w:r>
        <w:rPr>
          <w:noProof/>
          <w:lang w:bidi="bn-BD"/>
        </w:rPr>
        <w:drawing>
          <wp:inline distT="0" distB="0" distL="0" distR="0" wp14:anchorId="64F992E5" wp14:editId="55854C1B">
            <wp:extent cx="2944368" cy="1903458"/>
            <wp:effectExtent l="0" t="0" r="8890" b="190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tsne_model2_m5_kmeans.bmp"/>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5C59DBE" wp14:editId="39417E7B">
            <wp:extent cx="2944368" cy="1903458"/>
            <wp:effectExtent l="0" t="0" r="8890" b="190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sne_model2_m5_kmeans_ch.bmp"/>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2&amp;233</w:t>
      </w:r>
      <w:r>
        <w:t xml:space="preserve"> k-Means on t-SNE </w:t>
      </w:r>
      <w:r w:rsidR="00133F83">
        <w:t>Model 5</w:t>
      </w:r>
    </w:p>
    <w:p w:rsidR="007E6AB8" w:rsidRDefault="007E6AB8" w:rsidP="00EB5E39">
      <w:pPr>
        <w:pStyle w:val="Caption"/>
        <w:jc w:val="center"/>
      </w:pPr>
      <w:r>
        <w:rPr>
          <w:noProof/>
          <w:lang w:bidi="bn-BD"/>
        </w:rPr>
        <w:drawing>
          <wp:inline distT="0" distB="0" distL="0" distR="0" wp14:anchorId="209E0349" wp14:editId="68F0CFC0">
            <wp:extent cx="2944368" cy="1903458"/>
            <wp:effectExtent l="0" t="0" r="8890"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tsne_model2_m6_kmeans.bmp"/>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95ED67B" wp14:editId="465735CD">
            <wp:extent cx="2944368" cy="1903458"/>
            <wp:effectExtent l="0" t="0" r="8890" b="190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tsne_model2_m6_kmeans_ch.bmp"/>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4&amp;235</w:t>
      </w:r>
      <w:r>
        <w:t xml:space="preserve"> k-Means on t-SNE </w:t>
      </w:r>
      <w:r w:rsidR="00133F83">
        <w:t>Model 6</w:t>
      </w:r>
    </w:p>
    <w:p w:rsidR="007E6AB8" w:rsidRDefault="007E6AB8" w:rsidP="007E6AB8"/>
    <w:p w:rsidR="007E6AB8" w:rsidRDefault="007E6AB8" w:rsidP="00EB5E39">
      <w:pPr>
        <w:pStyle w:val="Caption"/>
        <w:jc w:val="center"/>
      </w:pPr>
      <w:r>
        <w:rPr>
          <w:noProof/>
          <w:lang w:bidi="bn-BD"/>
        </w:rPr>
        <w:lastRenderedPageBreak/>
        <w:drawing>
          <wp:inline distT="0" distB="0" distL="0" distR="0" wp14:anchorId="1AB7E2E6" wp14:editId="1B885AD6">
            <wp:extent cx="2944368" cy="1903458"/>
            <wp:effectExtent l="0" t="0" r="8890" b="190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tsne_model2_m7_kmeans.bmp"/>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118FF1" wp14:editId="11CC0657">
            <wp:extent cx="2944368" cy="1903458"/>
            <wp:effectExtent l="0" t="0" r="8890" b="190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tsne_model2_m7_kmeans_ch.bmp"/>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6&amp;237</w:t>
      </w:r>
      <w:r>
        <w:t xml:space="preserve"> k-Means on t-SNE </w:t>
      </w:r>
      <w:r w:rsidR="00133F83">
        <w:t>Model 7</w:t>
      </w:r>
    </w:p>
    <w:p w:rsidR="007E6AB8" w:rsidRDefault="007E6AB8" w:rsidP="00EB5E39">
      <w:pPr>
        <w:pStyle w:val="Caption"/>
        <w:jc w:val="center"/>
      </w:pPr>
      <w:r>
        <w:rPr>
          <w:noProof/>
          <w:lang w:bidi="bn-BD"/>
        </w:rPr>
        <w:drawing>
          <wp:inline distT="0" distB="0" distL="0" distR="0" wp14:anchorId="5B1BFFC3" wp14:editId="5C2FB29B">
            <wp:extent cx="2944368" cy="1903458"/>
            <wp:effectExtent l="0" t="0" r="8890" b="190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sne_model2_m8_kmeans.bmp"/>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2CE3CB30" wp14:editId="39F6B2F9">
            <wp:extent cx="2944368" cy="1903458"/>
            <wp:effectExtent l="0" t="0" r="8890" b="190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sne_model2_m8_kmeans_ch.bmp"/>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133F83">
        <w:t>238&amp;239</w:t>
      </w:r>
      <w:r>
        <w:t xml:space="preserve"> k-Means on t-SNE </w:t>
      </w:r>
      <w:r w:rsidR="00133F83">
        <w:t>Model 8</w:t>
      </w:r>
    </w:p>
    <w:p w:rsidR="007E6AB8" w:rsidRDefault="007E6AB8" w:rsidP="00EB5E39">
      <w:pPr>
        <w:pStyle w:val="Caption"/>
        <w:jc w:val="center"/>
      </w:pPr>
      <w:r>
        <w:rPr>
          <w:noProof/>
          <w:lang w:bidi="bn-BD"/>
        </w:rPr>
        <w:drawing>
          <wp:inline distT="0" distB="0" distL="0" distR="0" wp14:anchorId="483CDFAF" wp14:editId="625E259F">
            <wp:extent cx="2944368" cy="1903458"/>
            <wp:effectExtent l="0" t="0" r="889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tsne_model2_m9_kmeans.bmp"/>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0D637ED" wp14:editId="452C5FE8">
            <wp:extent cx="2944368" cy="1903458"/>
            <wp:effectExtent l="0" t="0" r="8890" b="190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tsne_model2_m9_kmeans_ch.bmp"/>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 xml:space="preserve">Figure </w:t>
      </w:r>
      <w:r w:rsidR="00E36A43">
        <w:t>240&amp;241</w:t>
      </w:r>
      <w:r>
        <w:t xml:space="preserve"> k-Means on t-SNE Model 9</w:t>
      </w:r>
    </w:p>
    <w:p w:rsidR="00EB5E39" w:rsidRDefault="00EB5E39" w:rsidP="00EB5E39"/>
    <w:p w:rsidR="00EB5E39" w:rsidRDefault="00EB5E39" w:rsidP="00EB5E39"/>
    <w:p w:rsidR="00EB5E39" w:rsidRDefault="00EB5E39" w:rsidP="00EB5E39"/>
    <w:p w:rsidR="00EB5E39" w:rsidRDefault="00EB5E39" w:rsidP="00EB5E39"/>
    <w:p w:rsidR="00EB5E39" w:rsidRDefault="00EB5E39" w:rsidP="00EB5E39"/>
    <w:p w:rsidR="00EB5E39" w:rsidRPr="00EB5E39" w:rsidRDefault="00EB5E39" w:rsidP="00EB5E39"/>
    <w:p w:rsidR="00E36A43" w:rsidRDefault="00E36A43" w:rsidP="00E36A43">
      <w:r>
        <w:t>Model 3:</w:t>
      </w:r>
    </w:p>
    <w:p w:rsidR="00E36A43" w:rsidRDefault="00E36A43" w:rsidP="00EB5E39">
      <w:pPr>
        <w:pStyle w:val="Caption"/>
        <w:jc w:val="center"/>
      </w:pPr>
      <w:r>
        <w:rPr>
          <w:noProof/>
          <w:lang w:bidi="bn-BD"/>
        </w:rPr>
        <w:drawing>
          <wp:inline distT="0" distB="0" distL="0" distR="0" wp14:anchorId="526814D5" wp14:editId="7DF40924">
            <wp:extent cx="2944368" cy="1903458"/>
            <wp:effectExtent l="0" t="0" r="8890"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tsne_model3_m1_kmeans.bmp"/>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60F9B26" wp14:editId="6FBFB806">
            <wp:extent cx="2944368" cy="1903458"/>
            <wp:effectExtent l="0" t="0" r="8890" b="190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tsne_model3_m1_kmeans_ch.bmp"/>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2&amp;243 k-Means on t-SNE Model 1</w:t>
      </w:r>
    </w:p>
    <w:p w:rsidR="00E36A43" w:rsidRDefault="00E36A43" w:rsidP="00EB5E39">
      <w:pPr>
        <w:pStyle w:val="Caption"/>
        <w:jc w:val="center"/>
      </w:pPr>
      <w:r>
        <w:rPr>
          <w:noProof/>
          <w:lang w:bidi="bn-BD"/>
        </w:rPr>
        <w:drawing>
          <wp:inline distT="0" distB="0" distL="0" distR="0" wp14:anchorId="2903B95D" wp14:editId="0EEAEFF1">
            <wp:extent cx="2944368" cy="1903458"/>
            <wp:effectExtent l="0" t="0" r="8890" b="190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tsne_model3_m2_kmeans.bmp"/>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6603AB25" wp14:editId="35C985EE">
            <wp:extent cx="2944368" cy="1903458"/>
            <wp:effectExtent l="0" t="0" r="8890" b="190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tsne_model3_m2_kmeans_ch.bmp"/>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4&amp;245 k-Means on t-SNE Model 2</w:t>
      </w:r>
    </w:p>
    <w:p w:rsidR="00E36A43" w:rsidRDefault="00E36A43" w:rsidP="00EB5E39">
      <w:pPr>
        <w:pStyle w:val="Caption"/>
        <w:jc w:val="center"/>
      </w:pPr>
      <w:r>
        <w:rPr>
          <w:noProof/>
          <w:lang w:bidi="bn-BD"/>
        </w:rPr>
        <w:drawing>
          <wp:inline distT="0" distB="0" distL="0" distR="0" wp14:anchorId="0F23CCFC" wp14:editId="6B7BAAFF">
            <wp:extent cx="2944368" cy="1903458"/>
            <wp:effectExtent l="0" t="0" r="8890" b="190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tsne_model3_m3_kmeans.bmp"/>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025BF579" wp14:editId="1CE4C7C0">
            <wp:extent cx="2944368" cy="1903458"/>
            <wp:effectExtent l="0" t="0" r="889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tsne_model3_m3_kmeans_ch.bmp"/>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6&amp;247 k-Means on t-SNE Model 3</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0FCFCB59" wp14:editId="31B8E176">
            <wp:extent cx="2944368" cy="1903458"/>
            <wp:effectExtent l="0" t="0" r="8890" b="190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tsne_model3_m4_kmeans.bmp"/>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CAE3453" wp14:editId="621A206D">
            <wp:extent cx="2944368" cy="1903458"/>
            <wp:effectExtent l="0" t="0" r="8890" b="190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tsne_model3_m4_kmeans_ch.bmp"/>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48&amp;249 k-Means on t-SNE Model 4</w:t>
      </w:r>
    </w:p>
    <w:p w:rsidR="00E36A43" w:rsidRDefault="00E36A43" w:rsidP="00EB5E39">
      <w:pPr>
        <w:pStyle w:val="Caption"/>
        <w:jc w:val="center"/>
      </w:pPr>
      <w:r>
        <w:rPr>
          <w:noProof/>
          <w:lang w:bidi="bn-BD"/>
        </w:rPr>
        <w:drawing>
          <wp:inline distT="0" distB="0" distL="0" distR="0" wp14:anchorId="1F5AF25B" wp14:editId="7F105117">
            <wp:extent cx="2944368" cy="1903458"/>
            <wp:effectExtent l="0" t="0" r="8890" b="190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tsne_model3_m5_kmeans.bmp"/>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003DCDD" wp14:editId="1F3CC75B">
            <wp:extent cx="2944368" cy="1903458"/>
            <wp:effectExtent l="0" t="0" r="8890" b="190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tsne_model3_m5_kmeans_ch.bmp"/>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0&amp;251 k-Means on t-SNE Model 5</w:t>
      </w:r>
    </w:p>
    <w:p w:rsidR="00E36A43" w:rsidRDefault="00E36A43" w:rsidP="00EB5E39">
      <w:pPr>
        <w:pStyle w:val="Caption"/>
        <w:jc w:val="center"/>
      </w:pPr>
      <w:r>
        <w:rPr>
          <w:noProof/>
          <w:lang w:bidi="bn-BD"/>
        </w:rPr>
        <w:drawing>
          <wp:inline distT="0" distB="0" distL="0" distR="0" wp14:anchorId="79B8A2F4" wp14:editId="3B5073FC">
            <wp:extent cx="2944368" cy="1903458"/>
            <wp:effectExtent l="0" t="0" r="8890" b="190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tsne_model3_m6_kmeans.bmp"/>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187E6271" wp14:editId="43933F00">
            <wp:extent cx="2944368" cy="1903458"/>
            <wp:effectExtent l="0" t="0" r="8890"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tsne_model3_m6_kmeans_ch.bmp"/>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2&amp;253 k-Means on t-SNE Model 6</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02E4B473" wp14:editId="1AEB6444">
            <wp:extent cx="2944368" cy="1903458"/>
            <wp:effectExtent l="0" t="0" r="8890" b="190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tsne_model3_m7_kmeans.bmp"/>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37238EE" wp14:editId="5FFEE417">
            <wp:extent cx="2944368" cy="1903458"/>
            <wp:effectExtent l="0" t="0" r="889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tsne_model3_m7_kmeans_ch.bmp"/>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4&amp;255 k-Means on t-SNE Model 7</w:t>
      </w:r>
    </w:p>
    <w:p w:rsidR="00E36A43" w:rsidRDefault="00E36A43" w:rsidP="00EB5E39">
      <w:pPr>
        <w:pStyle w:val="Caption"/>
        <w:jc w:val="center"/>
      </w:pPr>
      <w:r>
        <w:rPr>
          <w:noProof/>
          <w:lang w:bidi="bn-BD"/>
        </w:rPr>
        <w:drawing>
          <wp:inline distT="0" distB="0" distL="0" distR="0" wp14:anchorId="50813A32" wp14:editId="08A262F7">
            <wp:extent cx="2944368" cy="1903458"/>
            <wp:effectExtent l="0" t="0" r="889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tsne_model3_m8_kmeans.bmp"/>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8BB4631" wp14:editId="2380A2F0">
            <wp:extent cx="2944368" cy="1903458"/>
            <wp:effectExtent l="0" t="0" r="8890" b="190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tsne_model3_m8_kmeans_ch.bmp"/>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6&amp;257 k-Means on t-SNE Model 8</w:t>
      </w:r>
    </w:p>
    <w:p w:rsidR="00E36A43" w:rsidRDefault="00E36A43" w:rsidP="00EB5E39">
      <w:pPr>
        <w:pStyle w:val="Caption"/>
        <w:jc w:val="center"/>
      </w:pPr>
      <w:r>
        <w:rPr>
          <w:noProof/>
          <w:lang w:bidi="bn-BD"/>
        </w:rPr>
        <w:drawing>
          <wp:inline distT="0" distB="0" distL="0" distR="0" wp14:anchorId="18F7A290" wp14:editId="6F242BD3">
            <wp:extent cx="2944368" cy="1903458"/>
            <wp:effectExtent l="0" t="0" r="8890" b="190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sne_model3_m9_kmeans.bmp"/>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9B242B9" wp14:editId="26B6A3D3">
            <wp:extent cx="2944368" cy="1903458"/>
            <wp:effectExtent l="0" t="0" r="8890" b="190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tsne_model3_m9_kmeans_ch.bmp"/>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58&amp;259 k-Means on t-SNE Model 9</w:t>
      </w:r>
    </w:p>
    <w:p w:rsidR="00EB5E39" w:rsidRDefault="00EB5E39" w:rsidP="00E36A43"/>
    <w:p w:rsidR="00EB5E39" w:rsidRDefault="00EB5E39" w:rsidP="00E36A43"/>
    <w:p w:rsidR="00EB5E39" w:rsidRDefault="00EB5E39" w:rsidP="00E36A43"/>
    <w:p w:rsidR="00EB5E39" w:rsidRDefault="00EB5E39" w:rsidP="00E36A43"/>
    <w:p w:rsidR="00EB5E39" w:rsidRDefault="00EB5E39" w:rsidP="00E36A43"/>
    <w:p w:rsidR="00EB5E39" w:rsidRDefault="00EB5E39" w:rsidP="00E36A43"/>
    <w:p w:rsidR="00E36A43" w:rsidRDefault="00E36A43" w:rsidP="00E36A43">
      <w:r>
        <w:t>Model 4:</w:t>
      </w:r>
    </w:p>
    <w:p w:rsidR="00E36A43" w:rsidRDefault="00E36A43" w:rsidP="00EB5E39">
      <w:pPr>
        <w:pStyle w:val="Caption"/>
        <w:jc w:val="center"/>
      </w:pPr>
      <w:r>
        <w:rPr>
          <w:noProof/>
          <w:lang w:bidi="bn-BD"/>
        </w:rPr>
        <w:drawing>
          <wp:inline distT="0" distB="0" distL="0" distR="0" wp14:anchorId="47B7AFB7" wp14:editId="6CDCE60E">
            <wp:extent cx="2944368" cy="1903458"/>
            <wp:effectExtent l="0" t="0" r="8890" b="190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tsne_model4_m1_kmeans.bmp"/>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71729A79" wp14:editId="549D09AB">
            <wp:extent cx="2944368" cy="1903458"/>
            <wp:effectExtent l="0" t="0" r="8890" b="190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tsne_model4_m1_kmeans_ch.bmp"/>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0&amp;261 k-Means on t-SNE Model 1</w:t>
      </w:r>
    </w:p>
    <w:p w:rsidR="00E36A43" w:rsidRDefault="00E36A43" w:rsidP="00EB5E39">
      <w:pPr>
        <w:pStyle w:val="Caption"/>
        <w:jc w:val="center"/>
      </w:pPr>
      <w:r>
        <w:rPr>
          <w:noProof/>
          <w:lang w:bidi="bn-BD"/>
        </w:rPr>
        <w:drawing>
          <wp:inline distT="0" distB="0" distL="0" distR="0" wp14:anchorId="2788CCC0" wp14:editId="46239D3E">
            <wp:extent cx="2944368" cy="1903458"/>
            <wp:effectExtent l="0" t="0" r="8890" b="190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sne_model4_m2_kmeans.bmp"/>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F5435E7" wp14:editId="3CA4CBB7">
            <wp:extent cx="2944368" cy="1903458"/>
            <wp:effectExtent l="0" t="0" r="8890" b="190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tsne_model4_m2_kmeans_ch.bmp"/>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2&amp;263 k-Means on t-SNE Model 2</w:t>
      </w:r>
    </w:p>
    <w:p w:rsidR="00E36A43" w:rsidRDefault="00E36A43" w:rsidP="00EB5E39">
      <w:pPr>
        <w:pStyle w:val="Caption"/>
        <w:jc w:val="center"/>
      </w:pPr>
      <w:r>
        <w:rPr>
          <w:noProof/>
          <w:lang w:bidi="bn-BD"/>
        </w:rPr>
        <w:drawing>
          <wp:inline distT="0" distB="0" distL="0" distR="0" wp14:anchorId="1927FB6F" wp14:editId="2DE57D89">
            <wp:extent cx="2944368" cy="1903458"/>
            <wp:effectExtent l="0" t="0" r="8890" b="190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tsne_model4_m3_kmeans.bmp"/>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580DAAB0" wp14:editId="1F5A0B70">
            <wp:extent cx="2944368" cy="1903458"/>
            <wp:effectExtent l="0" t="0" r="8890" b="190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tsne_model4_m3_kmeans_ch.bmp"/>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4&amp;265 k-Means on t-SNE Model 3</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5C7597EF" wp14:editId="26529A45">
            <wp:extent cx="2944368" cy="1903458"/>
            <wp:effectExtent l="0" t="0" r="8890" b="190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tsne_model4_m4_kmeans.bmp"/>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9F518DD" wp14:editId="5AC7C148">
            <wp:extent cx="2944368" cy="1903458"/>
            <wp:effectExtent l="0" t="0" r="889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tsne_model4_m4_kmeans_ch.bmp"/>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6&amp;267 k-Means on t-SNE Model 4</w:t>
      </w:r>
    </w:p>
    <w:p w:rsidR="00E36A43" w:rsidRDefault="00E36A43" w:rsidP="00EB5E39">
      <w:pPr>
        <w:pStyle w:val="Caption"/>
        <w:jc w:val="center"/>
      </w:pPr>
      <w:r>
        <w:rPr>
          <w:noProof/>
          <w:lang w:bidi="bn-BD"/>
        </w:rPr>
        <w:drawing>
          <wp:inline distT="0" distB="0" distL="0" distR="0" wp14:anchorId="3C4ECFAF" wp14:editId="36822EF6">
            <wp:extent cx="2944368" cy="1903458"/>
            <wp:effectExtent l="0" t="0" r="8890" b="190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sne_model4_m5_kmeans.bmp"/>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B506AA9" wp14:editId="1718A053">
            <wp:extent cx="2944368" cy="1903458"/>
            <wp:effectExtent l="0" t="0" r="8890" b="190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tsne_model4_m5_kmeans_ch.bmp"/>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68&amp;269 k-Means on t-SNE Model 5</w:t>
      </w:r>
    </w:p>
    <w:p w:rsidR="00E36A43" w:rsidRDefault="00E36A43" w:rsidP="00EB5E39">
      <w:pPr>
        <w:pStyle w:val="Caption"/>
        <w:jc w:val="center"/>
      </w:pPr>
      <w:r>
        <w:rPr>
          <w:noProof/>
          <w:lang w:bidi="bn-BD"/>
        </w:rPr>
        <w:drawing>
          <wp:inline distT="0" distB="0" distL="0" distR="0" wp14:anchorId="26CB5C35" wp14:editId="629D1EBD">
            <wp:extent cx="2944368" cy="1903458"/>
            <wp:effectExtent l="0" t="0" r="8890" b="190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tsne_model4_m6_kmeans.bmp"/>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40B12F6C" wp14:editId="68751840">
            <wp:extent cx="2944368" cy="1903458"/>
            <wp:effectExtent l="0" t="0" r="8890" b="190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tsne_model4_m6_kmeans_ch.bmp"/>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0&amp;271 k-Means on t-SNE Model 6</w:t>
      </w:r>
    </w:p>
    <w:p w:rsidR="00E36A43" w:rsidRDefault="00E36A43" w:rsidP="00E36A43"/>
    <w:p w:rsidR="00E36A43" w:rsidRDefault="00E36A43" w:rsidP="00EB5E39">
      <w:pPr>
        <w:pStyle w:val="Caption"/>
        <w:jc w:val="center"/>
      </w:pPr>
      <w:r>
        <w:rPr>
          <w:noProof/>
          <w:lang w:bidi="bn-BD"/>
        </w:rPr>
        <w:lastRenderedPageBreak/>
        <w:drawing>
          <wp:inline distT="0" distB="0" distL="0" distR="0" wp14:anchorId="6F303D2B" wp14:editId="28A7865F">
            <wp:extent cx="2944368" cy="1903458"/>
            <wp:effectExtent l="0" t="0" r="8890" b="190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sne_model4_m7_kmeans.bmp"/>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DDAA5C8" wp14:editId="0816B723">
            <wp:extent cx="2944368" cy="1903458"/>
            <wp:effectExtent l="0" t="0" r="8890" b="190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tsne_model4_m7_kmeans_ch.bmp"/>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2&amp;273 k-Means on t-SNE Model 7</w:t>
      </w:r>
    </w:p>
    <w:p w:rsidR="00E36A43" w:rsidRDefault="00E36A43" w:rsidP="00EB5E39">
      <w:pPr>
        <w:pStyle w:val="Caption"/>
        <w:jc w:val="center"/>
      </w:pPr>
      <w:r>
        <w:rPr>
          <w:noProof/>
          <w:lang w:bidi="bn-BD"/>
        </w:rPr>
        <w:drawing>
          <wp:inline distT="0" distB="0" distL="0" distR="0" wp14:anchorId="6A7C6625" wp14:editId="41678EA1">
            <wp:extent cx="2944368" cy="1903458"/>
            <wp:effectExtent l="0" t="0" r="8890" b="190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tsne_model4_m8_kmeans.bmp"/>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Pr>
          <w:noProof/>
          <w:lang w:bidi="bn-BD"/>
        </w:rPr>
        <w:drawing>
          <wp:inline distT="0" distB="0" distL="0" distR="0" wp14:anchorId="3CD793A0" wp14:editId="35473280">
            <wp:extent cx="2944368" cy="1903458"/>
            <wp:effectExtent l="0" t="0" r="8890" b="190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tsne_model4_m8_kmeans_ch.bmp"/>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4&amp;275 k-Means on t-SNE Model 8</w:t>
      </w:r>
    </w:p>
    <w:p w:rsidR="00E36A43" w:rsidRDefault="00E36A43" w:rsidP="00EB5E39">
      <w:pPr>
        <w:pStyle w:val="Caption"/>
        <w:jc w:val="center"/>
      </w:pPr>
      <w:r>
        <w:rPr>
          <w:noProof/>
          <w:lang w:bidi="bn-BD"/>
        </w:rPr>
        <w:drawing>
          <wp:inline distT="0" distB="0" distL="0" distR="0" wp14:anchorId="07691605" wp14:editId="657E7629">
            <wp:extent cx="2944368" cy="1903459"/>
            <wp:effectExtent l="0" t="0" r="8890" b="190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tsne_model4_m9_kmeans.bmp"/>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2944368" cy="1903459"/>
                    </a:xfrm>
                    <a:prstGeom prst="rect">
                      <a:avLst/>
                    </a:prstGeom>
                  </pic:spPr>
                </pic:pic>
              </a:graphicData>
            </a:graphic>
          </wp:inline>
        </w:drawing>
      </w:r>
      <w:r>
        <w:rPr>
          <w:noProof/>
          <w:lang w:bidi="bn-BD"/>
        </w:rPr>
        <w:drawing>
          <wp:inline distT="0" distB="0" distL="0" distR="0" wp14:anchorId="3F87F383" wp14:editId="5D95C2A7">
            <wp:extent cx="2944368" cy="1903458"/>
            <wp:effectExtent l="0" t="0" r="8890"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tsne_model4_m9_kmeans_ch.bmp"/>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t>Figure 276&amp;277 k-Means on t-SNE Model 9</w:t>
      </w:r>
    </w:p>
    <w:p w:rsidR="007E6AB8" w:rsidRPr="007E6AB8" w:rsidRDefault="00451F1C" w:rsidP="007E6AB8">
      <w:r>
        <w:br w:type="page"/>
      </w:r>
    </w:p>
    <w:p w:rsidR="00A17154" w:rsidRDefault="004035D4" w:rsidP="00A17154">
      <w:pPr>
        <w:pStyle w:val="Heading3"/>
      </w:pPr>
      <w:bookmarkStart w:id="38" w:name="_Toc61739568"/>
      <w:r>
        <w:lastRenderedPageBreak/>
        <w:t>6.2.</w:t>
      </w:r>
      <w:r w:rsidR="00A17154">
        <w:t>4</w:t>
      </w:r>
      <w:r w:rsidR="00A17154">
        <w:tab/>
        <w:t xml:space="preserve"> K-means on PCA</w:t>
      </w:r>
      <w:bookmarkEnd w:id="38"/>
    </w:p>
    <w:p w:rsidR="00451F1C" w:rsidRDefault="00451F1C" w:rsidP="00EB5E39">
      <w:pPr>
        <w:pStyle w:val="Caption"/>
        <w:jc w:val="center"/>
      </w:pPr>
      <w:r>
        <w:rPr>
          <w:noProof/>
          <w:lang w:bidi="bn-BD"/>
        </w:rPr>
        <w:drawing>
          <wp:inline distT="0" distB="0" distL="0" distR="0" wp14:anchorId="5559673E" wp14:editId="61DAA8E9">
            <wp:extent cx="5102352" cy="3401568"/>
            <wp:effectExtent l="0" t="0" r="3175"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kmeans_pca_m1.bmp"/>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2D1191" w:rsidRDefault="00451F1C" w:rsidP="00EB5E39">
      <w:pPr>
        <w:pStyle w:val="Caption"/>
        <w:jc w:val="center"/>
      </w:pPr>
      <w:r>
        <w:t>Figure 278 k-Means on PCA Model 1</w:t>
      </w:r>
    </w:p>
    <w:p w:rsidR="00451F1C" w:rsidRDefault="00451F1C" w:rsidP="00EB5E39">
      <w:pPr>
        <w:pStyle w:val="Caption"/>
        <w:jc w:val="center"/>
      </w:pPr>
      <w:r>
        <w:rPr>
          <w:noProof/>
          <w:lang w:bidi="bn-BD"/>
        </w:rPr>
        <w:drawing>
          <wp:inline distT="0" distB="0" distL="0" distR="0" wp14:anchorId="1C8EE85C" wp14:editId="3174D29C">
            <wp:extent cx="5102352" cy="3401568"/>
            <wp:effectExtent l="0" t="0" r="3175" b="889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kmeans_pca_m2.bmp"/>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EB5E39">
      <w:pPr>
        <w:pStyle w:val="Caption"/>
        <w:jc w:val="center"/>
      </w:pPr>
      <w:r>
        <w:t>Figure 279 k-Means on PCA Model 2</w:t>
      </w:r>
    </w:p>
    <w:p w:rsidR="00451F1C" w:rsidRDefault="00451F1C" w:rsidP="002D1191">
      <w:pPr>
        <w:pStyle w:val="Caption"/>
        <w:jc w:val="center"/>
      </w:pPr>
      <w:r>
        <w:rPr>
          <w:noProof/>
          <w:lang w:bidi="bn-BD"/>
        </w:rPr>
        <w:lastRenderedPageBreak/>
        <w:drawing>
          <wp:inline distT="0" distB="0" distL="0" distR="0" wp14:anchorId="69C0858F" wp14:editId="19D0A574">
            <wp:extent cx="5102352" cy="3401568"/>
            <wp:effectExtent l="0" t="0" r="3175" b="889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kmeans_pca_m3.bmp"/>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0 k-Means on PCA Model 3</w:t>
      </w:r>
      <w:r>
        <w:rPr>
          <w:noProof/>
          <w:lang w:bidi="bn-BD"/>
        </w:rPr>
        <w:drawing>
          <wp:inline distT="0" distB="0" distL="0" distR="0" wp14:anchorId="74681932" wp14:editId="589B8CFF">
            <wp:extent cx="5102352" cy="3401568"/>
            <wp:effectExtent l="0" t="0" r="3175" b="889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kmeans_pca_m4.bmp"/>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1 k-Means on PCA Model 4</w:t>
      </w:r>
    </w:p>
    <w:p w:rsidR="00451F1C" w:rsidRDefault="00451F1C" w:rsidP="002D1191">
      <w:pPr>
        <w:pStyle w:val="Caption"/>
        <w:jc w:val="center"/>
      </w:pPr>
      <w:r>
        <w:rPr>
          <w:noProof/>
          <w:lang w:bidi="bn-BD"/>
        </w:rPr>
        <w:lastRenderedPageBreak/>
        <w:drawing>
          <wp:inline distT="0" distB="0" distL="0" distR="0" wp14:anchorId="627CF9F6" wp14:editId="6F8E3EB6">
            <wp:extent cx="5102352" cy="3401568"/>
            <wp:effectExtent l="0" t="0" r="3175"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kmeans_pca_m5.bmp"/>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2 k-Means on PCA Model 5</w:t>
      </w:r>
      <w:r>
        <w:rPr>
          <w:noProof/>
          <w:lang w:bidi="bn-BD"/>
        </w:rPr>
        <w:drawing>
          <wp:inline distT="0" distB="0" distL="0" distR="0" wp14:anchorId="3F08BEFC" wp14:editId="4D938E8E">
            <wp:extent cx="5102352" cy="3401568"/>
            <wp:effectExtent l="0" t="0" r="3175" b="889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kmeans_pca_m6.bmp"/>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3 k-Means on PCA Model 6</w:t>
      </w:r>
    </w:p>
    <w:p w:rsidR="00451F1C" w:rsidRDefault="00451F1C" w:rsidP="002D1191">
      <w:pPr>
        <w:pStyle w:val="Caption"/>
        <w:jc w:val="center"/>
      </w:pPr>
      <w:r>
        <w:rPr>
          <w:noProof/>
          <w:lang w:bidi="bn-BD"/>
        </w:rPr>
        <w:lastRenderedPageBreak/>
        <w:drawing>
          <wp:inline distT="0" distB="0" distL="0" distR="0" wp14:anchorId="30D0C297" wp14:editId="53C5EF00">
            <wp:extent cx="5102352" cy="3401568"/>
            <wp:effectExtent l="0" t="0" r="3175"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kmeans_pca_m7.bmp"/>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4 k-Means on PCA Model 7</w:t>
      </w:r>
    </w:p>
    <w:p w:rsidR="00451F1C" w:rsidRDefault="00451F1C" w:rsidP="002D1191">
      <w:pPr>
        <w:pStyle w:val="Caption"/>
        <w:jc w:val="center"/>
      </w:pPr>
      <w:r>
        <w:rPr>
          <w:noProof/>
          <w:lang w:bidi="bn-BD"/>
        </w:rPr>
        <w:drawing>
          <wp:inline distT="0" distB="0" distL="0" distR="0" wp14:anchorId="6B6EAC2A" wp14:editId="0FCFA6F2">
            <wp:extent cx="5102352" cy="3401568"/>
            <wp:effectExtent l="0" t="0" r="3175" b="889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kmeans_pca_m8.bmp"/>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Default="00451F1C" w:rsidP="002D1191">
      <w:pPr>
        <w:pStyle w:val="Caption"/>
        <w:jc w:val="center"/>
      </w:pPr>
      <w:r>
        <w:t>Figure 285 k-Means on PCA Model 8</w:t>
      </w:r>
    </w:p>
    <w:p w:rsidR="00451F1C" w:rsidRPr="00451F1C" w:rsidRDefault="00451F1C" w:rsidP="002D1191">
      <w:pPr>
        <w:jc w:val="center"/>
      </w:pPr>
    </w:p>
    <w:p w:rsidR="00A17154" w:rsidRDefault="00451F1C" w:rsidP="002D1191">
      <w:pPr>
        <w:pStyle w:val="Caption"/>
        <w:jc w:val="center"/>
      </w:pPr>
      <w:r>
        <w:rPr>
          <w:noProof/>
          <w:lang w:bidi="bn-BD"/>
        </w:rPr>
        <w:lastRenderedPageBreak/>
        <w:drawing>
          <wp:inline distT="0" distB="0" distL="0" distR="0" wp14:anchorId="2C4443BE" wp14:editId="51E7A1D8">
            <wp:extent cx="5102352" cy="3401568"/>
            <wp:effectExtent l="0" t="0" r="3175"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kmeans_pca_m9.bmp"/>
                    <pic:cNvPicPr/>
                  </pic:nvPicPr>
                  <pic:blipFill>
                    <a:blip r:embed="rId297" cstate="print">
                      <a:extLst>
                        <a:ext uri="{28A0092B-C50C-407E-A947-70E740481C1C}">
                          <a14:useLocalDpi xmlns:a14="http://schemas.microsoft.com/office/drawing/2010/main" val="0"/>
                        </a:ext>
                      </a:extLst>
                    </a:blip>
                    <a:stretch>
                      <a:fillRect/>
                    </a:stretch>
                  </pic:blipFill>
                  <pic:spPr>
                    <a:xfrm>
                      <a:off x="0" y="0"/>
                      <a:ext cx="5102352" cy="3401568"/>
                    </a:xfrm>
                    <a:prstGeom prst="rect">
                      <a:avLst/>
                    </a:prstGeom>
                  </pic:spPr>
                </pic:pic>
              </a:graphicData>
            </a:graphic>
          </wp:inline>
        </w:drawing>
      </w:r>
    </w:p>
    <w:p w:rsidR="00451F1C" w:rsidRPr="00451F1C" w:rsidRDefault="00451F1C" w:rsidP="002D1191">
      <w:pPr>
        <w:pStyle w:val="Caption"/>
        <w:jc w:val="center"/>
      </w:pPr>
      <w:r>
        <w:t>Figure 286 k-Means on PCA Model 9</w:t>
      </w:r>
    </w:p>
    <w:p w:rsidR="00A17154" w:rsidRPr="00A17154" w:rsidRDefault="004035D4" w:rsidP="00A17154">
      <w:pPr>
        <w:pStyle w:val="Heading3"/>
      </w:pPr>
      <w:bookmarkStart w:id="39" w:name="_Toc61739569"/>
      <w:r>
        <w:t>6.2.</w:t>
      </w:r>
      <w:r w:rsidR="00A17154">
        <w:t xml:space="preserve">5 </w:t>
      </w:r>
      <w:r>
        <w:tab/>
      </w:r>
      <w:r w:rsidR="00A17154">
        <w:t>UMAP and K-means on UMAP</w:t>
      </w:r>
      <w:bookmarkEnd w:id="39"/>
    </w:p>
    <w:p w:rsidR="00A12E63" w:rsidRDefault="00451F1C" w:rsidP="00EB5E39">
      <w:pPr>
        <w:pStyle w:val="Caption"/>
        <w:jc w:val="center"/>
      </w:pPr>
      <w:r>
        <w:rPr>
          <w:noProof/>
          <w:lang w:bidi="bn-BD"/>
        </w:rPr>
        <w:drawing>
          <wp:inline distT="0" distB="0" distL="0" distR="0" wp14:anchorId="3E38C2CC" wp14:editId="2295D218">
            <wp:extent cx="2944368" cy="1962912"/>
            <wp:effectExtent l="0" t="0" r="889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umap_m1.bmp"/>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8A9AF38" wp14:editId="50B3E2A4">
            <wp:extent cx="2944368" cy="1962912"/>
            <wp:effectExtent l="0" t="0" r="889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umap_m2.bmp"/>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t>Figure 287 UMAP on Model 1</w:t>
      </w:r>
      <w:r>
        <w:tab/>
      </w:r>
      <w:r>
        <w:tab/>
      </w:r>
      <w:r>
        <w:tab/>
      </w:r>
      <w:r>
        <w:tab/>
        <w:t>Figure 288 UMAP on Model 2</w:t>
      </w:r>
      <w:r>
        <w:rPr>
          <w:noProof/>
          <w:lang w:bidi="bn-BD"/>
        </w:rPr>
        <w:drawing>
          <wp:inline distT="0" distB="0" distL="0" distR="0" wp14:anchorId="200A8B9E" wp14:editId="4F9ADE4D">
            <wp:extent cx="2944368" cy="1962912"/>
            <wp:effectExtent l="0" t="0" r="889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umap_m3.bmp"/>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034F08C4" wp14:editId="0A10040C">
            <wp:extent cx="2944368" cy="1962912"/>
            <wp:effectExtent l="0" t="0" r="889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umap_m4.bmp"/>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Pr="00451F1C">
        <w:t xml:space="preserve"> </w:t>
      </w:r>
      <w:r>
        <w:lastRenderedPageBreak/>
        <w:t xml:space="preserve">Figure </w:t>
      </w:r>
      <w:r w:rsidR="00A12E63">
        <w:t>289</w:t>
      </w:r>
      <w:r>
        <w:t xml:space="preserve"> UMAP on </w:t>
      </w:r>
      <w:r w:rsidR="00A12E63">
        <w:t>Model 3</w:t>
      </w:r>
      <w:r w:rsidR="00A12E63">
        <w:tab/>
      </w:r>
      <w:r w:rsidR="00A12E63">
        <w:tab/>
      </w:r>
      <w:r w:rsidR="00A12E63">
        <w:tab/>
      </w:r>
      <w:r w:rsidR="00A12E63">
        <w:tab/>
        <w:t>Figure 290 UMAP on Model 4</w:t>
      </w:r>
      <w:r>
        <w:rPr>
          <w:noProof/>
          <w:lang w:bidi="bn-BD"/>
        </w:rPr>
        <w:drawing>
          <wp:inline distT="0" distB="0" distL="0" distR="0" wp14:anchorId="237806B9" wp14:editId="4EA6A0D1">
            <wp:extent cx="2944368" cy="1962912"/>
            <wp:effectExtent l="0" t="0" r="889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umap_m5.bmp"/>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697456AA" wp14:editId="2F2DAD19">
            <wp:extent cx="2944368" cy="1962912"/>
            <wp:effectExtent l="0" t="0" r="889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umap_m6.bmp"/>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rsidRPr="00A12E63">
        <w:t xml:space="preserve"> </w:t>
      </w:r>
      <w:r w:rsidR="00A12E63">
        <w:t>Figure 291 UMAP on Model 5</w:t>
      </w:r>
      <w:r w:rsidR="00A12E63">
        <w:tab/>
      </w:r>
      <w:r w:rsidR="00A12E63">
        <w:tab/>
      </w:r>
      <w:r w:rsidR="00A12E63">
        <w:tab/>
      </w:r>
      <w:r w:rsidR="00A12E63">
        <w:tab/>
        <w:t>Figure 292 UMAP on Model 6</w:t>
      </w:r>
    </w:p>
    <w:p w:rsidR="00A12E63" w:rsidRDefault="00451F1C" w:rsidP="00EB5E39">
      <w:pPr>
        <w:pStyle w:val="Caption"/>
        <w:jc w:val="center"/>
      </w:pPr>
      <w:r>
        <w:rPr>
          <w:noProof/>
          <w:lang w:bidi="bn-BD"/>
        </w:rPr>
        <w:drawing>
          <wp:inline distT="0" distB="0" distL="0" distR="0" wp14:anchorId="06565CCC" wp14:editId="3A32A0E0">
            <wp:extent cx="2944368" cy="1962912"/>
            <wp:effectExtent l="0" t="0" r="889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umap_m7.bmp"/>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noProof/>
          <w:lang w:bidi="bn-BD"/>
        </w:rPr>
        <w:drawing>
          <wp:inline distT="0" distB="0" distL="0" distR="0" wp14:anchorId="43529601" wp14:editId="52517C07">
            <wp:extent cx="2944368" cy="1962912"/>
            <wp:effectExtent l="0" t="0" r="889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umap_m8.bmp"/>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A12E63">
        <w:t>Figure 293 UMAP on Model 7</w:t>
      </w:r>
      <w:r w:rsidR="00A12E63">
        <w:tab/>
      </w:r>
      <w:r w:rsidR="00A12E63">
        <w:tab/>
      </w:r>
      <w:r w:rsidR="00A12E63">
        <w:tab/>
      </w:r>
      <w:r w:rsidR="00A12E63">
        <w:tab/>
        <w:t>Figure 294 UMAP on Model 8</w:t>
      </w:r>
    </w:p>
    <w:p w:rsidR="00A12E63" w:rsidRDefault="00451F1C" w:rsidP="00EB5E39">
      <w:pPr>
        <w:pStyle w:val="Caption"/>
        <w:jc w:val="center"/>
      </w:pPr>
      <w:r>
        <w:rPr>
          <w:noProof/>
          <w:lang w:bidi="bn-BD"/>
        </w:rPr>
        <w:drawing>
          <wp:inline distT="0" distB="0" distL="0" distR="0" wp14:anchorId="1B100651" wp14:editId="50CF08DF">
            <wp:extent cx="2944368" cy="1962912"/>
            <wp:effectExtent l="0" t="0" r="889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umap_m9.bmp"/>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A12E63" w:rsidRDefault="00A12E63" w:rsidP="00EB5E39">
      <w:pPr>
        <w:pStyle w:val="Caption"/>
        <w:jc w:val="center"/>
      </w:pPr>
      <w:r>
        <w:t>Figure 295 UMAP on Model 9</w:t>
      </w:r>
    </w:p>
    <w:p w:rsidR="00A12E63" w:rsidRDefault="00A12E63">
      <w:r>
        <w:br w:type="page"/>
      </w:r>
    </w:p>
    <w:p w:rsidR="00BD00EF" w:rsidRDefault="00A12E63" w:rsidP="00EB5E39">
      <w:pPr>
        <w:pStyle w:val="Caption"/>
        <w:jc w:val="center"/>
      </w:pPr>
      <w:r>
        <w:rPr>
          <w:i w:val="0"/>
          <w:iCs w:val="0"/>
          <w:noProof/>
          <w:lang w:bidi="bn-BD"/>
        </w:rPr>
        <w:lastRenderedPageBreak/>
        <w:drawing>
          <wp:inline distT="0" distB="0" distL="0" distR="0" wp14:anchorId="31943CBD" wp14:editId="1EEADD74">
            <wp:extent cx="2944368" cy="1962912"/>
            <wp:effectExtent l="0" t="0" r="889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umap_m1_km.bmp"/>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333E66DC" wp14:editId="7BFCD6D7">
            <wp:extent cx="2944368" cy="1962912"/>
            <wp:effectExtent l="0" t="0" r="889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umap_m2_km.bmp"/>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6 K-means on UMAP on Model 1</w:t>
      </w:r>
      <w:r w:rsidR="00BD00EF">
        <w:tab/>
      </w:r>
      <w:r w:rsidR="00BD00EF">
        <w:tab/>
      </w:r>
      <w:r w:rsidR="00BD00EF">
        <w:tab/>
        <w:t>Figure 297 K-means on UMAP on Model 2</w:t>
      </w:r>
    </w:p>
    <w:p w:rsidR="00BD00EF" w:rsidRDefault="00A12E63" w:rsidP="00EB5E39">
      <w:pPr>
        <w:pStyle w:val="Caption"/>
        <w:jc w:val="center"/>
      </w:pPr>
      <w:r>
        <w:rPr>
          <w:i w:val="0"/>
          <w:iCs w:val="0"/>
          <w:noProof/>
          <w:lang w:bidi="bn-BD"/>
        </w:rPr>
        <w:drawing>
          <wp:inline distT="0" distB="0" distL="0" distR="0" wp14:anchorId="2DCAFCE7" wp14:editId="5F54FB10">
            <wp:extent cx="2944368" cy="1962912"/>
            <wp:effectExtent l="0" t="0" r="889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umap_m3_km.bmp"/>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5A308A26" wp14:editId="1330BEE1">
            <wp:extent cx="2944368" cy="1962912"/>
            <wp:effectExtent l="0" t="0" r="889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umap_m4_km.bmp"/>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298 K-means on UMAP on Model 3</w:t>
      </w:r>
      <w:r w:rsidR="00BD00EF">
        <w:tab/>
      </w:r>
      <w:r w:rsidR="00BD00EF">
        <w:tab/>
      </w:r>
      <w:r w:rsidR="00BD00EF">
        <w:tab/>
        <w:t>Figure 299 K-means on UMAP on Model 4</w:t>
      </w:r>
    </w:p>
    <w:p w:rsidR="00BD00EF" w:rsidRPr="00BD00EF" w:rsidRDefault="00A12E63" w:rsidP="00EB5E39">
      <w:pPr>
        <w:pStyle w:val="Caption"/>
        <w:jc w:val="center"/>
      </w:pPr>
      <w:r>
        <w:rPr>
          <w:i w:val="0"/>
          <w:iCs w:val="0"/>
          <w:noProof/>
          <w:lang w:bidi="bn-BD"/>
        </w:rPr>
        <w:drawing>
          <wp:inline distT="0" distB="0" distL="0" distR="0" wp14:anchorId="501786DE" wp14:editId="319DD747">
            <wp:extent cx="2944368" cy="1962912"/>
            <wp:effectExtent l="0" t="0" r="889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umap_m5_km.bmp"/>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0F589676" wp14:editId="5490F446">
            <wp:extent cx="2944368" cy="1962912"/>
            <wp:effectExtent l="0" t="0" r="889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umap_m6_km.bmp"/>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0 K-means on UMAP on Model 5</w:t>
      </w:r>
      <w:r w:rsidR="00BD00EF">
        <w:tab/>
      </w:r>
      <w:r w:rsidR="00BD00EF">
        <w:tab/>
      </w:r>
      <w:r w:rsidR="00BD00EF">
        <w:tab/>
        <w:t>Figure 301 K-means on UMAP on Model 6</w:t>
      </w:r>
    </w:p>
    <w:p w:rsidR="00BD00EF" w:rsidRPr="00BD00EF" w:rsidRDefault="00A12E63" w:rsidP="00EB5E39">
      <w:pPr>
        <w:pStyle w:val="Caption"/>
        <w:jc w:val="center"/>
      </w:pPr>
      <w:r>
        <w:rPr>
          <w:i w:val="0"/>
          <w:iCs w:val="0"/>
          <w:noProof/>
          <w:lang w:bidi="bn-BD"/>
        </w:rPr>
        <w:lastRenderedPageBreak/>
        <w:drawing>
          <wp:inline distT="0" distB="0" distL="0" distR="0" wp14:anchorId="57F7FF3D" wp14:editId="6007B0E2">
            <wp:extent cx="2944368" cy="1962912"/>
            <wp:effectExtent l="0" t="0" r="889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umap_m7_km.bmp"/>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Pr>
          <w:i w:val="0"/>
          <w:iCs w:val="0"/>
          <w:noProof/>
          <w:lang w:bidi="bn-BD"/>
        </w:rPr>
        <w:drawing>
          <wp:inline distT="0" distB="0" distL="0" distR="0" wp14:anchorId="2219B342" wp14:editId="4EFEA6B2">
            <wp:extent cx="2944368" cy="1962912"/>
            <wp:effectExtent l="0" t="0" r="889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umap_m8_km.bmp"/>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r w:rsidR="00BD00EF">
        <w:t>Figure 302 K-means on UMAP on Model 7</w:t>
      </w:r>
      <w:r w:rsidR="00BD00EF">
        <w:tab/>
      </w:r>
      <w:r w:rsidR="00BD00EF">
        <w:tab/>
      </w:r>
      <w:r w:rsidR="00BD00EF">
        <w:tab/>
        <w:t>Figure 303 K-means on UMAP on Model 8</w:t>
      </w:r>
    </w:p>
    <w:p w:rsidR="00BD00EF" w:rsidRDefault="00A12E63" w:rsidP="00EB5E39">
      <w:pPr>
        <w:pStyle w:val="Caption"/>
        <w:jc w:val="center"/>
      </w:pPr>
      <w:r>
        <w:rPr>
          <w:i w:val="0"/>
          <w:iCs w:val="0"/>
          <w:noProof/>
          <w:lang w:bidi="bn-BD"/>
        </w:rPr>
        <w:drawing>
          <wp:inline distT="0" distB="0" distL="0" distR="0" wp14:anchorId="1A4DCB97" wp14:editId="358819ED">
            <wp:extent cx="2944368" cy="1962912"/>
            <wp:effectExtent l="0" t="0" r="889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umap_m9_km.bmp"/>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2944368" cy="1962912"/>
                    </a:xfrm>
                    <a:prstGeom prst="rect">
                      <a:avLst/>
                    </a:prstGeom>
                  </pic:spPr>
                </pic:pic>
              </a:graphicData>
            </a:graphic>
          </wp:inline>
        </w:drawing>
      </w:r>
    </w:p>
    <w:p w:rsidR="00BD00EF" w:rsidRPr="00BD00EF" w:rsidRDefault="00BD00EF" w:rsidP="00EB5E39">
      <w:pPr>
        <w:pStyle w:val="Caption"/>
        <w:jc w:val="center"/>
      </w:pPr>
      <w:r>
        <w:t>Figure 304 K-means on UMAP on Model 9</w:t>
      </w:r>
    </w:p>
    <w:p w:rsidR="00A12E63" w:rsidRDefault="00A12E63">
      <w:pPr>
        <w:rPr>
          <w:i/>
          <w:iCs/>
          <w:color w:val="44546A" w:themeColor="text2"/>
          <w:sz w:val="18"/>
          <w:szCs w:val="18"/>
        </w:rPr>
      </w:pPr>
    </w:p>
    <w:p w:rsidR="00354AE5" w:rsidRDefault="004035D4" w:rsidP="00354AE5">
      <w:pPr>
        <w:pStyle w:val="Heading3"/>
      </w:pPr>
      <w:bookmarkStart w:id="40" w:name="_Toc61739570"/>
      <w:r>
        <w:t>6.2.</w:t>
      </w:r>
      <w:r w:rsidR="00A17154">
        <w:t>6</w:t>
      </w:r>
      <w:r w:rsidR="00A17154">
        <w:tab/>
      </w:r>
      <w:proofErr w:type="spellStart"/>
      <w:r w:rsidR="00A17154">
        <w:t>Sammon’s</w:t>
      </w:r>
      <w:proofErr w:type="spellEnd"/>
      <w:r w:rsidR="00A17154">
        <w:t xml:space="preserve"> mapping</w:t>
      </w:r>
      <w:bookmarkEnd w:id="40"/>
    </w:p>
    <w:p w:rsidR="00BD00EF" w:rsidRPr="00BD00EF" w:rsidRDefault="00BD00EF" w:rsidP="00EB5E39">
      <w:pPr>
        <w:pStyle w:val="Caption"/>
        <w:jc w:val="center"/>
      </w:pPr>
      <w:r>
        <w:rPr>
          <w:noProof/>
          <w:lang w:bidi="bn-BD"/>
        </w:rPr>
        <w:drawing>
          <wp:inline distT="0" distB="0" distL="0" distR="0" wp14:anchorId="41576A2C" wp14:editId="5190E1FD">
            <wp:extent cx="2944368" cy="1656207"/>
            <wp:effectExtent l="0" t="0" r="8890" b="127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ammon_m1.bmp"/>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3E3A961B" wp14:editId="689D5290">
            <wp:extent cx="2944368" cy="1656207"/>
            <wp:effectExtent l="0" t="0" r="8890" b="127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sammon_m2.bmp"/>
                    <pic:cNvPicPr/>
                  </pic:nvPicPr>
                  <pic:blipFill>
                    <a:blip r:embed="rId317"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5 </w:t>
      </w:r>
      <w:proofErr w:type="spellStart"/>
      <w:r>
        <w:t>Sammon’s</w:t>
      </w:r>
      <w:proofErr w:type="spellEnd"/>
      <w:r>
        <w:t xml:space="preserve"> mapping on Model 1</w:t>
      </w:r>
      <w:r>
        <w:tab/>
      </w:r>
      <w:r>
        <w:tab/>
      </w:r>
      <w:r>
        <w:tab/>
        <w:t xml:space="preserve">Figure 306 </w:t>
      </w:r>
      <w:proofErr w:type="spellStart"/>
      <w:r>
        <w:t>Sammon’s</w:t>
      </w:r>
      <w:proofErr w:type="spellEnd"/>
      <w:r>
        <w:t xml:space="preserve"> mapping on Model 2</w:t>
      </w:r>
    </w:p>
    <w:p w:rsidR="00BD00EF" w:rsidRDefault="00BD00EF" w:rsidP="00EB5E39">
      <w:pPr>
        <w:jc w:val="center"/>
      </w:pPr>
    </w:p>
    <w:p w:rsidR="00BD00EF" w:rsidRDefault="00BD00EF" w:rsidP="00EB5E39">
      <w:pPr>
        <w:jc w:val="center"/>
      </w:pPr>
      <w:r>
        <w:rPr>
          <w:noProof/>
          <w:lang w:bidi="bn-BD"/>
        </w:rPr>
        <w:lastRenderedPageBreak/>
        <w:drawing>
          <wp:inline distT="0" distB="0" distL="0" distR="0" wp14:anchorId="76754676" wp14:editId="0C1D0924">
            <wp:extent cx="2944368" cy="1656207"/>
            <wp:effectExtent l="0" t="0" r="8890" b="127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ammon_m3.bmp"/>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50F46FB0" wp14:editId="4C6D82F6">
            <wp:extent cx="2944368" cy="1656207"/>
            <wp:effectExtent l="0" t="0" r="8890" b="127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ammon_m4.bmp"/>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EB5E39">
      <w:pPr>
        <w:pStyle w:val="Caption"/>
        <w:jc w:val="center"/>
      </w:pPr>
      <w:r>
        <w:t xml:space="preserve">Figure 307 </w:t>
      </w:r>
      <w:proofErr w:type="spellStart"/>
      <w:r>
        <w:t>Sammon’s</w:t>
      </w:r>
      <w:proofErr w:type="spellEnd"/>
      <w:r>
        <w:t xml:space="preserve"> mapping on Model 3</w:t>
      </w:r>
      <w:r>
        <w:tab/>
      </w:r>
      <w:r>
        <w:tab/>
      </w:r>
      <w:r>
        <w:tab/>
        <w:t xml:space="preserve">Figure 308 </w:t>
      </w:r>
      <w:proofErr w:type="spellStart"/>
      <w:r>
        <w:t>Sammon’s</w:t>
      </w:r>
      <w:proofErr w:type="spellEnd"/>
      <w:r>
        <w:t xml:space="preserve"> mapping on Model 4</w:t>
      </w:r>
    </w:p>
    <w:p w:rsidR="00BD00EF" w:rsidRPr="00BD00EF" w:rsidRDefault="00BD00EF" w:rsidP="00EB5E39">
      <w:pPr>
        <w:pStyle w:val="Caption"/>
        <w:jc w:val="center"/>
      </w:pPr>
      <w:r>
        <w:rPr>
          <w:noProof/>
          <w:lang w:bidi="bn-BD"/>
        </w:rPr>
        <w:drawing>
          <wp:inline distT="0" distB="0" distL="0" distR="0" wp14:anchorId="2045F0E9" wp14:editId="3637D072">
            <wp:extent cx="2944368" cy="1656207"/>
            <wp:effectExtent l="0" t="0" r="8890" b="127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sammon_m5.bmp"/>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164468ED" wp14:editId="597A18D3">
            <wp:extent cx="2944368" cy="1656207"/>
            <wp:effectExtent l="0" t="0" r="8890" b="127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sammon_m6.bmp"/>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t xml:space="preserve">Figure 309 </w:t>
      </w:r>
      <w:proofErr w:type="spellStart"/>
      <w:r>
        <w:t>Sammon’s</w:t>
      </w:r>
      <w:proofErr w:type="spellEnd"/>
      <w:r>
        <w:t xml:space="preserve"> mapping on Model 5</w:t>
      </w:r>
      <w:r>
        <w:tab/>
      </w:r>
      <w:r>
        <w:tab/>
      </w:r>
      <w:r>
        <w:tab/>
        <w:t xml:space="preserve">Figure 310 </w:t>
      </w:r>
      <w:proofErr w:type="spellStart"/>
      <w:r>
        <w:t>Sammon’s</w:t>
      </w:r>
      <w:proofErr w:type="spellEnd"/>
      <w:r>
        <w:t xml:space="preserve"> mapping on Model 6</w:t>
      </w:r>
    </w:p>
    <w:p w:rsidR="00BD00EF" w:rsidRDefault="00BD00EF" w:rsidP="00EB5E39">
      <w:pPr>
        <w:jc w:val="center"/>
      </w:pPr>
      <w:r>
        <w:rPr>
          <w:noProof/>
          <w:lang w:bidi="bn-BD"/>
        </w:rPr>
        <w:drawing>
          <wp:inline distT="0" distB="0" distL="0" distR="0" wp14:anchorId="3C17307E" wp14:editId="60AC2372">
            <wp:extent cx="2944368" cy="1656207"/>
            <wp:effectExtent l="0" t="0" r="8890" b="127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ammon_m7.bmp"/>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r>
        <w:rPr>
          <w:noProof/>
          <w:lang w:bidi="bn-BD"/>
        </w:rPr>
        <w:drawing>
          <wp:inline distT="0" distB="0" distL="0" distR="0" wp14:anchorId="46D8A5CE" wp14:editId="005D9E11">
            <wp:extent cx="2944368" cy="1656207"/>
            <wp:effectExtent l="0" t="0" r="8890" b="127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sammon_m8.bmp"/>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Default="00BD00EF" w:rsidP="00EB5E39">
      <w:pPr>
        <w:pStyle w:val="Caption"/>
        <w:jc w:val="center"/>
      </w:pPr>
      <w:r>
        <w:t xml:space="preserve">Figure 311 </w:t>
      </w:r>
      <w:proofErr w:type="spellStart"/>
      <w:r>
        <w:t>Sammon’s</w:t>
      </w:r>
      <w:proofErr w:type="spellEnd"/>
      <w:r>
        <w:t xml:space="preserve"> mapping on Model 7</w:t>
      </w:r>
      <w:r>
        <w:tab/>
      </w:r>
      <w:r>
        <w:tab/>
      </w:r>
      <w:r>
        <w:tab/>
        <w:t xml:space="preserve">Figure 312 </w:t>
      </w:r>
      <w:proofErr w:type="spellStart"/>
      <w:r>
        <w:t>Sammon’s</w:t>
      </w:r>
      <w:proofErr w:type="spellEnd"/>
      <w:r>
        <w:t xml:space="preserve"> mapping on Model 8</w:t>
      </w:r>
    </w:p>
    <w:p w:rsidR="00BD00EF" w:rsidRDefault="00BD00EF" w:rsidP="00EB5E39">
      <w:pPr>
        <w:pStyle w:val="Caption"/>
        <w:jc w:val="center"/>
      </w:pPr>
      <w:r>
        <w:rPr>
          <w:noProof/>
          <w:lang w:bidi="bn-BD"/>
        </w:rPr>
        <w:drawing>
          <wp:inline distT="0" distB="0" distL="0" distR="0" wp14:anchorId="22859791" wp14:editId="7A1461A7">
            <wp:extent cx="2944368" cy="1656207"/>
            <wp:effectExtent l="0" t="0" r="889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ammon_m9.bmp"/>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944368" cy="1656207"/>
                    </a:xfrm>
                    <a:prstGeom prst="rect">
                      <a:avLst/>
                    </a:prstGeom>
                  </pic:spPr>
                </pic:pic>
              </a:graphicData>
            </a:graphic>
          </wp:inline>
        </w:drawing>
      </w:r>
    </w:p>
    <w:p w:rsidR="00BD00EF" w:rsidRPr="00BD00EF" w:rsidRDefault="00BD00EF" w:rsidP="00EB5E39">
      <w:pPr>
        <w:pStyle w:val="Caption"/>
        <w:jc w:val="center"/>
      </w:pPr>
      <w:r>
        <w:t xml:space="preserve">Figure 313 </w:t>
      </w:r>
      <w:proofErr w:type="spellStart"/>
      <w:r>
        <w:t>Sammon’s</w:t>
      </w:r>
      <w:proofErr w:type="spellEnd"/>
      <w:r>
        <w:t xml:space="preserve"> mapping on Model 9</w:t>
      </w:r>
    </w:p>
    <w:p w:rsidR="00BD00EF" w:rsidRDefault="00BD00EF" w:rsidP="00354AE5"/>
    <w:p w:rsidR="00354AE5" w:rsidRDefault="004035D4" w:rsidP="00354AE5">
      <w:pPr>
        <w:pStyle w:val="Heading3"/>
      </w:pPr>
      <w:bookmarkStart w:id="41" w:name="_Toc61739571"/>
      <w:r>
        <w:t>6.2.</w:t>
      </w:r>
      <w:r w:rsidR="00A17154">
        <w:t>7</w:t>
      </w:r>
      <w:r w:rsidR="00354AE5">
        <w:tab/>
      </w:r>
      <w:r w:rsidR="00A17154">
        <w:t>DBSCAN</w:t>
      </w:r>
      <w:bookmarkEnd w:id="41"/>
      <w:r w:rsidR="00A17154">
        <w:t xml:space="preserve"> </w:t>
      </w:r>
    </w:p>
    <w:p w:rsidR="00BD00EF" w:rsidRDefault="00BD00EF" w:rsidP="002D1191">
      <w:pPr>
        <w:pStyle w:val="Caption"/>
        <w:jc w:val="center"/>
      </w:pPr>
      <w:r>
        <w:rPr>
          <w:noProof/>
          <w:lang w:bidi="bn-BD"/>
        </w:rPr>
        <w:drawing>
          <wp:inline distT="0" distB="0" distL="0" distR="0" wp14:anchorId="7AF332EF" wp14:editId="5EF5F0FC">
            <wp:extent cx="2944368" cy="1670048"/>
            <wp:effectExtent l="0" t="0" r="8890" b="698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dbscan_kneeplot_m1.bmp"/>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C2ADE9F" wp14:editId="33AB42E5">
            <wp:extent cx="2944368" cy="1903458"/>
            <wp:effectExtent l="0" t="0" r="8890" b="190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dbscan_m1.bmp"/>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4 &amp; 315 Knee plot and DBSCAN on Model 1</w:t>
      </w:r>
    </w:p>
    <w:p w:rsidR="00BD00EF" w:rsidRPr="00354AE5" w:rsidRDefault="00BD00EF" w:rsidP="002D1191">
      <w:pPr>
        <w:pStyle w:val="Caption"/>
        <w:jc w:val="center"/>
      </w:pPr>
      <w:r>
        <w:rPr>
          <w:noProof/>
          <w:lang w:bidi="bn-BD"/>
        </w:rPr>
        <w:drawing>
          <wp:inline distT="0" distB="0" distL="0" distR="0" wp14:anchorId="4C320975" wp14:editId="36A1A52C">
            <wp:extent cx="2944368" cy="1670048"/>
            <wp:effectExtent l="0" t="0" r="889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dbscan_kneeplot_m2.bmp"/>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724A5063" wp14:editId="27FAEA24">
            <wp:extent cx="2944368" cy="1903458"/>
            <wp:effectExtent l="0" t="0" r="8890" b="190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dbscan_m2.bmp"/>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6 &amp; 317 Knee plot and DBSCAN on Model 2</w:t>
      </w:r>
    </w:p>
    <w:p w:rsidR="00BD00EF" w:rsidRDefault="00BD00EF" w:rsidP="002D1191">
      <w:pPr>
        <w:pStyle w:val="Caption"/>
        <w:jc w:val="center"/>
      </w:pPr>
      <w:r>
        <w:rPr>
          <w:noProof/>
          <w:lang w:bidi="bn-BD"/>
        </w:rPr>
        <w:drawing>
          <wp:inline distT="0" distB="0" distL="0" distR="0" wp14:anchorId="5FF52A70" wp14:editId="5B69EFD7">
            <wp:extent cx="2944368" cy="1670048"/>
            <wp:effectExtent l="0" t="0" r="8890" b="698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dbscan_kneeplot_m4.bmp"/>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0A22ED31" wp14:editId="78F21B5B">
            <wp:extent cx="2944368" cy="1903458"/>
            <wp:effectExtent l="0" t="0" r="8890" b="190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dbscan_m4.bmp"/>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18 &amp; 319 Knee plot and DBSCAN on Model 4</w:t>
      </w:r>
    </w:p>
    <w:p w:rsidR="00B45076" w:rsidRDefault="00BD00EF" w:rsidP="002D1191">
      <w:pPr>
        <w:pStyle w:val="Caption"/>
        <w:jc w:val="center"/>
      </w:pPr>
      <w:r>
        <w:rPr>
          <w:noProof/>
          <w:lang w:bidi="bn-BD"/>
        </w:rPr>
        <w:lastRenderedPageBreak/>
        <w:drawing>
          <wp:inline distT="0" distB="0" distL="0" distR="0" wp14:anchorId="7B1078DA" wp14:editId="41F93AB5">
            <wp:extent cx="2944368" cy="1670048"/>
            <wp:effectExtent l="0" t="0" r="8890" b="698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dbscan_kneeplot_m5.bmp"/>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14E00CE" wp14:editId="7881AA83">
            <wp:extent cx="2944368" cy="1903458"/>
            <wp:effectExtent l="0" t="0" r="8890" b="190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dbscan_m5.bmp"/>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0 &amp; 321 Knee plot and DBSCAN on Model 5</w:t>
      </w:r>
    </w:p>
    <w:p w:rsidR="00B45076" w:rsidRDefault="00BD00EF" w:rsidP="002D1191">
      <w:pPr>
        <w:pStyle w:val="Caption"/>
        <w:jc w:val="center"/>
      </w:pPr>
      <w:r>
        <w:rPr>
          <w:noProof/>
          <w:lang w:bidi="bn-BD"/>
        </w:rPr>
        <w:drawing>
          <wp:inline distT="0" distB="0" distL="0" distR="0" wp14:anchorId="21774EF7" wp14:editId="791D1871">
            <wp:extent cx="2944368" cy="1670048"/>
            <wp:effectExtent l="0" t="0" r="8890" b="698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dbscan_kneeplot_m6.bmp"/>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6C3FA886" wp14:editId="61311816">
            <wp:extent cx="2944368" cy="1903458"/>
            <wp:effectExtent l="0" t="0" r="8890" b="190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dbscan_m6.bmp"/>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2 &amp; 323 Knee plot and DBSCAN on Model 6</w:t>
      </w:r>
    </w:p>
    <w:p w:rsidR="00B45076" w:rsidRPr="00B45076" w:rsidRDefault="00BD00EF" w:rsidP="002D1191">
      <w:pPr>
        <w:pStyle w:val="Caption"/>
        <w:jc w:val="center"/>
      </w:pPr>
      <w:r>
        <w:rPr>
          <w:noProof/>
          <w:lang w:bidi="bn-BD"/>
        </w:rPr>
        <w:drawing>
          <wp:inline distT="0" distB="0" distL="0" distR="0" wp14:anchorId="3375E420" wp14:editId="4CBD7B30">
            <wp:extent cx="2944368" cy="1670048"/>
            <wp:effectExtent l="0" t="0" r="8890" b="698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dbscan_kneeplot_m7.bmp"/>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1C2BB8EE" wp14:editId="546249CB">
            <wp:extent cx="2944368" cy="1903458"/>
            <wp:effectExtent l="0" t="0" r="8890" b="190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dbscan_m7.bmp"/>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4 &amp; 325 Knee plot and DBSCAN on Model 7</w:t>
      </w:r>
    </w:p>
    <w:p w:rsidR="00B45076" w:rsidRDefault="00BD00EF" w:rsidP="002D1191">
      <w:pPr>
        <w:pStyle w:val="Caption"/>
        <w:jc w:val="center"/>
      </w:pPr>
      <w:r>
        <w:rPr>
          <w:noProof/>
          <w:lang w:bidi="bn-BD"/>
        </w:rPr>
        <w:lastRenderedPageBreak/>
        <w:drawing>
          <wp:inline distT="0" distB="0" distL="0" distR="0" wp14:anchorId="59B5C796" wp14:editId="2DB6B357">
            <wp:extent cx="2944368" cy="1670048"/>
            <wp:effectExtent l="0" t="0" r="8890" b="698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dbscan_kneeplot_m8.bmp"/>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550ACF05" wp14:editId="1AB4D86C">
            <wp:extent cx="2944368" cy="1903458"/>
            <wp:effectExtent l="0" t="0" r="8890" b="190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dbscan_m8.bmp"/>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r w:rsidR="00B45076">
        <w:t>Figure 326 &amp; 327 Knee plot and DBSCAN on Model 8</w:t>
      </w:r>
    </w:p>
    <w:p w:rsidR="00354AE5" w:rsidRDefault="00BD00EF" w:rsidP="002D1191">
      <w:pPr>
        <w:jc w:val="center"/>
      </w:pPr>
      <w:r>
        <w:rPr>
          <w:noProof/>
          <w:lang w:bidi="bn-BD"/>
        </w:rPr>
        <w:drawing>
          <wp:inline distT="0" distB="0" distL="0" distR="0" wp14:anchorId="26DF6667" wp14:editId="6368359D">
            <wp:extent cx="2944368" cy="1670048"/>
            <wp:effectExtent l="0" t="0" r="8890" b="698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dbscan_kneeplot_m9.bmp"/>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2944368" cy="1670048"/>
                    </a:xfrm>
                    <a:prstGeom prst="rect">
                      <a:avLst/>
                    </a:prstGeom>
                  </pic:spPr>
                </pic:pic>
              </a:graphicData>
            </a:graphic>
          </wp:inline>
        </w:drawing>
      </w:r>
      <w:r>
        <w:rPr>
          <w:noProof/>
          <w:lang w:bidi="bn-BD"/>
        </w:rPr>
        <w:drawing>
          <wp:inline distT="0" distB="0" distL="0" distR="0" wp14:anchorId="2FDDAAB8" wp14:editId="65EB10C9">
            <wp:extent cx="2944368" cy="1903458"/>
            <wp:effectExtent l="0" t="0" r="8890" b="190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dbscan_m9.bmp"/>
                    <pic:cNvPicPr/>
                  </pic:nvPicPr>
                  <pic:blipFill>
                    <a:blip r:embed="rId340" cstate="print">
                      <a:extLst>
                        <a:ext uri="{28A0092B-C50C-407E-A947-70E740481C1C}">
                          <a14:useLocalDpi xmlns:a14="http://schemas.microsoft.com/office/drawing/2010/main" val="0"/>
                        </a:ext>
                      </a:extLst>
                    </a:blip>
                    <a:stretch>
                      <a:fillRect/>
                    </a:stretch>
                  </pic:blipFill>
                  <pic:spPr>
                    <a:xfrm>
                      <a:off x="0" y="0"/>
                      <a:ext cx="2944368" cy="1903458"/>
                    </a:xfrm>
                    <a:prstGeom prst="rect">
                      <a:avLst/>
                    </a:prstGeom>
                  </pic:spPr>
                </pic:pic>
              </a:graphicData>
            </a:graphic>
          </wp:inline>
        </w:drawing>
      </w:r>
    </w:p>
    <w:p w:rsidR="00B45076" w:rsidRDefault="00B45076" w:rsidP="002D1191">
      <w:pPr>
        <w:pStyle w:val="Caption"/>
        <w:jc w:val="center"/>
      </w:pPr>
      <w:r>
        <w:t>Figure 328 &amp; 329 Knee plot and DBSCAN on Model 9</w:t>
      </w:r>
    </w:p>
    <w:p w:rsidR="00B45076" w:rsidRPr="00354AE5" w:rsidRDefault="00B45076" w:rsidP="002D1191">
      <w:pPr>
        <w:jc w:val="center"/>
      </w:pPr>
    </w:p>
    <w:p w:rsidR="00EB5E39" w:rsidRDefault="008F59C0">
      <w:r>
        <w:br w:type="page"/>
      </w:r>
    </w:p>
    <w:p w:rsidR="00EB5E39" w:rsidRDefault="00EB5E39"/>
    <w:p w:rsidR="00EB5E39" w:rsidRDefault="00EB5E39" w:rsidP="00EB5E39">
      <w:pPr>
        <w:pStyle w:val="Heading3"/>
      </w:pPr>
      <w:bookmarkStart w:id="42" w:name="_Toc61739572"/>
      <w:r>
        <w:t>6.3.1</w:t>
      </w:r>
      <w:r>
        <w:tab/>
        <w:t>Discussion</w:t>
      </w:r>
      <w:bookmarkEnd w:id="42"/>
      <w:r>
        <w:t xml:space="preserve"> </w:t>
      </w:r>
    </w:p>
    <w:p w:rsidR="00EB5E39" w:rsidRDefault="00EB5E39"/>
    <w:p w:rsidR="00A73834" w:rsidRDefault="00265613" w:rsidP="00A73834">
      <w:r>
        <w:t>In the sections 6.1.1 and 6.2.1, data analysis was performed on both p2p (Gnutella04) and collaboration network (CA-</w:t>
      </w:r>
      <w:proofErr w:type="spellStart"/>
      <w:r>
        <w:t>HepPH</w:t>
      </w:r>
      <w:proofErr w:type="spellEnd"/>
      <w:r>
        <w:t xml:space="preserve">). From the boxplot we can see that the variation of values for p2p is much larger than </w:t>
      </w:r>
      <w:proofErr w:type="spellStart"/>
      <w:r>
        <w:t>colabn</w:t>
      </w:r>
      <w:proofErr w:type="spellEnd"/>
      <w:r>
        <w:t xml:space="preserve"> (collaboration network). In the heat map in figure 2 and figure 166 we can also see that p2p has a more prominent positive and negative correlation among </w:t>
      </w:r>
      <w:r w:rsidR="00C32881">
        <w:t>its</w:t>
      </w:r>
      <w:r>
        <w:t xml:space="preserve"> centralities values, </w:t>
      </w:r>
      <w:r w:rsidR="00C32881">
        <w:t xml:space="preserve">whereas </w:t>
      </w:r>
      <w:proofErr w:type="spellStart"/>
      <w:r w:rsidR="00C32881">
        <w:t>colabn</w:t>
      </w:r>
      <w:proofErr w:type="spellEnd"/>
      <w:r w:rsidR="00C32881">
        <w:t xml:space="preserve"> has more positive correlation among its centralities. These can be used to discriminate between these networks. However, more descriptive statistics is necessary to be more confident about the discrimination. </w:t>
      </w:r>
      <w:r w:rsidR="00A73834">
        <w:t xml:space="preserve">In the sections 6.1.7 and 6.2.7 </w:t>
      </w:r>
      <w:proofErr w:type="spellStart"/>
      <w:r w:rsidR="00A73834">
        <w:t>dbscan</w:t>
      </w:r>
      <w:proofErr w:type="spellEnd"/>
      <w:r w:rsidR="001245AF">
        <w:t xml:space="preserve"> was performed on </w:t>
      </w:r>
      <w:proofErr w:type="spellStart"/>
      <w:r w:rsidR="001245AF">
        <w:t>pca</w:t>
      </w:r>
      <w:proofErr w:type="spellEnd"/>
      <w:r w:rsidR="001245AF">
        <w:t xml:space="preserve">. However, no meaningful cluster formation was not found. Instead, in both networks we can see different cluster groups. Some more dominating than others. </w:t>
      </w:r>
    </w:p>
    <w:p w:rsidR="00A73834" w:rsidRDefault="00A73834" w:rsidP="00A73834">
      <w:r>
        <w:t xml:space="preserve">In the sections 6.1.3 and 6.2.3, t-SNE was performed on the datasets. However, afterwards a </w:t>
      </w:r>
      <w:proofErr w:type="spellStart"/>
      <w:r>
        <w:t>kmeans</w:t>
      </w:r>
      <w:proofErr w:type="spellEnd"/>
      <w:r>
        <w:t xml:space="preserve"> clustering was performed on the t-SNE representation. The </w:t>
      </w:r>
      <w:proofErr w:type="spellStart"/>
      <w:r>
        <w:t>kmeans</w:t>
      </w:r>
      <w:proofErr w:type="spellEnd"/>
      <w:r>
        <w:t xml:space="preserve"> fitted a convex hull on the clusters. Optimum number of clusters was derived from the main dataset. The optimum clusters were calculated using knee-plots and </w:t>
      </w:r>
      <w:proofErr w:type="spellStart"/>
      <w:r w:rsidRPr="00A73834">
        <w:t>Calinski-Harabasz</w:t>
      </w:r>
      <w:proofErr w:type="spellEnd"/>
      <w:r w:rsidRPr="00A73834">
        <w:t xml:space="preserve"> index</w:t>
      </w:r>
      <w:r>
        <w:t xml:space="preserve">. Compared p2p, in </w:t>
      </w:r>
      <w:proofErr w:type="spellStart"/>
      <w:r>
        <w:t>colabn</w:t>
      </w:r>
      <w:proofErr w:type="spellEnd"/>
      <w:r>
        <w:t xml:space="preserve"> we can see more meaningful structures. For instance, </w:t>
      </w:r>
      <w:proofErr w:type="spellStart"/>
      <w:r>
        <w:t>colabn</w:t>
      </w:r>
      <w:proofErr w:type="spellEnd"/>
      <w:r>
        <w:t xml:space="preserve"> has circular structures in its clusters. Which can mean that collaborative/ communicative networks are likely to have close clique structures compared to sharing networks like p2p. However, p2p networks do have more abstract structures that are present in all 4 t-SNE models. For instance, in figure 77 and 78 we can see prominent clusters that are not mixed. These can mean community clusters in the network. Same can be said about figure 228 and 229. In those figure we can also see clusters that are not mixed and forming both abstract and simple structures like circles. These patterns can also be seen in the other figures.</w:t>
      </w:r>
      <w:r w:rsidR="00F648F5">
        <w:t xml:space="preserve"> </w:t>
      </w:r>
      <w:r>
        <w:t>In the sections 6.1.5 and 6.2.5</w:t>
      </w:r>
      <w:r w:rsidR="00CE67F9">
        <w:t xml:space="preserve"> </w:t>
      </w:r>
      <w:proofErr w:type="spellStart"/>
      <w:r w:rsidR="00CE67F9">
        <w:t>umap</w:t>
      </w:r>
      <w:proofErr w:type="spellEnd"/>
      <w:r w:rsidR="00CE67F9">
        <w:t xml:space="preserve"> was performed as an alternative representation compared to t-SNE. However, t-SNE conveys more meaningful representation compared to </w:t>
      </w:r>
      <w:proofErr w:type="spellStart"/>
      <w:r w:rsidR="00CE67F9">
        <w:t>umap</w:t>
      </w:r>
      <w:proofErr w:type="spellEnd"/>
      <w:r w:rsidR="00CE67F9">
        <w:t xml:space="preserve">. However, we can see more prominent community formation in </w:t>
      </w:r>
      <w:proofErr w:type="spellStart"/>
      <w:r w:rsidR="00CE67F9">
        <w:t>colabn</w:t>
      </w:r>
      <w:proofErr w:type="spellEnd"/>
      <w:r w:rsidR="00CE67F9">
        <w:t xml:space="preserve"> models, specifically figures 298, 301, 302, 303 and 304. On the other hand, we can see some form of community structure in figures 132, 135, 136 and 140. </w:t>
      </w:r>
    </w:p>
    <w:p w:rsidR="00EB5E39" w:rsidRDefault="00A73834">
      <w:r>
        <w:lastRenderedPageBreak/>
        <w:t xml:space="preserve">In the sections 6.1.4 and 6.2.4 </w:t>
      </w:r>
      <w:proofErr w:type="spellStart"/>
      <w:r w:rsidR="00CE67F9">
        <w:t>kmeans</w:t>
      </w:r>
      <w:proofErr w:type="spellEnd"/>
      <w:r w:rsidR="00CE67F9">
        <w:t xml:space="preserve"> was performed on </w:t>
      </w:r>
      <w:proofErr w:type="spellStart"/>
      <w:r w:rsidR="00CE67F9">
        <w:t>pca</w:t>
      </w:r>
      <w:proofErr w:type="spellEnd"/>
      <w:r w:rsidR="00CE67F9">
        <w:t xml:space="preserve">. As discussed earlier, optimum cluster numbers were calculated using knee-plots and </w:t>
      </w:r>
      <w:proofErr w:type="spellStart"/>
      <w:r w:rsidR="00CE67F9" w:rsidRPr="00A73834">
        <w:t>Calinski-Harabasz</w:t>
      </w:r>
      <w:proofErr w:type="spellEnd"/>
      <w:r w:rsidR="00CE67F9" w:rsidRPr="00A73834">
        <w:t xml:space="preserve"> index</w:t>
      </w:r>
      <w:r w:rsidR="00CE67F9">
        <w:t xml:space="preserve">. However, here we fitted different number of clusters apart from the best number. From our ablation models, we can see that both networks have very different spread to their data in dimension 1 and 2 of the </w:t>
      </w:r>
      <w:proofErr w:type="spellStart"/>
      <w:r w:rsidR="00CE67F9">
        <w:t>pca</w:t>
      </w:r>
      <w:proofErr w:type="spellEnd"/>
      <w:r w:rsidR="00CE67F9">
        <w:t xml:space="preserve">. Specifically, in model 4 we can see that the data has a stacked structure whereas model 4 of </w:t>
      </w:r>
      <w:proofErr w:type="spellStart"/>
      <w:r w:rsidR="00CE67F9">
        <w:t>colabn</w:t>
      </w:r>
      <w:proofErr w:type="spellEnd"/>
      <w:r w:rsidR="00CE67F9">
        <w:t xml:space="preserve"> looks more like a camel hump for lack of better words. We can see this similarity on all of the </w:t>
      </w:r>
      <w:proofErr w:type="spellStart"/>
      <w:r w:rsidR="00CE67F9">
        <w:t>pca</w:t>
      </w:r>
      <w:proofErr w:type="spellEnd"/>
      <w:r w:rsidR="00CE67F9">
        <w:t xml:space="preserve"> results. </w:t>
      </w:r>
      <w:r w:rsidR="00265613">
        <w:t xml:space="preserve">In the sections 6.1.6 and 6.2.6 </w:t>
      </w:r>
      <w:proofErr w:type="spellStart"/>
      <w:r w:rsidR="00265613">
        <w:t>sammons</w:t>
      </w:r>
      <w:proofErr w:type="spellEnd"/>
      <w:r w:rsidR="00674CA2">
        <w:t xml:space="preserve"> map was performed to see the impact of ablation study. Both networks showed discernable impact of the ablations models.   </w:t>
      </w:r>
    </w:p>
    <w:p w:rsidR="00EB5E39" w:rsidRDefault="00EB5E39"/>
    <w:p w:rsidR="00EB5E39" w:rsidRDefault="00EB5E39"/>
    <w:bookmarkStart w:id="43" w:name="_Toc61739573"/>
    <w:p w:rsidR="008F59C0" w:rsidRDefault="008F59C0" w:rsidP="00B31FA9">
      <w:pPr>
        <w:pStyle w:val="Heading1"/>
        <w:rPr>
          <w:rFonts w:cs="Times New Roman"/>
        </w:rPr>
      </w:pPr>
      <w:r w:rsidRPr="00FC5CA7">
        <w:rPr>
          <w:noProof/>
          <w:lang w:bidi="bn-BD"/>
        </w:rPr>
        <mc:AlternateContent>
          <mc:Choice Requires="wps">
            <w:drawing>
              <wp:anchor distT="0" distB="0" distL="114300" distR="114300" simplePos="0" relativeHeight="251668480" behindDoc="0" locked="0" layoutInCell="1" allowOverlap="1" wp14:anchorId="05EFD4DA" wp14:editId="5CC55CE6">
                <wp:simplePos x="0" y="0"/>
                <wp:positionH relativeFrom="margin">
                  <wp:align>center</wp:align>
                </wp:positionH>
                <wp:positionV relativeFrom="paragraph">
                  <wp:posOffset>-9525</wp:posOffset>
                </wp:positionV>
                <wp:extent cx="6400800" cy="0"/>
                <wp:effectExtent l="0" t="19050" r="19050" b="19050"/>
                <wp:wrapNone/>
                <wp:docPr id="8" name="Straight Connector 8"/>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C213539" id="Straight Connector 8" o:spid="_x0000_s1026" style="position:absolute;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pt" to="7in,-.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" strokecolor="black [3200]" strokeweight="2.25pt">
                <v:stroke joinstyle="miter"/>
                <w10:wrap anchorx="margin"/>
              </v:line>
            </w:pict>
          </mc:Fallback>
        </mc:AlternateContent>
      </w:r>
      <w:r w:rsidRPr="00FC5CA7">
        <w:t>CHAPTER</w:t>
      </w:r>
      <w:r w:rsidR="003D730D">
        <w:t xml:space="preserve"> 7</w:t>
      </w:r>
      <w:r>
        <w:t>: C</w:t>
      </w:r>
      <w:r w:rsidRPr="008F59C0">
        <w:t>ONCLUSION</w:t>
      </w:r>
      <w:r>
        <w:t xml:space="preserve"> A</w:t>
      </w:r>
      <w:r w:rsidRPr="008F59C0">
        <w:t>ND</w:t>
      </w:r>
      <w:r>
        <w:t xml:space="preserve"> F</w:t>
      </w:r>
      <w:r w:rsidRPr="008F59C0">
        <w:t>UTURE</w:t>
      </w:r>
      <w:r>
        <w:t xml:space="preserve"> W</w:t>
      </w:r>
      <w:r w:rsidRPr="008F59C0">
        <w:t>ORK</w:t>
      </w:r>
      <w:bookmarkEnd w:id="43"/>
    </w:p>
    <w:p w:rsidR="008F59C0" w:rsidRDefault="008F59C0" w:rsidP="008F59C0"/>
    <w:p w:rsidR="008F59C0" w:rsidRDefault="008F59C0" w:rsidP="008F59C0">
      <w:pPr>
        <w:rPr>
          <w:rFonts w:cs="Times New Roman"/>
          <w:sz w:val="36"/>
          <w:szCs w:val="36"/>
        </w:rPr>
      </w:pPr>
      <w:r>
        <w:rPr>
          <w:rFonts w:cs="Times New Roman"/>
          <w:sz w:val="36"/>
          <w:szCs w:val="36"/>
        </w:rPr>
        <w:br w:type="page"/>
      </w:r>
    </w:p>
    <w:p w:rsidR="00294CAF" w:rsidRDefault="0023551E" w:rsidP="008F59C0">
      <w:r>
        <w:lastRenderedPageBreak/>
        <w:t xml:space="preserve">In Conclusion, unsupervised discrimination among networks is possible to some extent. However, more datasets need to be examined and quantified in order to prove that yes different class of networks give different structural output and only than we can easily classify them without having any prior knowledge about them. For future work, we need to able to quantify our lower manifold representation for comparison. If we are able to quantify our visual analysis, we can have a more robust framework for network classification. </w:t>
      </w:r>
    </w:p>
    <w:p w:rsidR="00294CAF" w:rsidRDefault="00294CAF">
      <w:r>
        <w:br w:type="page"/>
      </w:r>
    </w:p>
    <w:p w:rsidR="008F59C0" w:rsidRDefault="00294CAF" w:rsidP="00DB0C4A">
      <w:pPr>
        <w:pStyle w:val="Heading2"/>
      </w:pPr>
      <w:bookmarkStart w:id="44" w:name="_Toc61739574"/>
      <w:r>
        <w:lastRenderedPageBreak/>
        <w:t>REFERENCES</w:t>
      </w:r>
      <w:bookmarkEnd w:id="44"/>
    </w:p>
    <w:p w:rsidR="00294CAF" w:rsidRDefault="00294CAF" w:rsidP="00294CAF">
      <w:r>
        <w:t>Bell, D. C., Atkinson, J. S., &amp; Carlson, J. W. (1999). Centrality measures for disease transmission networks. Social Networks, 21(1), 1–21. https://doi.org/10.1016/S0378-8733(98)00010-0</w:t>
      </w:r>
    </w:p>
    <w:p w:rsidR="00294CAF" w:rsidRDefault="00294CAF" w:rsidP="00294CAF">
      <w:proofErr w:type="spellStart"/>
      <w:r>
        <w:t>Bródka</w:t>
      </w:r>
      <w:proofErr w:type="spellEnd"/>
      <w:r>
        <w:t xml:space="preserve">, P., </w:t>
      </w:r>
      <w:proofErr w:type="spellStart"/>
      <w:r>
        <w:t>Skibicki</w:t>
      </w:r>
      <w:proofErr w:type="spellEnd"/>
      <w:r>
        <w:t xml:space="preserve">, K., </w:t>
      </w:r>
      <w:proofErr w:type="spellStart"/>
      <w:r>
        <w:t>Kazienko</w:t>
      </w:r>
      <w:proofErr w:type="spellEnd"/>
      <w:r>
        <w:t xml:space="preserve">, P., &amp; </w:t>
      </w:r>
      <w:proofErr w:type="spellStart"/>
      <w:r>
        <w:t>Musiał</w:t>
      </w:r>
      <w:proofErr w:type="spellEnd"/>
      <w:r>
        <w:t>, K. (2011). A degree centrality in multi-layered social network. Proceedings of the 2011 International Conference on Computational Aspects of Social Networks, CASoN’11, 237–242. https://doi.org/10.1109/CASON.2011.6085951</w:t>
      </w:r>
    </w:p>
    <w:p w:rsidR="00294CAF" w:rsidRDefault="00294CAF" w:rsidP="00294CAF">
      <w:r>
        <w:t xml:space="preserve">Chen, H., Yin, H., Chen, T., Viet, Q., Nguyen, H., &amp; </w:t>
      </w:r>
      <w:proofErr w:type="spellStart"/>
      <w:r>
        <w:t>Xue</w:t>
      </w:r>
      <w:proofErr w:type="spellEnd"/>
      <w:r>
        <w:t>, W. P. (2019). Exploiting Centrality Information with Graph Convolutions for Network Representation Learning. 2019 IEEE 35th International Conference on Data Engineering (ICDE), 590–601. https://doi.org/10.1109/ICDE.2019.00059</w:t>
      </w:r>
    </w:p>
    <w:p w:rsidR="00294CAF" w:rsidRDefault="00294CAF" w:rsidP="00294CAF">
      <w:r>
        <w:t xml:space="preserve">Chiu, C. C., </w:t>
      </w:r>
      <w:proofErr w:type="spellStart"/>
      <w:r>
        <w:t>Balkunid</w:t>
      </w:r>
      <w:proofErr w:type="spellEnd"/>
      <w:r>
        <w:t xml:space="preserve">, P., &amp; Weinberg, F. (2016). When managers become leaders : The role of manager network </w:t>
      </w:r>
      <w:proofErr w:type="gramStart"/>
      <w:r>
        <w:t>centralities ,</w:t>
      </w:r>
      <w:proofErr w:type="gramEnd"/>
      <w:r>
        <w:t xml:space="preserve"> social power , and followers ’ perception of leadership. The Leadership Quarterly. https://doi.org/10.1016/j.leaqua.2016.05.004</w:t>
      </w:r>
    </w:p>
    <w:p w:rsidR="00294CAF" w:rsidRDefault="00294CAF" w:rsidP="00294CAF">
      <w:r>
        <w:t xml:space="preserve">Cohn, A. M., Amato, M. S., Zhao, K., Wang, X., Cha, S., Pearson, J. L., </w:t>
      </w:r>
      <w:proofErr w:type="spellStart"/>
      <w:r>
        <w:t>Papandonatos</w:t>
      </w:r>
      <w:proofErr w:type="spellEnd"/>
      <w:r>
        <w:t>, G. D., &amp; Graham, A. L. (2019). Discussions of Alcohol Use in an Online Social Network for Smoking Cessation: Analysis of Topics, Sentiment, and Social Network Centrality. Alcoholism: Clinical and Experimental Research, 43(1), 108–114. https://doi.org/10.1111/acer.13906</w:t>
      </w:r>
    </w:p>
    <w:p w:rsidR="00294CAF" w:rsidRDefault="00294CAF" w:rsidP="00294CAF">
      <w:proofErr w:type="spellStart"/>
      <w:r>
        <w:t>Cordella</w:t>
      </w:r>
      <w:proofErr w:type="spellEnd"/>
      <w:r>
        <w:t xml:space="preserve">, L. P., Foggia, P., </w:t>
      </w:r>
      <w:proofErr w:type="spellStart"/>
      <w:r>
        <w:t>Sansone</w:t>
      </w:r>
      <w:proofErr w:type="spellEnd"/>
      <w:r>
        <w:t>, C., &amp; Vento, M. (2004). A (sub)graph isomorphism algorithm for matching large graphs. IEEE Transactions on Pattern Analysis and Machine Intelligence, 26(10), 1367–1372. https://doi.org/10.1109/TPAMI.2004.75</w:t>
      </w:r>
    </w:p>
    <w:p w:rsidR="00294CAF" w:rsidRDefault="00294CAF" w:rsidP="00294CAF">
      <w:proofErr w:type="spellStart"/>
      <w:r>
        <w:t>Crucitti</w:t>
      </w:r>
      <w:proofErr w:type="spellEnd"/>
      <w:r>
        <w:t xml:space="preserve">, P., </w:t>
      </w:r>
      <w:proofErr w:type="spellStart"/>
      <w:r>
        <w:t>Latora</w:t>
      </w:r>
      <w:proofErr w:type="spellEnd"/>
      <w:r>
        <w:t>, V., &amp; Porta, S. (2006). Centrality in networks of urban streets. Chaos, 16(1). https://doi.org/10.1063/1.2150162</w:t>
      </w:r>
    </w:p>
    <w:p w:rsidR="00294CAF" w:rsidRDefault="00294CAF" w:rsidP="00294CAF">
      <w:proofErr w:type="spellStart"/>
      <w:r>
        <w:t>Culotta</w:t>
      </w:r>
      <w:proofErr w:type="spellEnd"/>
      <w:r>
        <w:t>, A., &amp; Cutler, J. (2016). Predicting Twitter User Demographics using Distant Supervision from Website Traffic Data. 55, 389–408.</w:t>
      </w:r>
    </w:p>
    <w:p w:rsidR="00294CAF" w:rsidRDefault="00294CAF" w:rsidP="00294CAF">
      <w:r>
        <w:t>Hussain, J., &amp; Islam, M. A. (2016). Evaluation of graph centrality measures for tweet classification. 2016 International Conference on Computing, Electronic and Electrical Engineering, ICE Cube 2016 - Proceedings, 126–137. https://doi.org/10.1109/ICECUBE.2016.7495209</w:t>
      </w:r>
    </w:p>
    <w:p w:rsidR="00294CAF" w:rsidRDefault="00294CAF" w:rsidP="00294CAF">
      <w:r>
        <w:lastRenderedPageBreak/>
        <w:t xml:space="preserve">Joyce, K. E., </w:t>
      </w:r>
      <w:proofErr w:type="spellStart"/>
      <w:r>
        <w:t>Laurienti</w:t>
      </w:r>
      <w:proofErr w:type="spellEnd"/>
      <w:r>
        <w:t xml:space="preserve">, P. J., Burdette, J. H., &amp; </w:t>
      </w:r>
      <w:proofErr w:type="spellStart"/>
      <w:r>
        <w:t>Hayasaka</w:t>
      </w:r>
      <w:proofErr w:type="spellEnd"/>
      <w:r>
        <w:t xml:space="preserve">, S. (2010). A new measure of centrality for brain networks. </w:t>
      </w:r>
      <w:proofErr w:type="spellStart"/>
      <w:r>
        <w:t>PLoS</w:t>
      </w:r>
      <w:proofErr w:type="spellEnd"/>
      <w:r>
        <w:t xml:space="preserve"> ONE, 5(8). https://doi.org/10.1371/journal.pone.0012200</w:t>
      </w:r>
    </w:p>
    <w:p w:rsidR="00294CAF" w:rsidRDefault="00294CAF" w:rsidP="00294CAF">
      <w:proofErr w:type="spellStart"/>
      <w:r>
        <w:t>Landherr</w:t>
      </w:r>
      <w:proofErr w:type="spellEnd"/>
      <w:r>
        <w:t xml:space="preserve">, A., </w:t>
      </w:r>
      <w:proofErr w:type="spellStart"/>
      <w:r>
        <w:t>Friedl</w:t>
      </w:r>
      <w:proofErr w:type="spellEnd"/>
      <w:r>
        <w:t xml:space="preserve">, B., &amp; </w:t>
      </w:r>
      <w:proofErr w:type="spellStart"/>
      <w:r>
        <w:t>Heidemann</w:t>
      </w:r>
      <w:proofErr w:type="spellEnd"/>
      <w:r>
        <w:t>, J. (2010). A Critical Review of Centrality Measures in Social Networks. Business &amp; Information Systems Engineering, 2(6), 371–385. https://doi.org/10.1007/s12599-010-0127-3</w:t>
      </w:r>
    </w:p>
    <w:p w:rsidR="00294CAF" w:rsidRDefault="00294CAF" w:rsidP="00294CAF">
      <w:r>
        <w:t xml:space="preserve">Lee, S. H., Choi, J. Y., </w:t>
      </w:r>
      <w:proofErr w:type="spellStart"/>
      <w:r>
        <w:t>Yoo</w:t>
      </w:r>
      <w:proofErr w:type="spellEnd"/>
      <w:r>
        <w:t>, S. H., &amp; Oh, Y. G. (2013). Evaluating spatial centrality for integrated tourism management in rural areas using GIS and network analysis. Tourism Management, 34, 14–24. https://doi.org/10.1016/j.tourman.2012.03.005</w:t>
      </w:r>
    </w:p>
    <w:p w:rsidR="00294CAF" w:rsidRDefault="00294CAF" w:rsidP="00294CAF">
      <w:proofErr w:type="spellStart"/>
      <w:r>
        <w:t>Mccallum</w:t>
      </w:r>
      <w:proofErr w:type="spellEnd"/>
      <w:r>
        <w:t>, A. (2007). Topic and Role Discovery in Social Networks with Experiments on Enron and Academic Email. 30, 249–272.</w:t>
      </w:r>
    </w:p>
    <w:p w:rsidR="00294CAF" w:rsidRDefault="00294CAF" w:rsidP="00294CAF">
      <w:r>
        <w:t xml:space="preserve">Miller, P. R., </w:t>
      </w:r>
      <w:proofErr w:type="spellStart"/>
      <w:r>
        <w:t>Bobkowski</w:t>
      </w:r>
      <w:proofErr w:type="spellEnd"/>
      <w:r>
        <w:t xml:space="preserve">, P. S., </w:t>
      </w:r>
      <w:proofErr w:type="spellStart"/>
      <w:r>
        <w:t>Maliniak</w:t>
      </w:r>
      <w:proofErr w:type="spellEnd"/>
      <w:r>
        <w:t xml:space="preserve">, D., &amp; </w:t>
      </w:r>
      <w:proofErr w:type="spellStart"/>
      <w:r>
        <w:t>Rapoport</w:t>
      </w:r>
      <w:proofErr w:type="spellEnd"/>
      <w:r>
        <w:t>, R. B. (2015). Talking Politics on Facebook : Network Centrality and Political Discussion Practices in Social Media. https://doi.org/10.1177/1065912915580135</w:t>
      </w:r>
    </w:p>
    <w:p w:rsidR="00294CAF" w:rsidRDefault="00294CAF" w:rsidP="00294CAF">
      <w:r>
        <w:t>Narayanan, S. (2005). The Betweenness Centrality Of Biological Networks A Study of Betweenness Centrality.</w:t>
      </w:r>
    </w:p>
    <w:p w:rsidR="00294CAF" w:rsidRDefault="00294CAF" w:rsidP="00294CAF">
      <w:r>
        <w:t>Newman, M. (2010). Networks: An Introduction. In Networks: An Introduction. https://doi.org/10.1093/acprof:oso/9780199206650.001.0001</w:t>
      </w:r>
    </w:p>
    <w:p w:rsidR="00294CAF" w:rsidRDefault="00294CAF" w:rsidP="00294CAF">
      <w:r>
        <w:t>Park, K., &amp; Kim, D. (2009). Localized network centrality and essentiality in the yeast – protein interaction network. 5143–5154. https://doi.org/10.1002/pmic.200900357</w:t>
      </w:r>
    </w:p>
    <w:p w:rsidR="00294CAF" w:rsidRDefault="00294CAF" w:rsidP="00294CAF">
      <w:proofErr w:type="spellStart"/>
      <w:r>
        <w:t>Rossman</w:t>
      </w:r>
      <w:proofErr w:type="spellEnd"/>
      <w:r>
        <w:t xml:space="preserve">, G., Esparza, N., &amp; </w:t>
      </w:r>
      <w:proofErr w:type="spellStart"/>
      <w:r>
        <w:t>Bonacich</w:t>
      </w:r>
      <w:proofErr w:type="spellEnd"/>
      <w:r>
        <w:t>, P. (2010). I’d like to thank the academy, team spillovers, and network centrality. American Sociological Review, 75(1), 31–51. https://doi.org/10.1177/0003122409359164</w:t>
      </w:r>
    </w:p>
    <w:p w:rsidR="00294CAF" w:rsidRDefault="00294CAF" w:rsidP="00294CAF">
      <w:r>
        <w:t>Williamson, S. A., &amp; Tec, M. (2019). Random clique covers for graphs with local density and global sparsity. 35th Conference on Uncertainty in Artificial Intelligence, UAI 2019.</w:t>
      </w:r>
    </w:p>
    <w:p w:rsidR="00294CAF" w:rsidRDefault="00294CAF" w:rsidP="00294CAF">
      <w:r>
        <w:t>Yang, B., &amp; Liu, J. (2008). Discovering global network communities based on local centralities. ACM Transactions on the Web, 2(1). https://doi.org/10.1145/1326561.132657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32B88">
        <w:rPr>
          <w:rFonts w:cs="Times New Roman"/>
          <w:noProof/>
          <w:szCs w:val="24"/>
        </w:rPr>
        <w:t xml:space="preserve">Crucitti, P., Latora, V., &amp; Porta, S. (2006). Centrality measures in spatial networks of urban streets. </w:t>
      </w:r>
      <w:r w:rsidRPr="00832B88">
        <w:rPr>
          <w:rFonts w:cs="Times New Roman"/>
          <w:i/>
          <w:iCs/>
          <w:noProof/>
          <w:szCs w:val="24"/>
        </w:rPr>
        <w:lastRenderedPageBreak/>
        <w:t>Physical Review E - Statistical, Nonlinear, and Soft Matter Physics</w:t>
      </w:r>
      <w:r w:rsidRPr="00832B88">
        <w:rPr>
          <w:rFonts w:cs="Times New Roman"/>
          <w:noProof/>
          <w:szCs w:val="24"/>
        </w:rPr>
        <w:t xml:space="preserve">, </w:t>
      </w:r>
      <w:r w:rsidRPr="00832B88">
        <w:rPr>
          <w:rFonts w:cs="Times New Roman"/>
          <w:i/>
          <w:iCs/>
          <w:noProof/>
          <w:szCs w:val="24"/>
        </w:rPr>
        <w:t>73</w:t>
      </w:r>
      <w:r w:rsidRPr="00832B88">
        <w:rPr>
          <w:rFonts w:cs="Times New Roman"/>
          <w:noProof/>
          <w:szCs w:val="24"/>
        </w:rPr>
        <w:t>(3), 1–5. https://doi.org/10.1103/PhysRevE.73.036125</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 La Peña Sarracén, G. L., &amp; Rosso, P. (2018). Automatic text summarization based on betweenness centrality. </w:t>
      </w:r>
      <w:r w:rsidRPr="00832B88">
        <w:rPr>
          <w:rFonts w:cs="Times New Roman"/>
          <w:i/>
          <w:iCs/>
          <w:noProof/>
          <w:szCs w:val="24"/>
        </w:rPr>
        <w:t>ACM International Conference Proceeding Series</w:t>
      </w:r>
      <w:r w:rsidRPr="00832B88">
        <w:rPr>
          <w:rFonts w:cs="Times New Roman"/>
          <w:noProof/>
          <w:szCs w:val="24"/>
        </w:rPr>
        <w:t xml:space="preserve">, </w:t>
      </w:r>
      <w:r w:rsidRPr="00832B88">
        <w:rPr>
          <w:rFonts w:cs="Times New Roman"/>
          <w:i/>
          <w:iCs/>
          <w:noProof/>
          <w:szCs w:val="24"/>
        </w:rPr>
        <w:t>Part F1377</w:t>
      </w:r>
      <w:r w:rsidRPr="00832B88">
        <w:rPr>
          <w:rFonts w:cs="Times New Roman"/>
          <w:noProof/>
          <w:szCs w:val="24"/>
        </w:rPr>
        <w:t>. https://doi.org/10.1145/3230599.3230611</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epartment of Physics Department of Electrical and Computer Engineering. (2012). </w:t>
      </w:r>
      <w:r w:rsidRPr="00832B88">
        <w:rPr>
          <w:rFonts w:cs="Times New Roman"/>
          <w:i/>
          <w:iCs/>
          <w:noProof/>
          <w:szCs w:val="24"/>
        </w:rPr>
        <w:t>Review Literature And Arts Of The Americas</w:t>
      </w:r>
      <w:r w:rsidRPr="00832B88">
        <w:rPr>
          <w:rFonts w:cs="Times New Roman"/>
          <w:noProof/>
          <w:szCs w:val="24"/>
        </w:rPr>
        <w:t>, 3977–3980.</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Dwyer, T., Kosch, D., &amp; Xu, K. (2003). </w:t>
      </w:r>
      <w:r w:rsidRPr="00832B88">
        <w:rPr>
          <w:rFonts w:cs="Times New Roman"/>
          <w:i/>
          <w:iCs/>
          <w:noProof/>
          <w:szCs w:val="24"/>
        </w:rPr>
        <w:t>Visual Analysis of Network Centralities</w:t>
      </w:r>
      <w:r w:rsidRPr="00832B88">
        <w:rPr>
          <w:rFonts w:cs="Times New Roman"/>
          <w:noProof/>
          <w:szCs w:val="24"/>
        </w:rPr>
        <w:t xml:space="preserve">. </w:t>
      </w:r>
      <w:r w:rsidRPr="00832B88">
        <w:rPr>
          <w:rFonts w:cs="Times New Roman"/>
          <w:i/>
          <w:iCs/>
          <w:noProof/>
          <w:szCs w:val="24"/>
        </w:rPr>
        <w:t>Wuchty 2002</w:t>
      </w:r>
      <w:r w:rsidRPr="00832B88">
        <w:rPr>
          <w:rFonts w:cs="Times New Roman"/>
          <w:noProof/>
          <w:szCs w:val="24"/>
        </w:rPr>
        <w:t>.</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Huang, X., Zhao, Y., Yang, J., Zhang, C., &amp; Ye, X. (2016). </w:t>
      </w:r>
      <w:r w:rsidRPr="00832B88">
        <w:rPr>
          <w:rFonts w:cs="Times New Roman"/>
          <w:i/>
          <w:iCs/>
          <w:noProof/>
          <w:szCs w:val="24"/>
        </w:rPr>
        <w:t>TrajGraph : A Graph-Based Visual Analytics Approach to Studying Urban Network Centralities Using Taxi Trajectory Data</w:t>
      </w:r>
      <w:r w:rsidRPr="00832B88">
        <w:rPr>
          <w:rFonts w:cs="Times New Roman"/>
          <w:noProof/>
          <w:szCs w:val="24"/>
        </w:rPr>
        <w:t xml:space="preserve">. </w:t>
      </w:r>
      <w:r w:rsidRPr="00832B88">
        <w:rPr>
          <w:rFonts w:cs="Times New Roman"/>
          <w:i/>
          <w:iCs/>
          <w:noProof/>
          <w:szCs w:val="24"/>
        </w:rPr>
        <w:t>22</w:t>
      </w:r>
      <w:r w:rsidRPr="00832B88">
        <w:rPr>
          <w:rFonts w:cs="Times New Roman"/>
          <w:noProof/>
          <w:szCs w:val="24"/>
        </w:rPr>
        <w:t>(1), 160–169.</w:t>
      </w:r>
    </w:p>
    <w:p w:rsidR="00832B88" w:rsidRPr="00832B88" w:rsidRDefault="00832B88" w:rsidP="00832B88">
      <w:pPr>
        <w:widowControl w:val="0"/>
        <w:autoSpaceDE w:val="0"/>
        <w:autoSpaceDN w:val="0"/>
        <w:adjustRightInd w:val="0"/>
        <w:spacing w:line="240" w:lineRule="auto"/>
        <w:ind w:left="480" w:hanging="480"/>
        <w:rPr>
          <w:rFonts w:cs="Times New Roman"/>
          <w:noProof/>
          <w:szCs w:val="24"/>
        </w:rPr>
      </w:pPr>
      <w:r w:rsidRPr="00832B88">
        <w:rPr>
          <w:rFonts w:cs="Times New Roman"/>
          <w:noProof/>
          <w:szCs w:val="24"/>
        </w:rPr>
        <w:t xml:space="preserve">Wu, Q., Qi, X., Fuller, E., &amp; Zhang, C. Q. (2013). “follow the leader”: A centrality guided clustering and its application to social network analysis. </w:t>
      </w:r>
      <w:r w:rsidRPr="00832B88">
        <w:rPr>
          <w:rFonts w:cs="Times New Roman"/>
          <w:i/>
          <w:iCs/>
          <w:noProof/>
          <w:szCs w:val="24"/>
        </w:rPr>
        <w:t>The Scientific World Journal</w:t>
      </w:r>
      <w:r w:rsidRPr="00832B88">
        <w:rPr>
          <w:rFonts w:cs="Times New Roman"/>
          <w:noProof/>
          <w:szCs w:val="24"/>
        </w:rPr>
        <w:t xml:space="preserve">, </w:t>
      </w:r>
      <w:r w:rsidRPr="00832B88">
        <w:rPr>
          <w:rFonts w:cs="Times New Roman"/>
          <w:i/>
          <w:iCs/>
          <w:noProof/>
          <w:szCs w:val="24"/>
        </w:rPr>
        <w:t>2013</w:t>
      </w:r>
      <w:r w:rsidRPr="00832B88">
        <w:rPr>
          <w:rFonts w:cs="Times New Roman"/>
          <w:noProof/>
          <w:szCs w:val="24"/>
        </w:rPr>
        <w:t>. https://doi.org/10.1155/2013/368568</w:t>
      </w:r>
    </w:p>
    <w:p w:rsidR="00294CAF" w:rsidRPr="00294CAF" w:rsidRDefault="00832B88" w:rsidP="009A5E5F">
      <w:pPr>
        <w:widowControl w:val="0"/>
        <w:autoSpaceDE w:val="0"/>
        <w:autoSpaceDN w:val="0"/>
        <w:adjustRightInd w:val="0"/>
        <w:spacing w:line="240" w:lineRule="auto"/>
        <w:ind w:left="480" w:hanging="480"/>
      </w:pPr>
      <w:r w:rsidRPr="00832B88">
        <w:rPr>
          <w:rFonts w:cs="Times New Roman"/>
          <w:noProof/>
          <w:szCs w:val="24"/>
        </w:rPr>
        <w:t xml:space="preserve">Zhang, Y., Wang, X., Zeng, P., &amp; Chen, X. (2011). Centrality characteristics of road network patterns of traffic analysis zones. </w:t>
      </w:r>
      <w:r w:rsidRPr="00832B88">
        <w:rPr>
          <w:rFonts w:cs="Times New Roman"/>
          <w:i/>
          <w:iCs/>
          <w:noProof/>
          <w:szCs w:val="24"/>
        </w:rPr>
        <w:t>Transportation Research Record</w:t>
      </w:r>
      <w:r w:rsidRPr="00832B88">
        <w:rPr>
          <w:rFonts w:cs="Times New Roman"/>
          <w:noProof/>
          <w:szCs w:val="24"/>
        </w:rPr>
        <w:t xml:space="preserve">, </w:t>
      </w:r>
      <w:r w:rsidRPr="00832B88">
        <w:rPr>
          <w:rFonts w:cs="Times New Roman"/>
          <w:i/>
          <w:iCs/>
          <w:noProof/>
          <w:szCs w:val="24"/>
        </w:rPr>
        <w:t>2256</w:t>
      </w:r>
      <w:r w:rsidRPr="00832B88">
        <w:rPr>
          <w:rFonts w:cs="Times New Roman"/>
          <w:noProof/>
          <w:szCs w:val="24"/>
        </w:rPr>
        <w:t>, 16–24. https://doi.org/10.3141/2256-03</w:t>
      </w:r>
      <w:r>
        <w:fldChar w:fldCharType="end"/>
      </w:r>
    </w:p>
    <w:sectPr w:rsidR="00294CAF" w:rsidRPr="00294C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2C3"/>
    <w:multiLevelType w:val="multilevel"/>
    <w:tmpl w:val="592087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00D86"/>
    <w:multiLevelType w:val="hybridMultilevel"/>
    <w:tmpl w:val="E7F2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37107"/>
    <w:multiLevelType w:val="hybridMultilevel"/>
    <w:tmpl w:val="2E54C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84469"/>
    <w:multiLevelType w:val="hybridMultilevel"/>
    <w:tmpl w:val="523C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B96083"/>
    <w:multiLevelType w:val="multilevel"/>
    <w:tmpl w:val="AB882B6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90A7940"/>
    <w:multiLevelType w:val="multilevel"/>
    <w:tmpl w:val="D2C8DE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535E1B"/>
    <w:multiLevelType w:val="hybridMultilevel"/>
    <w:tmpl w:val="DFAEA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C50927"/>
    <w:multiLevelType w:val="hybridMultilevel"/>
    <w:tmpl w:val="BF604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6F7C54"/>
    <w:multiLevelType w:val="multilevel"/>
    <w:tmpl w:val="F05235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123749F"/>
    <w:multiLevelType w:val="hybridMultilevel"/>
    <w:tmpl w:val="B3F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3D23B9"/>
    <w:multiLevelType w:val="hybridMultilevel"/>
    <w:tmpl w:val="6526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5E005B"/>
    <w:multiLevelType w:val="hybridMultilevel"/>
    <w:tmpl w:val="51801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B0199F"/>
    <w:multiLevelType w:val="multilevel"/>
    <w:tmpl w:val="422AA2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6"/>
  </w:num>
  <w:num w:numId="2">
    <w:abstractNumId w:val="0"/>
  </w:num>
  <w:num w:numId="3">
    <w:abstractNumId w:val="10"/>
  </w:num>
  <w:num w:numId="4">
    <w:abstractNumId w:val="4"/>
  </w:num>
  <w:num w:numId="5">
    <w:abstractNumId w:val="8"/>
  </w:num>
  <w:num w:numId="6">
    <w:abstractNumId w:val="9"/>
  </w:num>
  <w:num w:numId="7">
    <w:abstractNumId w:val="1"/>
  </w:num>
  <w:num w:numId="8">
    <w:abstractNumId w:val="13"/>
  </w:num>
  <w:num w:numId="9">
    <w:abstractNumId w:val="3"/>
  </w:num>
  <w:num w:numId="10">
    <w:abstractNumId w:val="2"/>
  </w:num>
  <w:num w:numId="11">
    <w:abstractNumId w:val="14"/>
  </w:num>
  <w:num w:numId="12">
    <w:abstractNumId w:val="7"/>
  </w:num>
  <w:num w:numId="13">
    <w:abstractNumId w:val="12"/>
  </w:num>
  <w:num w:numId="14">
    <w:abstractNumId w:val="5"/>
  </w:num>
  <w:num w:numId="15">
    <w:abstractNumId w:val="11"/>
  </w:num>
  <w:num w:numId="16">
    <w:abstractNumId w:val="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yNTQxMzc1NjKzMDdX0lEKTi0uzszPAykwqgUAajLuzSwAAAA="/>
  </w:docVars>
  <w:rsids>
    <w:rsidRoot w:val="00063D5E"/>
    <w:rsid w:val="00025057"/>
    <w:rsid w:val="000452BD"/>
    <w:rsid w:val="000564F0"/>
    <w:rsid w:val="00056BD0"/>
    <w:rsid w:val="00063D5E"/>
    <w:rsid w:val="00072112"/>
    <w:rsid w:val="00085983"/>
    <w:rsid w:val="001245AF"/>
    <w:rsid w:val="00133F83"/>
    <w:rsid w:val="00146506"/>
    <w:rsid w:val="00174056"/>
    <w:rsid w:val="00182743"/>
    <w:rsid w:val="00191AD1"/>
    <w:rsid w:val="001B4799"/>
    <w:rsid w:val="00222967"/>
    <w:rsid w:val="0023551E"/>
    <w:rsid w:val="002638FA"/>
    <w:rsid w:val="00265613"/>
    <w:rsid w:val="00266D90"/>
    <w:rsid w:val="00294CAF"/>
    <w:rsid w:val="002C2749"/>
    <w:rsid w:val="002D1191"/>
    <w:rsid w:val="003046D3"/>
    <w:rsid w:val="00354AE5"/>
    <w:rsid w:val="00371E73"/>
    <w:rsid w:val="00376CE1"/>
    <w:rsid w:val="003A4BDE"/>
    <w:rsid w:val="003C333D"/>
    <w:rsid w:val="003D14A0"/>
    <w:rsid w:val="003D2297"/>
    <w:rsid w:val="003D4516"/>
    <w:rsid w:val="003D730D"/>
    <w:rsid w:val="003F7C71"/>
    <w:rsid w:val="00401FBE"/>
    <w:rsid w:val="004035D4"/>
    <w:rsid w:val="00412C8A"/>
    <w:rsid w:val="00437446"/>
    <w:rsid w:val="0044439D"/>
    <w:rsid w:val="00451F1C"/>
    <w:rsid w:val="004747FC"/>
    <w:rsid w:val="00480EDE"/>
    <w:rsid w:val="00494FA4"/>
    <w:rsid w:val="004A0F9A"/>
    <w:rsid w:val="004D1A67"/>
    <w:rsid w:val="004F0CEA"/>
    <w:rsid w:val="00511DAF"/>
    <w:rsid w:val="00513F19"/>
    <w:rsid w:val="0052439F"/>
    <w:rsid w:val="005534CA"/>
    <w:rsid w:val="00582C1B"/>
    <w:rsid w:val="005B1A30"/>
    <w:rsid w:val="005C04D3"/>
    <w:rsid w:val="005C7319"/>
    <w:rsid w:val="005D118D"/>
    <w:rsid w:val="005F11AC"/>
    <w:rsid w:val="0064500C"/>
    <w:rsid w:val="0064628B"/>
    <w:rsid w:val="00654D44"/>
    <w:rsid w:val="00674CA2"/>
    <w:rsid w:val="00681429"/>
    <w:rsid w:val="006B553C"/>
    <w:rsid w:val="00705CA7"/>
    <w:rsid w:val="00750E94"/>
    <w:rsid w:val="00770CC6"/>
    <w:rsid w:val="00786F4E"/>
    <w:rsid w:val="007C4DF6"/>
    <w:rsid w:val="007E6AB8"/>
    <w:rsid w:val="007F2C9D"/>
    <w:rsid w:val="00812D0B"/>
    <w:rsid w:val="00832B88"/>
    <w:rsid w:val="00851E7B"/>
    <w:rsid w:val="008B3050"/>
    <w:rsid w:val="008B3170"/>
    <w:rsid w:val="008F59C0"/>
    <w:rsid w:val="009055F5"/>
    <w:rsid w:val="00923368"/>
    <w:rsid w:val="0093761A"/>
    <w:rsid w:val="0098511D"/>
    <w:rsid w:val="009A5E5F"/>
    <w:rsid w:val="009B5EDC"/>
    <w:rsid w:val="009D1F92"/>
    <w:rsid w:val="00A12872"/>
    <w:rsid w:val="00A12E63"/>
    <w:rsid w:val="00A17154"/>
    <w:rsid w:val="00A2677C"/>
    <w:rsid w:val="00A36FCF"/>
    <w:rsid w:val="00A51C54"/>
    <w:rsid w:val="00A73834"/>
    <w:rsid w:val="00A74697"/>
    <w:rsid w:val="00A9031A"/>
    <w:rsid w:val="00AB2C79"/>
    <w:rsid w:val="00B25E25"/>
    <w:rsid w:val="00B26314"/>
    <w:rsid w:val="00B31FA9"/>
    <w:rsid w:val="00B3223C"/>
    <w:rsid w:val="00B45076"/>
    <w:rsid w:val="00B633A1"/>
    <w:rsid w:val="00B72A7A"/>
    <w:rsid w:val="00BD00EF"/>
    <w:rsid w:val="00BD38CD"/>
    <w:rsid w:val="00BE713F"/>
    <w:rsid w:val="00BF3587"/>
    <w:rsid w:val="00C07E42"/>
    <w:rsid w:val="00C11330"/>
    <w:rsid w:val="00C16B35"/>
    <w:rsid w:val="00C16E09"/>
    <w:rsid w:val="00C21FFC"/>
    <w:rsid w:val="00C32881"/>
    <w:rsid w:val="00C33D38"/>
    <w:rsid w:val="00C44F79"/>
    <w:rsid w:val="00C54F39"/>
    <w:rsid w:val="00CC102A"/>
    <w:rsid w:val="00CE589C"/>
    <w:rsid w:val="00CE67F9"/>
    <w:rsid w:val="00D04F64"/>
    <w:rsid w:val="00D14E0F"/>
    <w:rsid w:val="00D17D54"/>
    <w:rsid w:val="00D6438F"/>
    <w:rsid w:val="00D87018"/>
    <w:rsid w:val="00D9252E"/>
    <w:rsid w:val="00DA2F81"/>
    <w:rsid w:val="00DB0C4A"/>
    <w:rsid w:val="00DB2C07"/>
    <w:rsid w:val="00E36A43"/>
    <w:rsid w:val="00E50F0C"/>
    <w:rsid w:val="00E9481F"/>
    <w:rsid w:val="00EB5E39"/>
    <w:rsid w:val="00EF2528"/>
    <w:rsid w:val="00F04EB0"/>
    <w:rsid w:val="00F27FDB"/>
    <w:rsid w:val="00F47240"/>
    <w:rsid w:val="00F52C33"/>
    <w:rsid w:val="00F60739"/>
    <w:rsid w:val="00F648F5"/>
    <w:rsid w:val="00F64EFB"/>
    <w:rsid w:val="00F87F71"/>
    <w:rsid w:val="00F91094"/>
    <w:rsid w:val="00FC5CA7"/>
    <w:rsid w:val="00FD052B"/>
    <w:rsid w:val="00FE6C46"/>
    <w:rsid w:val="00FF03B3"/>
    <w:rsid w:val="00FF102E"/>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2B915"/>
  <w15:chartTrackingRefBased/>
  <w15:docId w15:val="{38357507-E529-4039-8B9B-0C468F978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7FC"/>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B31FA9"/>
    <w:pPr>
      <w:keepNext/>
      <w:keepLines/>
      <w:spacing w:before="240" w:after="0"/>
      <w:jc w:val="right"/>
      <w:outlineLvl w:val="0"/>
    </w:pPr>
    <w:rPr>
      <w:rFonts w:eastAsiaTheme="majorEastAsia" w:cstheme="majorBidi"/>
      <w:b/>
      <w:color w:val="000000" w:themeColor="text1"/>
      <w:sz w:val="44"/>
      <w:szCs w:val="44"/>
    </w:rPr>
  </w:style>
  <w:style w:type="paragraph" w:styleId="Heading2">
    <w:name w:val="heading 2"/>
    <w:basedOn w:val="Normal"/>
    <w:next w:val="Normal"/>
    <w:link w:val="Heading2Char"/>
    <w:uiPriority w:val="9"/>
    <w:unhideWhenUsed/>
    <w:qFormat/>
    <w:rsid w:val="00A2677C"/>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C4DF6"/>
    <w:pPr>
      <w:keepNext/>
      <w:keepLines/>
      <w:spacing w:before="40" w:after="0"/>
      <w:outlineLvl w:val="2"/>
    </w:pPr>
    <w:rPr>
      <w:rFonts w:eastAsiaTheme="majorEastAsia"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B31FA9"/>
    <w:rPr>
      <w:rFonts w:ascii="Times New Roman" w:eastAsiaTheme="majorEastAsia" w:hAnsi="Times New Roman" w:cstheme="majorBidi"/>
      <w:b/>
      <w:color w:val="000000" w:themeColor="text1"/>
      <w:sz w:val="44"/>
      <w:szCs w:val="44"/>
    </w:rPr>
  </w:style>
  <w:style w:type="paragraph" w:styleId="TOCHeading">
    <w:name w:val="TOC Heading"/>
    <w:basedOn w:val="Heading1"/>
    <w:next w:val="Normal"/>
    <w:uiPriority w:val="39"/>
    <w:unhideWhenUsed/>
    <w:qFormat/>
    <w:rsid w:val="00FC5CA7"/>
    <w:pPr>
      <w:outlineLvl w:val="9"/>
    </w:pPr>
  </w:style>
  <w:style w:type="paragraph" w:styleId="TOC2">
    <w:name w:val="toc 2"/>
    <w:basedOn w:val="Normal"/>
    <w:next w:val="Normal"/>
    <w:autoRedefine/>
    <w:uiPriority w:val="39"/>
    <w:unhideWhenUsed/>
    <w:rsid w:val="00FC5CA7"/>
    <w:pPr>
      <w:spacing w:after="100"/>
      <w:ind w:left="220"/>
    </w:pPr>
    <w:rPr>
      <w:rFonts w:eastAsiaTheme="minorEastAsia" w:cs="Times New Roman"/>
    </w:rPr>
  </w:style>
  <w:style w:type="paragraph" w:styleId="TOC1">
    <w:name w:val="toc 1"/>
    <w:basedOn w:val="Normal"/>
    <w:next w:val="Normal"/>
    <w:autoRedefine/>
    <w:uiPriority w:val="39"/>
    <w:unhideWhenUsed/>
    <w:rsid w:val="00FC5CA7"/>
    <w:pPr>
      <w:spacing w:after="100"/>
    </w:pPr>
    <w:rPr>
      <w:rFonts w:eastAsiaTheme="minorEastAsia" w:cs="Times New Roman"/>
    </w:rPr>
  </w:style>
  <w:style w:type="paragraph" w:styleId="TOC3">
    <w:name w:val="toc 3"/>
    <w:basedOn w:val="Normal"/>
    <w:next w:val="Normal"/>
    <w:autoRedefine/>
    <w:uiPriority w:val="39"/>
    <w:unhideWhenUsed/>
    <w:rsid w:val="00FC5CA7"/>
    <w:pPr>
      <w:spacing w:after="100"/>
      <w:ind w:left="440"/>
    </w:pPr>
    <w:rPr>
      <w:rFonts w:eastAsiaTheme="minorEastAsia" w:cs="Times New Roman"/>
    </w:rPr>
  </w:style>
  <w:style w:type="paragraph" w:styleId="ListParagraph">
    <w:name w:val="List Paragraph"/>
    <w:basedOn w:val="Normal"/>
    <w:uiPriority w:val="34"/>
    <w:qFormat/>
    <w:rsid w:val="00FC5CA7"/>
    <w:pPr>
      <w:ind w:left="720"/>
      <w:contextualSpacing/>
    </w:pPr>
  </w:style>
  <w:style w:type="character" w:customStyle="1" w:styleId="Heading2Char">
    <w:name w:val="Heading 2 Char"/>
    <w:basedOn w:val="DefaultParagraphFont"/>
    <w:link w:val="Heading2"/>
    <w:uiPriority w:val="9"/>
    <w:rsid w:val="00A2677C"/>
    <w:rPr>
      <w:rFonts w:ascii="Times New Roman" w:eastAsiaTheme="majorEastAsia" w:hAnsi="Times New Roman" w:cstheme="majorBidi"/>
      <w:b/>
      <w:color w:val="000000" w:themeColor="text1"/>
      <w:sz w:val="32"/>
      <w:szCs w:val="26"/>
    </w:rPr>
  </w:style>
  <w:style w:type="character" w:styleId="Hyperlink">
    <w:name w:val="Hyperlink"/>
    <w:basedOn w:val="DefaultParagraphFont"/>
    <w:uiPriority w:val="99"/>
    <w:unhideWhenUsed/>
    <w:rsid w:val="00A2677C"/>
    <w:rPr>
      <w:color w:val="0563C1" w:themeColor="hyperlink"/>
      <w:u w:val="single"/>
    </w:rPr>
  </w:style>
  <w:style w:type="character" w:customStyle="1" w:styleId="Heading3Char">
    <w:name w:val="Heading 3 Char"/>
    <w:basedOn w:val="DefaultParagraphFont"/>
    <w:link w:val="Heading3"/>
    <w:uiPriority w:val="9"/>
    <w:rsid w:val="007C4DF6"/>
    <w:rPr>
      <w:rFonts w:ascii="Times New Roman" w:eastAsiaTheme="majorEastAsia" w:hAnsi="Times New Roman" w:cstheme="majorBidi"/>
      <w:b/>
      <w:color w:val="000000" w:themeColor="text1"/>
      <w:sz w:val="28"/>
      <w:szCs w:val="24"/>
    </w:rPr>
  </w:style>
  <w:style w:type="table" w:styleId="TableGrid">
    <w:name w:val="Table Grid"/>
    <w:basedOn w:val="TableNormal"/>
    <w:uiPriority w:val="39"/>
    <w:rsid w:val="0081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AE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B5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E39"/>
    <w:rPr>
      <w:rFonts w:ascii="Segoe UI" w:hAnsi="Segoe UI" w:cs="Segoe UI"/>
      <w:sz w:val="18"/>
      <w:szCs w:val="18"/>
    </w:rPr>
  </w:style>
  <w:style w:type="table" w:customStyle="1" w:styleId="TableGrid1">
    <w:name w:val="Table Grid1"/>
    <w:basedOn w:val="TableNormal"/>
    <w:next w:val="TableGrid"/>
    <w:uiPriority w:val="39"/>
    <w:rsid w:val="0030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2638F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1Light-Accent6">
    <w:name w:val="Grid Table 1 Light Accent 6"/>
    <w:basedOn w:val="TableNormal"/>
    <w:uiPriority w:val="46"/>
    <w:rsid w:val="00CE589C"/>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CE589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54">
      <w:bodyDiv w:val="1"/>
      <w:marLeft w:val="0"/>
      <w:marRight w:val="0"/>
      <w:marTop w:val="0"/>
      <w:marBottom w:val="0"/>
      <w:divBdr>
        <w:top w:val="none" w:sz="0" w:space="0" w:color="auto"/>
        <w:left w:val="none" w:sz="0" w:space="0" w:color="auto"/>
        <w:bottom w:val="none" w:sz="0" w:space="0" w:color="auto"/>
        <w:right w:val="none" w:sz="0" w:space="0" w:color="auto"/>
      </w:divBdr>
    </w:div>
    <w:div w:id="116418461">
      <w:bodyDiv w:val="1"/>
      <w:marLeft w:val="0"/>
      <w:marRight w:val="0"/>
      <w:marTop w:val="0"/>
      <w:marBottom w:val="0"/>
      <w:divBdr>
        <w:top w:val="none" w:sz="0" w:space="0" w:color="auto"/>
        <w:left w:val="none" w:sz="0" w:space="0" w:color="auto"/>
        <w:bottom w:val="none" w:sz="0" w:space="0" w:color="auto"/>
        <w:right w:val="none" w:sz="0" w:space="0" w:color="auto"/>
      </w:divBdr>
    </w:div>
    <w:div w:id="173306043">
      <w:bodyDiv w:val="1"/>
      <w:marLeft w:val="0"/>
      <w:marRight w:val="0"/>
      <w:marTop w:val="0"/>
      <w:marBottom w:val="0"/>
      <w:divBdr>
        <w:top w:val="none" w:sz="0" w:space="0" w:color="auto"/>
        <w:left w:val="none" w:sz="0" w:space="0" w:color="auto"/>
        <w:bottom w:val="none" w:sz="0" w:space="0" w:color="auto"/>
        <w:right w:val="none" w:sz="0" w:space="0" w:color="auto"/>
      </w:divBdr>
    </w:div>
    <w:div w:id="260112666">
      <w:bodyDiv w:val="1"/>
      <w:marLeft w:val="0"/>
      <w:marRight w:val="0"/>
      <w:marTop w:val="0"/>
      <w:marBottom w:val="0"/>
      <w:divBdr>
        <w:top w:val="none" w:sz="0" w:space="0" w:color="auto"/>
        <w:left w:val="none" w:sz="0" w:space="0" w:color="auto"/>
        <w:bottom w:val="none" w:sz="0" w:space="0" w:color="auto"/>
        <w:right w:val="none" w:sz="0" w:space="0" w:color="auto"/>
      </w:divBdr>
    </w:div>
    <w:div w:id="403798602">
      <w:bodyDiv w:val="1"/>
      <w:marLeft w:val="0"/>
      <w:marRight w:val="0"/>
      <w:marTop w:val="0"/>
      <w:marBottom w:val="0"/>
      <w:divBdr>
        <w:top w:val="none" w:sz="0" w:space="0" w:color="auto"/>
        <w:left w:val="none" w:sz="0" w:space="0" w:color="auto"/>
        <w:bottom w:val="none" w:sz="0" w:space="0" w:color="auto"/>
        <w:right w:val="none" w:sz="0" w:space="0" w:color="auto"/>
      </w:divBdr>
    </w:div>
    <w:div w:id="488062903">
      <w:bodyDiv w:val="1"/>
      <w:marLeft w:val="0"/>
      <w:marRight w:val="0"/>
      <w:marTop w:val="0"/>
      <w:marBottom w:val="0"/>
      <w:divBdr>
        <w:top w:val="none" w:sz="0" w:space="0" w:color="auto"/>
        <w:left w:val="none" w:sz="0" w:space="0" w:color="auto"/>
        <w:bottom w:val="none" w:sz="0" w:space="0" w:color="auto"/>
        <w:right w:val="none" w:sz="0" w:space="0" w:color="auto"/>
      </w:divBdr>
    </w:div>
    <w:div w:id="570315642">
      <w:bodyDiv w:val="1"/>
      <w:marLeft w:val="0"/>
      <w:marRight w:val="0"/>
      <w:marTop w:val="0"/>
      <w:marBottom w:val="0"/>
      <w:divBdr>
        <w:top w:val="none" w:sz="0" w:space="0" w:color="auto"/>
        <w:left w:val="none" w:sz="0" w:space="0" w:color="auto"/>
        <w:bottom w:val="none" w:sz="0" w:space="0" w:color="auto"/>
        <w:right w:val="none" w:sz="0" w:space="0" w:color="auto"/>
      </w:divBdr>
    </w:div>
    <w:div w:id="604000329">
      <w:bodyDiv w:val="1"/>
      <w:marLeft w:val="0"/>
      <w:marRight w:val="0"/>
      <w:marTop w:val="0"/>
      <w:marBottom w:val="0"/>
      <w:divBdr>
        <w:top w:val="none" w:sz="0" w:space="0" w:color="auto"/>
        <w:left w:val="none" w:sz="0" w:space="0" w:color="auto"/>
        <w:bottom w:val="none" w:sz="0" w:space="0" w:color="auto"/>
        <w:right w:val="none" w:sz="0" w:space="0" w:color="auto"/>
      </w:divBdr>
    </w:div>
    <w:div w:id="634481566">
      <w:bodyDiv w:val="1"/>
      <w:marLeft w:val="0"/>
      <w:marRight w:val="0"/>
      <w:marTop w:val="0"/>
      <w:marBottom w:val="0"/>
      <w:divBdr>
        <w:top w:val="none" w:sz="0" w:space="0" w:color="auto"/>
        <w:left w:val="none" w:sz="0" w:space="0" w:color="auto"/>
        <w:bottom w:val="none" w:sz="0" w:space="0" w:color="auto"/>
        <w:right w:val="none" w:sz="0" w:space="0" w:color="auto"/>
      </w:divBdr>
    </w:div>
    <w:div w:id="736632342">
      <w:bodyDiv w:val="1"/>
      <w:marLeft w:val="0"/>
      <w:marRight w:val="0"/>
      <w:marTop w:val="0"/>
      <w:marBottom w:val="0"/>
      <w:divBdr>
        <w:top w:val="none" w:sz="0" w:space="0" w:color="auto"/>
        <w:left w:val="none" w:sz="0" w:space="0" w:color="auto"/>
        <w:bottom w:val="none" w:sz="0" w:space="0" w:color="auto"/>
        <w:right w:val="none" w:sz="0" w:space="0" w:color="auto"/>
      </w:divBdr>
    </w:div>
    <w:div w:id="1461070738">
      <w:bodyDiv w:val="1"/>
      <w:marLeft w:val="0"/>
      <w:marRight w:val="0"/>
      <w:marTop w:val="0"/>
      <w:marBottom w:val="0"/>
      <w:divBdr>
        <w:top w:val="none" w:sz="0" w:space="0" w:color="auto"/>
        <w:left w:val="none" w:sz="0" w:space="0" w:color="auto"/>
        <w:bottom w:val="none" w:sz="0" w:space="0" w:color="auto"/>
        <w:right w:val="none" w:sz="0" w:space="0" w:color="auto"/>
      </w:divBdr>
    </w:div>
    <w:div w:id="1534264990">
      <w:bodyDiv w:val="1"/>
      <w:marLeft w:val="0"/>
      <w:marRight w:val="0"/>
      <w:marTop w:val="0"/>
      <w:marBottom w:val="0"/>
      <w:divBdr>
        <w:top w:val="none" w:sz="0" w:space="0" w:color="auto"/>
        <w:left w:val="none" w:sz="0" w:space="0" w:color="auto"/>
        <w:bottom w:val="none" w:sz="0" w:space="0" w:color="auto"/>
        <w:right w:val="none" w:sz="0" w:space="0" w:color="auto"/>
      </w:divBdr>
    </w:div>
    <w:div w:id="1598782390">
      <w:bodyDiv w:val="1"/>
      <w:marLeft w:val="0"/>
      <w:marRight w:val="0"/>
      <w:marTop w:val="0"/>
      <w:marBottom w:val="0"/>
      <w:divBdr>
        <w:top w:val="none" w:sz="0" w:space="0" w:color="auto"/>
        <w:left w:val="none" w:sz="0" w:space="0" w:color="auto"/>
        <w:bottom w:val="none" w:sz="0" w:space="0" w:color="auto"/>
        <w:right w:val="none" w:sz="0" w:space="0" w:color="auto"/>
      </w:divBdr>
    </w:div>
    <w:div w:id="2131044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99" Type="http://schemas.openxmlformats.org/officeDocument/2006/relationships/image" Target="media/image293.png"/><Relationship Id="rId21" Type="http://schemas.openxmlformats.org/officeDocument/2006/relationships/image" Target="media/image15.png"/><Relationship Id="rId63" Type="http://schemas.openxmlformats.org/officeDocument/2006/relationships/image" Target="media/image57.png"/><Relationship Id="rId159" Type="http://schemas.openxmlformats.org/officeDocument/2006/relationships/image" Target="media/image153.png"/><Relationship Id="rId324" Type="http://schemas.openxmlformats.org/officeDocument/2006/relationships/image" Target="media/image318.png"/><Relationship Id="rId170" Type="http://schemas.openxmlformats.org/officeDocument/2006/relationships/image" Target="media/image164.png"/><Relationship Id="rId226" Type="http://schemas.openxmlformats.org/officeDocument/2006/relationships/image" Target="media/image220.png"/><Relationship Id="rId268" Type="http://schemas.openxmlformats.org/officeDocument/2006/relationships/image" Target="media/image262.png"/><Relationship Id="rId32" Type="http://schemas.openxmlformats.org/officeDocument/2006/relationships/image" Target="media/image26.png"/><Relationship Id="rId74" Type="http://schemas.openxmlformats.org/officeDocument/2006/relationships/image" Target="media/image68.png"/><Relationship Id="rId128" Type="http://schemas.openxmlformats.org/officeDocument/2006/relationships/image" Target="media/image122.png"/><Relationship Id="rId335" Type="http://schemas.openxmlformats.org/officeDocument/2006/relationships/image" Target="media/image329.png"/><Relationship Id="rId5" Type="http://schemas.openxmlformats.org/officeDocument/2006/relationships/webSettings" Target="webSettings.xml"/><Relationship Id="rId181" Type="http://schemas.openxmlformats.org/officeDocument/2006/relationships/image" Target="media/image175.png"/><Relationship Id="rId237" Type="http://schemas.openxmlformats.org/officeDocument/2006/relationships/image" Target="media/image231.png"/><Relationship Id="rId279" Type="http://schemas.openxmlformats.org/officeDocument/2006/relationships/image" Target="media/image273.png"/><Relationship Id="rId43" Type="http://schemas.openxmlformats.org/officeDocument/2006/relationships/image" Target="media/image37.png"/><Relationship Id="rId139" Type="http://schemas.openxmlformats.org/officeDocument/2006/relationships/image" Target="media/image133.png"/><Relationship Id="rId290" Type="http://schemas.openxmlformats.org/officeDocument/2006/relationships/image" Target="media/image284.png"/><Relationship Id="rId304" Type="http://schemas.openxmlformats.org/officeDocument/2006/relationships/image" Target="media/image298.png"/><Relationship Id="rId85" Type="http://schemas.openxmlformats.org/officeDocument/2006/relationships/image" Target="media/image79.png"/><Relationship Id="rId150" Type="http://schemas.openxmlformats.org/officeDocument/2006/relationships/image" Target="media/image144.png"/><Relationship Id="rId192" Type="http://schemas.openxmlformats.org/officeDocument/2006/relationships/image" Target="media/image186.png"/><Relationship Id="rId206" Type="http://schemas.openxmlformats.org/officeDocument/2006/relationships/image" Target="media/image200.png"/><Relationship Id="rId248" Type="http://schemas.openxmlformats.org/officeDocument/2006/relationships/image" Target="media/image242.png"/><Relationship Id="rId12" Type="http://schemas.openxmlformats.org/officeDocument/2006/relationships/image" Target="media/image6.png"/><Relationship Id="rId108" Type="http://schemas.openxmlformats.org/officeDocument/2006/relationships/image" Target="media/image102.png"/><Relationship Id="rId315" Type="http://schemas.openxmlformats.org/officeDocument/2006/relationships/image" Target="media/image309.png"/><Relationship Id="rId54" Type="http://schemas.openxmlformats.org/officeDocument/2006/relationships/image" Target="media/image48.png"/><Relationship Id="rId96" Type="http://schemas.openxmlformats.org/officeDocument/2006/relationships/image" Target="media/image90.png"/><Relationship Id="rId161" Type="http://schemas.openxmlformats.org/officeDocument/2006/relationships/image" Target="media/image155.png"/><Relationship Id="rId217" Type="http://schemas.openxmlformats.org/officeDocument/2006/relationships/image" Target="media/image211.png"/><Relationship Id="rId259" Type="http://schemas.openxmlformats.org/officeDocument/2006/relationships/image" Target="media/image253.png"/><Relationship Id="rId23" Type="http://schemas.openxmlformats.org/officeDocument/2006/relationships/image" Target="media/image17.png"/><Relationship Id="rId119" Type="http://schemas.openxmlformats.org/officeDocument/2006/relationships/image" Target="media/image113.png"/><Relationship Id="rId270" Type="http://schemas.openxmlformats.org/officeDocument/2006/relationships/image" Target="media/image264.png"/><Relationship Id="rId326" Type="http://schemas.openxmlformats.org/officeDocument/2006/relationships/image" Target="media/image320.png"/><Relationship Id="rId65" Type="http://schemas.openxmlformats.org/officeDocument/2006/relationships/image" Target="media/image59.png"/><Relationship Id="rId130" Type="http://schemas.openxmlformats.org/officeDocument/2006/relationships/image" Target="media/image124.png"/><Relationship Id="rId172" Type="http://schemas.openxmlformats.org/officeDocument/2006/relationships/image" Target="media/image166.png"/><Relationship Id="rId228" Type="http://schemas.openxmlformats.org/officeDocument/2006/relationships/image" Target="media/image222.png"/><Relationship Id="rId281" Type="http://schemas.openxmlformats.org/officeDocument/2006/relationships/image" Target="media/image275.png"/><Relationship Id="rId337" Type="http://schemas.openxmlformats.org/officeDocument/2006/relationships/image" Target="media/image331.png"/><Relationship Id="rId34" Type="http://schemas.openxmlformats.org/officeDocument/2006/relationships/image" Target="media/image28.png"/><Relationship Id="rId76" Type="http://schemas.openxmlformats.org/officeDocument/2006/relationships/image" Target="media/image70.png"/><Relationship Id="rId141" Type="http://schemas.openxmlformats.org/officeDocument/2006/relationships/image" Target="media/image135.png"/><Relationship Id="rId7" Type="http://schemas.openxmlformats.org/officeDocument/2006/relationships/hyperlink" Target="https://www.centiserver.org/centrality/Local_Bridging_Centrality/" TargetMode="External"/><Relationship Id="rId183" Type="http://schemas.openxmlformats.org/officeDocument/2006/relationships/image" Target="media/image177.png"/><Relationship Id="rId239" Type="http://schemas.openxmlformats.org/officeDocument/2006/relationships/image" Target="media/image233.png"/><Relationship Id="rId250" Type="http://schemas.openxmlformats.org/officeDocument/2006/relationships/image" Target="media/image244.png"/><Relationship Id="rId292" Type="http://schemas.openxmlformats.org/officeDocument/2006/relationships/image" Target="media/image286.png"/><Relationship Id="rId306" Type="http://schemas.openxmlformats.org/officeDocument/2006/relationships/image" Target="media/image300.png"/><Relationship Id="rId45" Type="http://schemas.openxmlformats.org/officeDocument/2006/relationships/image" Target="media/image39.png"/><Relationship Id="rId87" Type="http://schemas.openxmlformats.org/officeDocument/2006/relationships/image" Target="media/image81.png"/><Relationship Id="rId110" Type="http://schemas.openxmlformats.org/officeDocument/2006/relationships/image" Target="media/image104.png"/><Relationship Id="rId152" Type="http://schemas.openxmlformats.org/officeDocument/2006/relationships/image" Target="media/image146.png"/><Relationship Id="rId194" Type="http://schemas.openxmlformats.org/officeDocument/2006/relationships/image" Target="media/image188.png"/><Relationship Id="rId208" Type="http://schemas.openxmlformats.org/officeDocument/2006/relationships/image" Target="media/image202.png"/><Relationship Id="rId240" Type="http://schemas.openxmlformats.org/officeDocument/2006/relationships/image" Target="media/image234.png"/><Relationship Id="rId261" Type="http://schemas.openxmlformats.org/officeDocument/2006/relationships/image" Target="media/image255.png"/><Relationship Id="rId14" Type="http://schemas.openxmlformats.org/officeDocument/2006/relationships/image" Target="media/image8.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282" Type="http://schemas.openxmlformats.org/officeDocument/2006/relationships/image" Target="media/image276.png"/><Relationship Id="rId317" Type="http://schemas.openxmlformats.org/officeDocument/2006/relationships/image" Target="media/image311.png"/><Relationship Id="rId338" Type="http://schemas.openxmlformats.org/officeDocument/2006/relationships/image" Target="media/image332.png"/><Relationship Id="rId8" Type="http://schemas.openxmlformats.org/officeDocument/2006/relationships/image" Target="media/image2.emf"/><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163" Type="http://schemas.openxmlformats.org/officeDocument/2006/relationships/image" Target="media/image157.png"/><Relationship Id="rId184" Type="http://schemas.openxmlformats.org/officeDocument/2006/relationships/image" Target="media/image178.png"/><Relationship Id="rId219" Type="http://schemas.openxmlformats.org/officeDocument/2006/relationships/image" Target="media/image213.png"/><Relationship Id="rId230" Type="http://schemas.openxmlformats.org/officeDocument/2006/relationships/image" Target="media/image224.png"/><Relationship Id="rId251" Type="http://schemas.openxmlformats.org/officeDocument/2006/relationships/image" Target="media/image245.png"/><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272" Type="http://schemas.openxmlformats.org/officeDocument/2006/relationships/image" Target="media/image266.png"/><Relationship Id="rId293" Type="http://schemas.openxmlformats.org/officeDocument/2006/relationships/image" Target="media/image287.png"/><Relationship Id="rId307" Type="http://schemas.openxmlformats.org/officeDocument/2006/relationships/image" Target="media/image301.png"/><Relationship Id="rId328" Type="http://schemas.openxmlformats.org/officeDocument/2006/relationships/image" Target="media/image322.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image" Target="media/image147.png"/><Relationship Id="rId174" Type="http://schemas.openxmlformats.org/officeDocument/2006/relationships/image" Target="media/image168.png"/><Relationship Id="rId195" Type="http://schemas.openxmlformats.org/officeDocument/2006/relationships/image" Target="media/image189.png"/><Relationship Id="rId209" Type="http://schemas.openxmlformats.org/officeDocument/2006/relationships/image" Target="media/image203.png"/><Relationship Id="rId220" Type="http://schemas.openxmlformats.org/officeDocument/2006/relationships/image" Target="media/image214.png"/><Relationship Id="rId241" Type="http://schemas.openxmlformats.org/officeDocument/2006/relationships/image" Target="media/image235.png"/><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png"/><Relationship Id="rId262" Type="http://schemas.openxmlformats.org/officeDocument/2006/relationships/image" Target="media/image256.png"/><Relationship Id="rId283" Type="http://schemas.openxmlformats.org/officeDocument/2006/relationships/image" Target="media/image277.png"/><Relationship Id="rId318" Type="http://schemas.openxmlformats.org/officeDocument/2006/relationships/image" Target="media/image312.png"/><Relationship Id="rId339" Type="http://schemas.openxmlformats.org/officeDocument/2006/relationships/image" Target="media/image333.png"/><Relationship Id="rId78" Type="http://schemas.openxmlformats.org/officeDocument/2006/relationships/image" Target="media/image72.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64" Type="http://schemas.openxmlformats.org/officeDocument/2006/relationships/image" Target="media/image158.png"/><Relationship Id="rId185" Type="http://schemas.openxmlformats.org/officeDocument/2006/relationships/image" Target="media/image179.png"/><Relationship Id="rId9" Type="http://schemas.openxmlformats.org/officeDocument/2006/relationships/image" Target="media/image3.png"/><Relationship Id="rId210" Type="http://schemas.openxmlformats.org/officeDocument/2006/relationships/image" Target="media/image204.png"/><Relationship Id="rId26" Type="http://schemas.openxmlformats.org/officeDocument/2006/relationships/image" Target="media/image20.png"/><Relationship Id="rId231" Type="http://schemas.openxmlformats.org/officeDocument/2006/relationships/image" Target="media/image225.png"/><Relationship Id="rId252" Type="http://schemas.openxmlformats.org/officeDocument/2006/relationships/image" Target="media/image246.png"/><Relationship Id="rId273" Type="http://schemas.openxmlformats.org/officeDocument/2006/relationships/image" Target="media/image267.png"/><Relationship Id="rId294" Type="http://schemas.openxmlformats.org/officeDocument/2006/relationships/image" Target="media/image288.png"/><Relationship Id="rId308" Type="http://schemas.openxmlformats.org/officeDocument/2006/relationships/image" Target="media/image302.png"/><Relationship Id="rId329" Type="http://schemas.openxmlformats.org/officeDocument/2006/relationships/image" Target="media/image323.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image" Target="media/image148.png"/><Relationship Id="rId175" Type="http://schemas.openxmlformats.org/officeDocument/2006/relationships/image" Target="media/image169.png"/><Relationship Id="rId340" Type="http://schemas.openxmlformats.org/officeDocument/2006/relationships/image" Target="media/image334.png"/><Relationship Id="rId196" Type="http://schemas.openxmlformats.org/officeDocument/2006/relationships/image" Target="media/image190.png"/><Relationship Id="rId200" Type="http://schemas.openxmlformats.org/officeDocument/2006/relationships/image" Target="media/image194.png"/><Relationship Id="rId16" Type="http://schemas.openxmlformats.org/officeDocument/2006/relationships/image" Target="media/image10.png"/><Relationship Id="rId221" Type="http://schemas.openxmlformats.org/officeDocument/2006/relationships/image" Target="media/image215.png"/><Relationship Id="rId242" Type="http://schemas.openxmlformats.org/officeDocument/2006/relationships/image" Target="media/image236.png"/><Relationship Id="rId263" Type="http://schemas.openxmlformats.org/officeDocument/2006/relationships/image" Target="media/image257.png"/><Relationship Id="rId284" Type="http://schemas.openxmlformats.org/officeDocument/2006/relationships/image" Target="media/image278.png"/><Relationship Id="rId319" Type="http://schemas.openxmlformats.org/officeDocument/2006/relationships/image" Target="media/image313.png"/><Relationship Id="rId37" Type="http://schemas.openxmlformats.org/officeDocument/2006/relationships/image" Target="media/image31.png"/><Relationship Id="rId58" Type="http://schemas.openxmlformats.org/officeDocument/2006/relationships/image" Target="media/image52.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330" Type="http://schemas.openxmlformats.org/officeDocument/2006/relationships/image" Target="media/image324.png"/><Relationship Id="rId90" Type="http://schemas.openxmlformats.org/officeDocument/2006/relationships/image" Target="media/image84.png"/><Relationship Id="rId165" Type="http://schemas.openxmlformats.org/officeDocument/2006/relationships/image" Target="media/image159.png"/><Relationship Id="rId186" Type="http://schemas.openxmlformats.org/officeDocument/2006/relationships/image" Target="media/image180.png"/><Relationship Id="rId211" Type="http://schemas.openxmlformats.org/officeDocument/2006/relationships/image" Target="media/image205.png"/><Relationship Id="rId232" Type="http://schemas.openxmlformats.org/officeDocument/2006/relationships/image" Target="media/image226.png"/><Relationship Id="rId253" Type="http://schemas.openxmlformats.org/officeDocument/2006/relationships/image" Target="media/image247.png"/><Relationship Id="rId274" Type="http://schemas.openxmlformats.org/officeDocument/2006/relationships/image" Target="media/image268.png"/><Relationship Id="rId295" Type="http://schemas.openxmlformats.org/officeDocument/2006/relationships/image" Target="media/image289.png"/><Relationship Id="rId309" Type="http://schemas.openxmlformats.org/officeDocument/2006/relationships/image" Target="media/image303.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 Id="rId320" Type="http://schemas.openxmlformats.org/officeDocument/2006/relationships/image" Target="media/image314.png"/><Relationship Id="rId80" Type="http://schemas.openxmlformats.org/officeDocument/2006/relationships/image" Target="media/image74.png"/><Relationship Id="rId155" Type="http://schemas.openxmlformats.org/officeDocument/2006/relationships/image" Target="media/image149.png"/><Relationship Id="rId176" Type="http://schemas.openxmlformats.org/officeDocument/2006/relationships/image" Target="media/image170.png"/><Relationship Id="rId197" Type="http://schemas.openxmlformats.org/officeDocument/2006/relationships/image" Target="media/image191.png"/><Relationship Id="rId341" Type="http://schemas.openxmlformats.org/officeDocument/2006/relationships/fontTable" Target="fontTable.xml"/><Relationship Id="rId201" Type="http://schemas.openxmlformats.org/officeDocument/2006/relationships/image" Target="media/image195.png"/><Relationship Id="rId222" Type="http://schemas.openxmlformats.org/officeDocument/2006/relationships/image" Target="media/image216.png"/><Relationship Id="rId243" Type="http://schemas.openxmlformats.org/officeDocument/2006/relationships/image" Target="media/image237.png"/><Relationship Id="rId264" Type="http://schemas.openxmlformats.org/officeDocument/2006/relationships/image" Target="media/image258.png"/><Relationship Id="rId285" Type="http://schemas.openxmlformats.org/officeDocument/2006/relationships/image" Target="media/image279.png"/><Relationship Id="rId17" Type="http://schemas.openxmlformats.org/officeDocument/2006/relationships/image" Target="media/image11.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24" Type="http://schemas.openxmlformats.org/officeDocument/2006/relationships/image" Target="media/image118.png"/><Relationship Id="rId310" Type="http://schemas.openxmlformats.org/officeDocument/2006/relationships/image" Target="media/image304.png"/><Relationship Id="rId70" Type="http://schemas.openxmlformats.org/officeDocument/2006/relationships/image" Target="media/image64.png"/><Relationship Id="rId91" Type="http://schemas.openxmlformats.org/officeDocument/2006/relationships/image" Target="media/image85.png"/><Relationship Id="rId145" Type="http://schemas.openxmlformats.org/officeDocument/2006/relationships/image" Target="media/image139.png"/><Relationship Id="rId166" Type="http://schemas.openxmlformats.org/officeDocument/2006/relationships/image" Target="media/image160.png"/><Relationship Id="rId187" Type="http://schemas.openxmlformats.org/officeDocument/2006/relationships/image" Target="media/image181.png"/><Relationship Id="rId331" Type="http://schemas.openxmlformats.org/officeDocument/2006/relationships/image" Target="media/image325.png"/><Relationship Id="rId1" Type="http://schemas.openxmlformats.org/officeDocument/2006/relationships/customXml" Target="../customXml/item1.xml"/><Relationship Id="rId212" Type="http://schemas.openxmlformats.org/officeDocument/2006/relationships/image" Target="media/image206.png"/><Relationship Id="rId233" Type="http://schemas.openxmlformats.org/officeDocument/2006/relationships/image" Target="media/image227.png"/><Relationship Id="rId254" Type="http://schemas.openxmlformats.org/officeDocument/2006/relationships/image" Target="media/image248.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image" Target="media/image108.png"/><Relationship Id="rId275" Type="http://schemas.openxmlformats.org/officeDocument/2006/relationships/image" Target="media/image269.png"/><Relationship Id="rId296" Type="http://schemas.openxmlformats.org/officeDocument/2006/relationships/image" Target="media/image290.png"/><Relationship Id="rId300" Type="http://schemas.openxmlformats.org/officeDocument/2006/relationships/image" Target="media/image294.png"/><Relationship Id="rId60" Type="http://schemas.openxmlformats.org/officeDocument/2006/relationships/image" Target="media/image54.png"/><Relationship Id="rId81" Type="http://schemas.openxmlformats.org/officeDocument/2006/relationships/image" Target="media/image75.png"/><Relationship Id="rId135" Type="http://schemas.openxmlformats.org/officeDocument/2006/relationships/image" Target="media/image129.png"/><Relationship Id="rId156" Type="http://schemas.openxmlformats.org/officeDocument/2006/relationships/image" Target="media/image150.png"/><Relationship Id="rId177" Type="http://schemas.openxmlformats.org/officeDocument/2006/relationships/image" Target="media/image171.png"/><Relationship Id="rId198" Type="http://schemas.openxmlformats.org/officeDocument/2006/relationships/image" Target="media/image192.png"/><Relationship Id="rId321" Type="http://schemas.openxmlformats.org/officeDocument/2006/relationships/image" Target="media/image315.png"/><Relationship Id="rId342" Type="http://schemas.openxmlformats.org/officeDocument/2006/relationships/theme" Target="theme/theme1.xml"/><Relationship Id="rId202" Type="http://schemas.openxmlformats.org/officeDocument/2006/relationships/image" Target="media/image196.png"/><Relationship Id="rId223" Type="http://schemas.openxmlformats.org/officeDocument/2006/relationships/image" Target="media/image217.png"/><Relationship Id="rId244" Type="http://schemas.openxmlformats.org/officeDocument/2006/relationships/image" Target="media/image238.png"/><Relationship Id="rId18" Type="http://schemas.openxmlformats.org/officeDocument/2006/relationships/image" Target="media/image12.png"/><Relationship Id="rId39" Type="http://schemas.openxmlformats.org/officeDocument/2006/relationships/image" Target="media/image33.png"/><Relationship Id="rId265" Type="http://schemas.openxmlformats.org/officeDocument/2006/relationships/image" Target="media/image259.png"/><Relationship Id="rId286" Type="http://schemas.openxmlformats.org/officeDocument/2006/relationships/image" Target="media/image280.png"/><Relationship Id="rId50" Type="http://schemas.openxmlformats.org/officeDocument/2006/relationships/image" Target="media/image44.png"/><Relationship Id="rId104" Type="http://schemas.openxmlformats.org/officeDocument/2006/relationships/image" Target="media/image98.png"/><Relationship Id="rId125" Type="http://schemas.openxmlformats.org/officeDocument/2006/relationships/image" Target="media/image119.png"/><Relationship Id="rId146" Type="http://schemas.openxmlformats.org/officeDocument/2006/relationships/image" Target="media/image140.png"/><Relationship Id="rId167" Type="http://schemas.openxmlformats.org/officeDocument/2006/relationships/image" Target="media/image161.png"/><Relationship Id="rId188" Type="http://schemas.openxmlformats.org/officeDocument/2006/relationships/image" Target="media/image182.png"/><Relationship Id="rId311" Type="http://schemas.openxmlformats.org/officeDocument/2006/relationships/image" Target="media/image305.png"/><Relationship Id="rId332" Type="http://schemas.openxmlformats.org/officeDocument/2006/relationships/image" Target="media/image326.png"/><Relationship Id="rId71" Type="http://schemas.openxmlformats.org/officeDocument/2006/relationships/image" Target="media/image65.png"/><Relationship Id="rId92" Type="http://schemas.openxmlformats.org/officeDocument/2006/relationships/image" Target="media/image86.png"/><Relationship Id="rId213" Type="http://schemas.openxmlformats.org/officeDocument/2006/relationships/image" Target="media/image207.png"/><Relationship Id="rId234" Type="http://schemas.openxmlformats.org/officeDocument/2006/relationships/image" Target="media/image228.png"/><Relationship Id="rId2" Type="http://schemas.openxmlformats.org/officeDocument/2006/relationships/numbering" Target="numbering.xml"/><Relationship Id="rId29" Type="http://schemas.openxmlformats.org/officeDocument/2006/relationships/image" Target="media/image23.png"/><Relationship Id="rId255" Type="http://schemas.openxmlformats.org/officeDocument/2006/relationships/image" Target="media/image249.png"/><Relationship Id="rId276" Type="http://schemas.openxmlformats.org/officeDocument/2006/relationships/image" Target="media/image270.png"/><Relationship Id="rId297" Type="http://schemas.openxmlformats.org/officeDocument/2006/relationships/image" Target="media/image291.png"/><Relationship Id="rId40" Type="http://schemas.openxmlformats.org/officeDocument/2006/relationships/image" Target="media/image34.png"/><Relationship Id="rId115" Type="http://schemas.openxmlformats.org/officeDocument/2006/relationships/image" Target="media/image109.png"/><Relationship Id="rId136" Type="http://schemas.openxmlformats.org/officeDocument/2006/relationships/image" Target="media/image130.png"/><Relationship Id="rId157" Type="http://schemas.openxmlformats.org/officeDocument/2006/relationships/image" Target="media/image151.png"/><Relationship Id="rId178" Type="http://schemas.openxmlformats.org/officeDocument/2006/relationships/image" Target="media/image172.png"/><Relationship Id="rId301" Type="http://schemas.openxmlformats.org/officeDocument/2006/relationships/image" Target="media/image295.png"/><Relationship Id="rId322" Type="http://schemas.openxmlformats.org/officeDocument/2006/relationships/image" Target="media/image316.png"/><Relationship Id="rId61" Type="http://schemas.openxmlformats.org/officeDocument/2006/relationships/image" Target="media/image55.png"/><Relationship Id="rId82" Type="http://schemas.openxmlformats.org/officeDocument/2006/relationships/image" Target="media/image76.png"/><Relationship Id="rId199" Type="http://schemas.openxmlformats.org/officeDocument/2006/relationships/image" Target="media/image193.png"/><Relationship Id="rId203" Type="http://schemas.openxmlformats.org/officeDocument/2006/relationships/image" Target="media/image197.png"/><Relationship Id="rId19" Type="http://schemas.openxmlformats.org/officeDocument/2006/relationships/image" Target="media/image13.png"/><Relationship Id="rId224" Type="http://schemas.openxmlformats.org/officeDocument/2006/relationships/image" Target="media/image218.png"/><Relationship Id="rId245" Type="http://schemas.openxmlformats.org/officeDocument/2006/relationships/image" Target="media/image239.png"/><Relationship Id="rId266" Type="http://schemas.openxmlformats.org/officeDocument/2006/relationships/image" Target="media/image260.png"/><Relationship Id="rId287" Type="http://schemas.openxmlformats.org/officeDocument/2006/relationships/image" Target="media/image281.png"/><Relationship Id="rId30" Type="http://schemas.openxmlformats.org/officeDocument/2006/relationships/image" Target="media/image2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168" Type="http://schemas.openxmlformats.org/officeDocument/2006/relationships/image" Target="media/image162.png"/><Relationship Id="rId312" Type="http://schemas.openxmlformats.org/officeDocument/2006/relationships/image" Target="media/image306.png"/><Relationship Id="rId333" Type="http://schemas.openxmlformats.org/officeDocument/2006/relationships/image" Target="media/image327.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189" Type="http://schemas.openxmlformats.org/officeDocument/2006/relationships/image" Target="media/image183.png"/><Relationship Id="rId3" Type="http://schemas.openxmlformats.org/officeDocument/2006/relationships/styles" Target="styles.xml"/><Relationship Id="rId214" Type="http://schemas.openxmlformats.org/officeDocument/2006/relationships/image" Target="media/image208.png"/><Relationship Id="rId235" Type="http://schemas.openxmlformats.org/officeDocument/2006/relationships/image" Target="media/image229.png"/><Relationship Id="rId256" Type="http://schemas.openxmlformats.org/officeDocument/2006/relationships/image" Target="media/image250.png"/><Relationship Id="rId277" Type="http://schemas.openxmlformats.org/officeDocument/2006/relationships/image" Target="media/image271.png"/><Relationship Id="rId298" Type="http://schemas.openxmlformats.org/officeDocument/2006/relationships/image" Target="media/image292.png"/><Relationship Id="rId116" Type="http://schemas.openxmlformats.org/officeDocument/2006/relationships/image" Target="media/image110.png"/><Relationship Id="rId137" Type="http://schemas.openxmlformats.org/officeDocument/2006/relationships/image" Target="media/image131.png"/><Relationship Id="rId158" Type="http://schemas.openxmlformats.org/officeDocument/2006/relationships/image" Target="media/image152.png"/><Relationship Id="rId302" Type="http://schemas.openxmlformats.org/officeDocument/2006/relationships/image" Target="media/image296.png"/><Relationship Id="rId323" Type="http://schemas.openxmlformats.org/officeDocument/2006/relationships/image" Target="media/image317.png"/><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179" Type="http://schemas.openxmlformats.org/officeDocument/2006/relationships/image" Target="media/image173.png"/><Relationship Id="rId190" Type="http://schemas.openxmlformats.org/officeDocument/2006/relationships/image" Target="media/image184.png"/><Relationship Id="rId204" Type="http://schemas.openxmlformats.org/officeDocument/2006/relationships/image" Target="media/image198.png"/><Relationship Id="rId225" Type="http://schemas.openxmlformats.org/officeDocument/2006/relationships/image" Target="media/image219.png"/><Relationship Id="rId246" Type="http://schemas.openxmlformats.org/officeDocument/2006/relationships/image" Target="media/image240.png"/><Relationship Id="rId267" Type="http://schemas.openxmlformats.org/officeDocument/2006/relationships/image" Target="media/image261.png"/><Relationship Id="rId288" Type="http://schemas.openxmlformats.org/officeDocument/2006/relationships/image" Target="media/image282.png"/><Relationship Id="rId106" Type="http://schemas.openxmlformats.org/officeDocument/2006/relationships/image" Target="media/image100.png"/><Relationship Id="rId127" Type="http://schemas.openxmlformats.org/officeDocument/2006/relationships/image" Target="media/image121.png"/><Relationship Id="rId313" Type="http://schemas.openxmlformats.org/officeDocument/2006/relationships/image" Target="media/image307.png"/><Relationship Id="rId10" Type="http://schemas.openxmlformats.org/officeDocument/2006/relationships/image" Target="media/image4.pn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94" Type="http://schemas.openxmlformats.org/officeDocument/2006/relationships/image" Target="media/image88.png"/><Relationship Id="rId148" Type="http://schemas.openxmlformats.org/officeDocument/2006/relationships/image" Target="media/image142.png"/><Relationship Id="rId169" Type="http://schemas.openxmlformats.org/officeDocument/2006/relationships/image" Target="media/image163.png"/><Relationship Id="rId334"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174.png"/><Relationship Id="rId215" Type="http://schemas.openxmlformats.org/officeDocument/2006/relationships/image" Target="media/image209.png"/><Relationship Id="rId236" Type="http://schemas.openxmlformats.org/officeDocument/2006/relationships/image" Target="media/image230.png"/><Relationship Id="rId257" Type="http://schemas.openxmlformats.org/officeDocument/2006/relationships/image" Target="media/image251.png"/><Relationship Id="rId278" Type="http://schemas.openxmlformats.org/officeDocument/2006/relationships/image" Target="media/image272.png"/><Relationship Id="rId303" Type="http://schemas.openxmlformats.org/officeDocument/2006/relationships/image" Target="media/image297.png"/><Relationship Id="rId42" Type="http://schemas.openxmlformats.org/officeDocument/2006/relationships/image" Target="media/image36.png"/><Relationship Id="rId84" Type="http://schemas.openxmlformats.org/officeDocument/2006/relationships/image" Target="media/image78.png"/><Relationship Id="rId138" Type="http://schemas.openxmlformats.org/officeDocument/2006/relationships/image" Target="media/image132.png"/><Relationship Id="rId191" Type="http://schemas.openxmlformats.org/officeDocument/2006/relationships/image" Target="media/image185.png"/><Relationship Id="rId205" Type="http://schemas.openxmlformats.org/officeDocument/2006/relationships/image" Target="media/image199.png"/><Relationship Id="rId247" Type="http://schemas.openxmlformats.org/officeDocument/2006/relationships/image" Target="media/image241.png"/><Relationship Id="rId107" Type="http://schemas.openxmlformats.org/officeDocument/2006/relationships/image" Target="media/image101.png"/><Relationship Id="rId289" Type="http://schemas.openxmlformats.org/officeDocument/2006/relationships/image" Target="media/image283.png"/><Relationship Id="rId11" Type="http://schemas.openxmlformats.org/officeDocument/2006/relationships/image" Target="media/image5.png"/><Relationship Id="rId53" Type="http://schemas.openxmlformats.org/officeDocument/2006/relationships/image" Target="media/image47.png"/><Relationship Id="rId149" Type="http://schemas.openxmlformats.org/officeDocument/2006/relationships/image" Target="media/image143.png"/><Relationship Id="rId314" Type="http://schemas.openxmlformats.org/officeDocument/2006/relationships/image" Target="media/image308.png"/><Relationship Id="rId95" Type="http://schemas.openxmlformats.org/officeDocument/2006/relationships/image" Target="media/image89.png"/><Relationship Id="rId160" Type="http://schemas.openxmlformats.org/officeDocument/2006/relationships/image" Target="media/image154.png"/><Relationship Id="rId216" Type="http://schemas.openxmlformats.org/officeDocument/2006/relationships/image" Target="media/image210.png"/><Relationship Id="rId258" Type="http://schemas.openxmlformats.org/officeDocument/2006/relationships/image" Target="media/image252.png"/><Relationship Id="rId22" Type="http://schemas.openxmlformats.org/officeDocument/2006/relationships/image" Target="media/image16.png"/><Relationship Id="rId64" Type="http://schemas.openxmlformats.org/officeDocument/2006/relationships/image" Target="media/image58.png"/><Relationship Id="rId118" Type="http://schemas.openxmlformats.org/officeDocument/2006/relationships/image" Target="media/image112.png"/><Relationship Id="rId325" Type="http://schemas.openxmlformats.org/officeDocument/2006/relationships/image" Target="media/image319.png"/><Relationship Id="rId171" Type="http://schemas.openxmlformats.org/officeDocument/2006/relationships/image" Target="media/image165.png"/><Relationship Id="rId227" Type="http://schemas.openxmlformats.org/officeDocument/2006/relationships/image" Target="media/image221.png"/><Relationship Id="rId269" Type="http://schemas.openxmlformats.org/officeDocument/2006/relationships/image" Target="media/image263.png"/><Relationship Id="rId33" Type="http://schemas.openxmlformats.org/officeDocument/2006/relationships/image" Target="media/image27.png"/><Relationship Id="rId129" Type="http://schemas.openxmlformats.org/officeDocument/2006/relationships/image" Target="media/image123.png"/><Relationship Id="rId280" Type="http://schemas.openxmlformats.org/officeDocument/2006/relationships/image" Target="media/image274.png"/><Relationship Id="rId336" Type="http://schemas.openxmlformats.org/officeDocument/2006/relationships/image" Target="media/image330.png"/><Relationship Id="rId75" Type="http://schemas.openxmlformats.org/officeDocument/2006/relationships/image" Target="media/image69.png"/><Relationship Id="rId140" Type="http://schemas.openxmlformats.org/officeDocument/2006/relationships/image" Target="media/image134.png"/><Relationship Id="rId182" Type="http://schemas.openxmlformats.org/officeDocument/2006/relationships/image" Target="media/image176.png"/><Relationship Id="rId6" Type="http://schemas.openxmlformats.org/officeDocument/2006/relationships/image" Target="media/image1.png"/><Relationship Id="rId238" Type="http://schemas.openxmlformats.org/officeDocument/2006/relationships/image" Target="media/image232.png"/><Relationship Id="rId291" Type="http://schemas.openxmlformats.org/officeDocument/2006/relationships/image" Target="media/image285.png"/><Relationship Id="rId305" Type="http://schemas.openxmlformats.org/officeDocument/2006/relationships/image" Target="media/image299.png"/><Relationship Id="rId44" Type="http://schemas.openxmlformats.org/officeDocument/2006/relationships/image" Target="media/image38.png"/><Relationship Id="rId86" Type="http://schemas.openxmlformats.org/officeDocument/2006/relationships/image" Target="media/image80.png"/><Relationship Id="rId151" Type="http://schemas.openxmlformats.org/officeDocument/2006/relationships/image" Target="media/image145.png"/><Relationship Id="rId193" Type="http://schemas.openxmlformats.org/officeDocument/2006/relationships/image" Target="media/image187.png"/><Relationship Id="rId207" Type="http://schemas.openxmlformats.org/officeDocument/2006/relationships/image" Target="media/image201.png"/><Relationship Id="rId249" Type="http://schemas.openxmlformats.org/officeDocument/2006/relationships/image" Target="media/image243.png"/><Relationship Id="rId13" Type="http://schemas.openxmlformats.org/officeDocument/2006/relationships/image" Target="media/image7.png"/><Relationship Id="rId109" Type="http://schemas.openxmlformats.org/officeDocument/2006/relationships/image" Target="media/image103.png"/><Relationship Id="rId260" Type="http://schemas.openxmlformats.org/officeDocument/2006/relationships/image" Target="media/image254.png"/><Relationship Id="rId316" Type="http://schemas.openxmlformats.org/officeDocument/2006/relationships/image" Target="media/image310.png"/><Relationship Id="rId55" Type="http://schemas.openxmlformats.org/officeDocument/2006/relationships/image" Target="media/image49.png"/><Relationship Id="rId97" Type="http://schemas.openxmlformats.org/officeDocument/2006/relationships/image" Target="media/image91.png"/><Relationship Id="rId120" Type="http://schemas.openxmlformats.org/officeDocument/2006/relationships/image" Target="media/image114.png"/><Relationship Id="rId162" Type="http://schemas.openxmlformats.org/officeDocument/2006/relationships/image" Target="media/image156.png"/><Relationship Id="rId218" Type="http://schemas.openxmlformats.org/officeDocument/2006/relationships/image" Target="media/image212.png"/><Relationship Id="rId271" Type="http://schemas.openxmlformats.org/officeDocument/2006/relationships/image" Target="media/image265.png"/><Relationship Id="rId24" Type="http://schemas.openxmlformats.org/officeDocument/2006/relationships/image" Target="media/image18.png"/><Relationship Id="rId66" Type="http://schemas.openxmlformats.org/officeDocument/2006/relationships/image" Target="media/image60.png"/><Relationship Id="rId131" Type="http://schemas.openxmlformats.org/officeDocument/2006/relationships/image" Target="media/image125.png"/><Relationship Id="rId327" Type="http://schemas.openxmlformats.org/officeDocument/2006/relationships/image" Target="media/image321.png"/><Relationship Id="rId173" Type="http://schemas.openxmlformats.org/officeDocument/2006/relationships/image" Target="media/image167.png"/><Relationship Id="rId229" Type="http://schemas.openxmlformats.org/officeDocument/2006/relationships/image" Target="media/image2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8F239-3544-45B4-A76B-6A0F2D993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104</Pages>
  <Words>7589</Words>
  <Characters>4326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58</cp:revision>
  <cp:lastPrinted>2020-09-29T19:29:00Z</cp:lastPrinted>
  <dcterms:created xsi:type="dcterms:W3CDTF">2020-09-28T14:21:00Z</dcterms:created>
  <dcterms:modified xsi:type="dcterms:W3CDTF">2021-01-1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